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B75E5B" w14:textId="77777777" w:rsidR="008B0C09" w:rsidRDefault="008B0C09" w:rsidP="008561A6">
      <w:pPr>
        <w:rPr>
          <w:rFonts w:ascii="Times New Roman" w:eastAsia="Batang" w:hAnsi="Times New Roman" w:cs="Times New Roman"/>
          <w:b/>
          <w:bCs/>
        </w:rPr>
      </w:pPr>
    </w:p>
    <w:p w14:paraId="7D03E009" w14:textId="22187084" w:rsidR="008B0C09" w:rsidRDefault="008B0C09" w:rsidP="008B0C09">
      <w:pPr>
        <w:rPr>
          <w:rFonts w:ascii="Times New Roman" w:eastAsia="Batang" w:hAnsi="Times New Roman" w:cs="Times New Roman"/>
          <w:b/>
          <w:bCs/>
        </w:rPr>
      </w:pPr>
      <w:bookmarkStart w:id="0" w:name="_Hlk85719255"/>
      <w:r>
        <w:rPr>
          <w:rFonts w:ascii="Times New Roman" w:eastAsia="Batang" w:hAnsi="Times New Roman" w:cs="Times New Roman"/>
          <w:b/>
          <w:bCs/>
        </w:rPr>
        <w:t xml:space="preserve">Topical: </w:t>
      </w:r>
      <w:r w:rsidRPr="00E522D3">
        <w:rPr>
          <w:rFonts w:ascii="Times New Roman" w:eastAsia="Batang" w:hAnsi="Times New Roman" w:cs="Times New Roman"/>
          <w:b/>
          <w:bCs/>
        </w:rPr>
        <w:t xml:space="preserve">Recommendations to Accelerate Translation of Animal Experimental Findings to Humans </w:t>
      </w:r>
    </w:p>
    <w:bookmarkEnd w:id="0"/>
    <w:p w14:paraId="1EA14D39" w14:textId="6F0D13CB" w:rsidR="008B0C09" w:rsidRDefault="008B0C09" w:rsidP="008B0C09">
      <w:pPr>
        <w:rPr>
          <w:rFonts w:ascii="Times New Roman" w:eastAsia="Batang" w:hAnsi="Times New Roman" w:cs="Times New Roman"/>
          <w:b/>
          <w:bCs/>
        </w:rPr>
      </w:pPr>
    </w:p>
    <w:p w14:paraId="63BD52B9" w14:textId="74383497" w:rsidR="008B0C09" w:rsidRPr="00C43A41" w:rsidRDefault="008B0C09" w:rsidP="008B0C09">
      <w:pPr>
        <w:rPr>
          <w:rFonts w:ascii="Times New Roman" w:eastAsia="Batang" w:hAnsi="Times New Roman" w:cs="Times New Roman"/>
        </w:rPr>
      </w:pPr>
      <w:r w:rsidRPr="003E555F">
        <w:rPr>
          <w:rFonts w:ascii="Times New Roman" w:eastAsia="Batang" w:hAnsi="Times New Roman" w:cs="Times New Roman"/>
          <w:b/>
          <w:bCs/>
        </w:rPr>
        <w:t xml:space="preserve">Authors: </w:t>
      </w:r>
      <w:r w:rsidRPr="003E555F">
        <w:rPr>
          <w:rFonts w:ascii="Times New Roman" w:eastAsia="Batang" w:hAnsi="Times New Roman" w:cs="Times New Roman"/>
        </w:rPr>
        <w:t>Janice A. Zawaski</w:t>
      </w:r>
      <w:r w:rsidR="00060ACF" w:rsidRPr="003E555F">
        <w:rPr>
          <w:rFonts w:ascii="Times New Roman" w:eastAsia="Batang" w:hAnsi="Times New Roman" w:cs="Times New Roman"/>
          <w:vertAlign w:val="superscript"/>
        </w:rPr>
        <w:t>1</w:t>
      </w:r>
      <w:r w:rsidRPr="003E555F">
        <w:rPr>
          <w:rFonts w:ascii="Times New Roman" w:eastAsia="Batang" w:hAnsi="Times New Roman" w:cs="Times New Roman"/>
        </w:rPr>
        <w:t>, Greg</w:t>
      </w:r>
      <w:r w:rsidR="00CD321B" w:rsidRPr="003E555F">
        <w:rPr>
          <w:rFonts w:ascii="Times New Roman" w:eastAsia="Batang" w:hAnsi="Times New Roman" w:cs="Times New Roman"/>
        </w:rPr>
        <w:t>ory</w:t>
      </w:r>
      <w:r w:rsidRPr="0062785B">
        <w:rPr>
          <w:rFonts w:ascii="Times New Roman" w:eastAsia="Batang" w:hAnsi="Times New Roman" w:cs="Times New Roman"/>
        </w:rPr>
        <w:t xml:space="preserve"> A. Nelson</w:t>
      </w:r>
      <w:r w:rsidR="00060ACF" w:rsidRPr="0062785B">
        <w:rPr>
          <w:rFonts w:ascii="Times New Roman" w:eastAsia="Batang" w:hAnsi="Times New Roman" w:cs="Times New Roman"/>
          <w:vertAlign w:val="superscript"/>
        </w:rPr>
        <w:t>2</w:t>
      </w:r>
      <w:r w:rsidRPr="0062785B">
        <w:rPr>
          <w:rFonts w:ascii="Times New Roman" w:eastAsia="Batang" w:hAnsi="Times New Roman" w:cs="Times New Roman"/>
        </w:rPr>
        <w:t>, Ajitkumar P. Mulvara</w:t>
      </w:r>
      <w:r w:rsidR="00060ACF" w:rsidRPr="0062785B">
        <w:rPr>
          <w:rFonts w:ascii="Times New Roman" w:eastAsia="Batang" w:hAnsi="Times New Roman" w:cs="Times New Roman"/>
          <w:vertAlign w:val="superscript"/>
        </w:rPr>
        <w:t>3</w:t>
      </w:r>
      <w:r w:rsidRPr="0062785B">
        <w:rPr>
          <w:rFonts w:ascii="Times New Roman" w:eastAsia="Batang" w:hAnsi="Times New Roman" w:cs="Times New Roman"/>
        </w:rPr>
        <w:t>, Janapriya Saha</w:t>
      </w:r>
      <w:r w:rsidR="00060ACF" w:rsidRPr="0062785B">
        <w:rPr>
          <w:rFonts w:ascii="Times New Roman" w:eastAsia="Batang" w:hAnsi="Times New Roman" w:cs="Times New Roman"/>
          <w:vertAlign w:val="superscript"/>
        </w:rPr>
        <w:t>4</w:t>
      </w:r>
      <w:r w:rsidRPr="0062785B">
        <w:rPr>
          <w:rFonts w:ascii="Times New Roman" w:eastAsia="Batang" w:hAnsi="Times New Roman" w:cs="Times New Roman"/>
        </w:rPr>
        <w:t xml:space="preserve">, </w:t>
      </w:r>
      <w:r w:rsidR="0032163C" w:rsidRPr="0062785B">
        <w:rPr>
          <w:rFonts w:ascii="Times New Roman" w:eastAsia="Batang" w:hAnsi="Times New Roman" w:cs="Times New Roman"/>
        </w:rPr>
        <w:br/>
      </w:r>
      <w:r w:rsidRPr="00C43A41">
        <w:rPr>
          <w:rFonts w:ascii="Times New Roman" w:eastAsia="Batang" w:hAnsi="Times New Roman" w:cs="Times New Roman"/>
        </w:rPr>
        <w:t>Egle Cekanaviciute</w:t>
      </w:r>
      <w:r w:rsidR="00060ACF" w:rsidRPr="00C43A41">
        <w:rPr>
          <w:rFonts w:ascii="Times New Roman" w:eastAsia="Batang" w:hAnsi="Times New Roman" w:cs="Times New Roman"/>
          <w:vertAlign w:val="superscript"/>
        </w:rPr>
        <w:t>5</w:t>
      </w:r>
      <w:r w:rsidRPr="00C43A41">
        <w:rPr>
          <w:rFonts w:ascii="Times New Roman" w:eastAsia="Batang" w:hAnsi="Times New Roman" w:cs="Times New Roman"/>
        </w:rPr>
        <w:t>, Lauren Sanders</w:t>
      </w:r>
      <w:r w:rsidR="00060ACF" w:rsidRPr="00C43A41">
        <w:rPr>
          <w:rFonts w:ascii="Times New Roman" w:eastAsia="Batang" w:hAnsi="Times New Roman" w:cs="Times New Roman"/>
          <w:vertAlign w:val="superscript"/>
        </w:rPr>
        <w:t>6</w:t>
      </w:r>
      <w:r w:rsidRPr="00C43A41">
        <w:rPr>
          <w:rFonts w:ascii="Times New Roman" w:eastAsia="Batang" w:hAnsi="Times New Roman" w:cs="Times New Roman"/>
        </w:rPr>
        <w:t>, Josh</w:t>
      </w:r>
      <w:r w:rsidR="0062785B">
        <w:rPr>
          <w:rFonts w:ascii="Times New Roman" w:eastAsia="Batang" w:hAnsi="Times New Roman" w:cs="Times New Roman"/>
        </w:rPr>
        <w:t>ua</w:t>
      </w:r>
      <w:r w:rsidRPr="0062785B">
        <w:rPr>
          <w:rFonts w:ascii="Times New Roman" w:eastAsia="Batang" w:hAnsi="Times New Roman" w:cs="Times New Roman"/>
        </w:rPr>
        <w:t xml:space="preserve"> </w:t>
      </w:r>
      <w:r w:rsidR="00CE01BF" w:rsidRPr="0062785B">
        <w:rPr>
          <w:rFonts w:ascii="Times New Roman" w:eastAsia="Batang" w:hAnsi="Times New Roman" w:cs="Times New Roman"/>
        </w:rPr>
        <w:t xml:space="preserve">S. </w:t>
      </w:r>
      <w:r w:rsidRPr="0062785B">
        <w:rPr>
          <w:rFonts w:ascii="Times New Roman" w:eastAsia="Batang" w:hAnsi="Times New Roman" w:cs="Times New Roman"/>
        </w:rPr>
        <w:t>Alwood</w:t>
      </w:r>
      <w:r w:rsidR="00060ACF" w:rsidRPr="0062785B">
        <w:rPr>
          <w:rFonts w:ascii="Times New Roman" w:eastAsia="Batang" w:hAnsi="Times New Roman" w:cs="Times New Roman"/>
          <w:vertAlign w:val="superscript"/>
        </w:rPr>
        <w:t>5</w:t>
      </w:r>
      <w:r w:rsidRPr="0062785B">
        <w:rPr>
          <w:rFonts w:ascii="Times New Roman" w:eastAsia="Batang" w:hAnsi="Times New Roman" w:cs="Times New Roman"/>
        </w:rPr>
        <w:t>, Su</w:t>
      </w:r>
      <w:r w:rsidR="009B251F">
        <w:rPr>
          <w:rFonts w:ascii="Times New Roman" w:eastAsia="Batang" w:hAnsi="Times New Roman" w:cs="Times New Roman"/>
        </w:rPr>
        <w:t>s</w:t>
      </w:r>
      <w:r w:rsidR="00CE01BF" w:rsidRPr="00C43A41">
        <w:rPr>
          <w:rFonts w:ascii="Times New Roman" w:eastAsia="Batang" w:hAnsi="Times New Roman" w:cs="Times New Roman"/>
        </w:rPr>
        <w:t>ana</w:t>
      </w:r>
      <w:r w:rsidRPr="00C43A41">
        <w:rPr>
          <w:rFonts w:ascii="Times New Roman" w:eastAsia="Batang" w:hAnsi="Times New Roman" w:cs="Times New Roman"/>
        </w:rPr>
        <w:t xml:space="preserve"> Zanello</w:t>
      </w:r>
      <w:r w:rsidR="00060ACF" w:rsidRPr="00C43A41">
        <w:rPr>
          <w:rFonts w:ascii="Times New Roman" w:eastAsia="Batang" w:hAnsi="Times New Roman" w:cs="Times New Roman"/>
          <w:vertAlign w:val="superscript"/>
        </w:rPr>
        <w:t>3</w:t>
      </w:r>
      <w:r w:rsidRPr="00C43A41">
        <w:rPr>
          <w:rFonts w:ascii="Times New Roman" w:eastAsia="Batang" w:hAnsi="Times New Roman" w:cs="Times New Roman"/>
        </w:rPr>
        <w:t xml:space="preserve">, </w:t>
      </w:r>
      <w:r w:rsidR="00EB3749" w:rsidRPr="00C43A41">
        <w:rPr>
          <w:rFonts w:ascii="Times New Roman" w:eastAsia="Batang" w:hAnsi="Times New Roman" w:cs="Times New Roman"/>
        </w:rPr>
        <w:t xml:space="preserve">and </w:t>
      </w:r>
      <w:r w:rsidRPr="00C43A41">
        <w:rPr>
          <w:rFonts w:ascii="Times New Roman" w:eastAsia="Batang" w:hAnsi="Times New Roman" w:cs="Times New Roman"/>
        </w:rPr>
        <w:t>S. Robin Elgart</w:t>
      </w:r>
      <w:r w:rsidR="00060ACF" w:rsidRPr="00C43A41">
        <w:rPr>
          <w:rFonts w:ascii="Times New Roman" w:eastAsia="Batang" w:hAnsi="Times New Roman" w:cs="Times New Roman"/>
          <w:vertAlign w:val="superscript"/>
        </w:rPr>
        <w:t>7</w:t>
      </w:r>
    </w:p>
    <w:p w14:paraId="7D16A4BD" w14:textId="77777777" w:rsidR="008B0C09" w:rsidRPr="00C43A41" w:rsidRDefault="008B0C09" w:rsidP="008B0C09">
      <w:pPr>
        <w:rPr>
          <w:rFonts w:ascii="Times New Roman" w:eastAsia="Batang" w:hAnsi="Times New Roman" w:cs="Times New Roman"/>
          <w:b/>
          <w:bCs/>
        </w:rPr>
      </w:pPr>
    </w:p>
    <w:p w14:paraId="007AAB83" w14:textId="621B738B" w:rsidR="008B0C09" w:rsidRPr="00C43A41" w:rsidRDefault="008B0C09" w:rsidP="008B0C09">
      <w:pPr>
        <w:rPr>
          <w:rFonts w:ascii="Times New Roman" w:eastAsia="Batang" w:hAnsi="Times New Roman" w:cs="Times New Roman"/>
        </w:rPr>
      </w:pPr>
      <w:r w:rsidRPr="00C43A41">
        <w:rPr>
          <w:rFonts w:ascii="Times New Roman" w:eastAsia="Batang" w:hAnsi="Times New Roman" w:cs="Times New Roman"/>
          <w:b/>
          <w:bCs/>
        </w:rPr>
        <w:t xml:space="preserve">Endorsers: </w:t>
      </w:r>
      <w:r w:rsidR="00C01B82" w:rsidRPr="00C43A41">
        <w:rPr>
          <w:rFonts w:ascii="Times New Roman" w:eastAsia="Batang" w:hAnsi="Times New Roman" w:cs="Times New Roman"/>
        </w:rPr>
        <w:t xml:space="preserve">Steven </w:t>
      </w:r>
      <w:r w:rsidR="00C43A41" w:rsidRPr="00C43A41">
        <w:rPr>
          <w:rFonts w:ascii="Times New Roman" w:eastAsia="Batang" w:hAnsi="Times New Roman" w:cs="Times New Roman"/>
        </w:rPr>
        <w:t xml:space="preserve">H. </w:t>
      </w:r>
      <w:r w:rsidR="00C01B82" w:rsidRPr="00C43A41">
        <w:rPr>
          <w:rFonts w:ascii="Times New Roman" w:eastAsia="Batang" w:hAnsi="Times New Roman" w:cs="Times New Roman"/>
        </w:rPr>
        <w:t>Platts</w:t>
      </w:r>
      <w:r w:rsidR="00A728B8" w:rsidRPr="00C43A41">
        <w:rPr>
          <w:rFonts w:ascii="Times New Roman" w:eastAsia="Batang" w:hAnsi="Times New Roman" w:cs="Times New Roman"/>
          <w:vertAlign w:val="superscript"/>
        </w:rPr>
        <w:t>1</w:t>
      </w:r>
      <w:r w:rsidR="00C01B82">
        <w:rPr>
          <w:rFonts w:ascii="Times New Roman" w:eastAsia="Batang" w:hAnsi="Times New Roman" w:cs="Times New Roman"/>
          <w:b/>
          <w:bCs/>
        </w:rPr>
        <w:t xml:space="preserve">, </w:t>
      </w:r>
      <w:r w:rsidRPr="00C01B82">
        <w:rPr>
          <w:rFonts w:ascii="Times New Roman" w:eastAsia="Batang" w:hAnsi="Times New Roman" w:cs="Times New Roman"/>
        </w:rPr>
        <w:t>April Ronca</w:t>
      </w:r>
      <w:r w:rsidR="00060ACF" w:rsidRPr="00C01B82">
        <w:rPr>
          <w:rFonts w:ascii="Times New Roman" w:eastAsia="Batang" w:hAnsi="Times New Roman" w:cs="Times New Roman"/>
          <w:vertAlign w:val="superscript"/>
        </w:rPr>
        <w:t>5</w:t>
      </w:r>
      <w:r w:rsidRPr="00C01B82">
        <w:rPr>
          <w:rFonts w:ascii="Times New Roman" w:eastAsia="Batang" w:hAnsi="Times New Roman" w:cs="Times New Roman"/>
        </w:rPr>
        <w:t>,</w:t>
      </w:r>
      <w:r w:rsidR="00C057EB">
        <w:rPr>
          <w:rFonts w:ascii="Times New Roman" w:eastAsia="Batang" w:hAnsi="Times New Roman" w:cs="Times New Roman"/>
        </w:rPr>
        <w:t xml:space="preserve"> Rahul Suresh</w:t>
      </w:r>
      <w:proofErr w:type="gramStart"/>
      <w:r w:rsidR="00C057EB" w:rsidRPr="00FB4082">
        <w:rPr>
          <w:rFonts w:ascii="Times New Roman" w:eastAsia="Batang" w:hAnsi="Times New Roman" w:cs="Times New Roman"/>
          <w:vertAlign w:val="superscript"/>
        </w:rPr>
        <w:t>1</w:t>
      </w:r>
      <w:r w:rsidR="00C057EB">
        <w:rPr>
          <w:rFonts w:ascii="Times New Roman" w:eastAsia="Batang" w:hAnsi="Times New Roman" w:cs="Times New Roman"/>
        </w:rPr>
        <w:t xml:space="preserve">, </w:t>
      </w:r>
      <w:r w:rsidRPr="00C01B82">
        <w:rPr>
          <w:rFonts w:ascii="Times New Roman" w:eastAsia="Batang" w:hAnsi="Times New Roman" w:cs="Times New Roman"/>
        </w:rPr>
        <w:t xml:space="preserve"> Yasaman</w:t>
      </w:r>
      <w:proofErr w:type="gramEnd"/>
      <w:r w:rsidRPr="00C01B82">
        <w:rPr>
          <w:rFonts w:ascii="Times New Roman" w:eastAsia="Batang" w:hAnsi="Times New Roman" w:cs="Times New Roman"/>
        </w:rPr>
        <w:t xml:space="preserve"> Shirazi</w:t>
      </w:r>
      <w:r w:rsidR="00060ACF" w:rsidRPr="00C01B82">
        <w:rPr>
          <w:rFonts w:ascii="Times New Roman" w:eastAsia="Batang" w:hAnsi="Times New Roman" w:cs="Times New Roman"/>
          <w:vertAlign w:val="superscript"/>
        </w:rPr>
        <w:t>5</w:t>
      </w:r>
      <w:r w:rsidRPr="00C01B82">
        <w:rPr>
          <w:rFonts w:ascii="Times New Roman" w:eastAsia="Batang" w:hAnsi="Times New Roman" w:cs="Times New Roman"/>
        </w:rPr>
        <w:t xml:space="preserve">, Jayati Roy </w:t>
      </w:r>
      <w:r w:rsidR="00EB3749" w:rsidRPr="00C43A41">
        <w:rPr>
          <w:rFonts w:ascii="Times New Roman" w:eastAsia="Batang" w:hAnsi="Times New Roman" w:cs="Times New Roman"/>
        </w:rPr>
        <w:t>Choudhury</w:t>
      </w:r>
      <w:r w:rsidR="00EB3749" w:rsidRPr="00C43A41">
        <w:rPr>
          <w:rFonts w:ascii="Times New Roman" w:eastAsia="Batang" w:hAnsi="Times New Roman" w:cs="Times New Roman"/>
          <w:vertAlign w:val="superscript"/>
        </w:rPr>
        <w:t>8</w:t>
      </w:r>
      <w:r w:rsidRPr="00C43A41">
        <w:rPr>
          <w:rFonts w:ascii="Times New Roman" w:eastAsia="Batang" w:hAnsi="Times New Roman" w:cs="Times New Roman"/>
        </w:rPr>
        <w:t xml:space="preserve">, </w:t>
      </w:r>
      <w:r w:rsidR="00C43A41">
        <w:rPr>
          <w:rFonts w:ascii="Times New Roman" w:eastAsia="Batang" w:hAnsi="Times New Roman" w:cs="Times New Roman"/>
        </w:rPr>
        <w:t>and</w:t>
      </w:r>
      <w:r w:rsidR="00185A79">
        <w:rPr>
          <w:rFonts w:ascii="Times New Roman" w:eastAsia="Batang" w:hAnsi="Times New Roman" w:cs="Times New Roman"/>
        </w:rPr>
        <w:t xml:space="preserve"> </w:t>
      </w:r>
      <w:r w:rsidRPr="00C43A41">
        <w:rPr>
          <w:rFonts w:ascii="Times New Roman" w:eastAsia="Batang" w:hAnsi="Times New Roman" w:cs="Times New Roman"/>
        </w:rPr>
        <w:t>Kerry</w:t>
      </w:r>
      <w:r w:rsidR="007169E6" w:rsidRPr="00C43A41">
        <w:rPr>
          <w:rFonts w:ascii="Times New Roman" w:eastAsia="Batang" w:hAnsi="Times New Roman" w:cs="Times New Roman"/>
        </w:rPr>
        <w:t xml:space="preserve"> </w:t>
      </w:r>
      <w:r w:rsidRPr="00C43A41">
        <w:rPr>
          <w:rFonts w:ascii="Times New Roman" w:eastAsia="Batang" w:hAnsi="Times New Roman" w:cs="Times New Roman"/>
        </w:rPr>
        <w:t>A. George</w:t>
      </w:r>
      <w:r w:rsidR="00060ACF" w:rsidRPr="00C43A41">
        <w:rPr>
          <w:rFonts w:ascii="Times New Roman" w:eastAsia="Batang" w:hAnsi="Times New Roman" w:cs="Times New Roman"/>
          <w:vertAlign w:val="superscript"/>
        </w:rPr>
        <w:t>3</w:t>
      </w:r>
      <w:r w:rsidRPr="00C43A41">
        <w:rPr>
          <w:rFonts w:ascii="Times New Roman" w:eastAsia="Batang" w:hAnsi="Times New Roman" w:cs="Times New Roman"/>
        </w:rPr>
        <w:t xml:space="preserve"> </w:t>
      </w:r>
    </w:p>
    <w:p w14:paraId="1E08C039" w14:textId="77777777" w:rsidR="008B0C09" w:rsidRPr="00C43A41" w:rsidRDefault="008B0C09">
      <w:pPr>
        <w:rPr>
          <w:rFonts w:ascii="Times New Roman" w:eastAsia="Batang" w:hAnsi="Times New Roman" w:cs="Times New Roman"/>
          <w:b/>
          <w:bCs/>
        </w:rPr>
      </w:pPr>
    </w:p>
    <w:p w14:paraId="5A23C24E" w14:textId="06EA2D98" w:rsidR="008B0C09" w:rsidRPr="00C43A41" w:rsidRDefault="008B0C09">
      <w:pPr>
        <w:rPr>
          <w:rFonts w:ascii="Times New Roman" w:eastAsia="Batang" w:hAnsi="Times New Roman" w:cs="Times New Roman"/>
          <w:b/>
          <w:bCs/>
        </w:rPr>
      </w:pPr>
      <w:r w:rsidRPr="00C43A41">
        <w:rPr>
          <w:rFonts w:ascii="Times New Roman" w:eastAsia="Batang" w:hAnsi="Times New Roman" w:cs="Times New Roman"/>
          <w:b/>
          <w:bCs/>
        </w:rPr>
        <w:t>Primary Author</w:t>
      </w:r>
    </w:p>
    <w:p w14:paraId="1F021F23" w14:textId="0214ED16" w:rsidR="008B0C09" w:rsidRPr="00C43A41" w:rsidRDefault="008B0C09">
      <w:pPr>
        <w:rPr>
          <w:rFonts w:ascii="Times New Roman" w:eastAsia="Batang" w:hAnsi="Times New Roman" w:cs="Times New Roman"/>
        </w:rPr>
      </w:pPr>
      <w:r w:rsidRPr="00C43A41">
        <w:rPr>
          <w:rFonts w:ascii="Times New Roman" w:eastAsia="Batang" w:hAnsi="Times New Roman" w:cs="Times New Roman"/>
        </w:rPr>
        <w:t xml:space="preserve">Name: </w:t>
      </w:r>
      <w:r w:rsidR="00A17467" w:rsidRPr="00C43A41">
        <w:rPr>
          <w:rFonts w:ascii="Times New Roman" w:eastAsia="Batang" w:hAnsi="Times New Roman" w:cs="Times New Roman"/>
        </w:rPr>
        <w:t>Janice A. Zawaski</w:t>
      </w:r>
    </w:p>
    <w:p w14:paraId="628D3616" w14:textId="07065BF4" w:rsidR="008B0C09" w:rsidRPr="00C43A41" w:rsidRDefault="008B0C09">
      <w:pPr>
        <w:rPr>
          <w:rFonts w:ascii="Times New Roman" w:eastAsia="Batang" w:hAnsi="Times New Roman" w:cs="Times New Roman"/>
        </w:rPr>
      </w:pPr>
      <w:r w:rsidRPr="00C43A41">
        <w:rPr>
          <w:rFonts w:ascii="Times New Roman" w:eastAsia="Batang" w:hAnsi="Times New Roman" w:cs="Times New Roman"/>
        </w:rPr>
        <w:t>Phone Number</w:t>
      </w:r>
      <w:r w:rsidR="00A17467" w:rsidRPr="00C43A41">
        <w:rPr>
          <w:rFonts w:ascii="Times New Roman" w:eastAsia="Batang" w:hAnsi="Times New Roman" w:cs="Times New Roman"/>
        </w:rPr>
        <w:t>: 901-826-1547</w:t>
      </w:r>
    </w:p>
    <w:p w14:paraId="4FD064C2" w14:textId="4C8DC7E9" w:rsidR="008B0C09" w:rsidRPr="00C43A41" w:rsidRDefault="008B0C09">
      <w:pPr>
        <w:rPr>
          <w:rFonts w:ascii="Times New Roman" w:eastAsia="Batang" w:hAnsi="Times New Roman" w:cs="Times New Roman"/>
        </w:rPr>
      </w:pPr>
      <w:r w:rsidRPr="00C43A41">
        <w:rPr>
          <w:rFonts w:ascii="Times New Roman" w:eastAsia="Batang" w:hAnsi="Times New Roman" w:cs="Times New Roman"/>
        </w:rPr>
        <w:t>Institution</w:t>
      </w:r>
      <w:r w:rsidR="00A17467" w:rsidRPr="00C43A41">
        <w:rPr>
          <w:rFonts w:ascii="Times New Roman" w:eastAsia="Batang" w:hAnsi="Times New Roman" w:cs="Times New Roman"/>
        </w:rPr>
        <w:t xml:space="preserve">: </w:t>
      </w:r>
      <w:r w:rsidR="00A11F6F">
        <w:rPr>
          <w:rFonts w:ascii="Times New Roman" w:hAnsi="Times New Roman" w:cs="Times New Roman"/>
        </w:rPr>
        <w:t>National</w:t>
      </w:r>
      <w:r w:rsidR="00A11F6F" w:rsidRPr="00C43A41">
        <w:rPr>
          <w:rFonts w:ascii="Times New Roman" w:hAnsi="Times New Roman" w:cs="Times New Roman"/>
        </w:rPr>
        <w:t xml:space="preserve"> </w:t>
      </w:r>
      <w:r w:rsidR="00A17467" w:rsidRPr="00C43A41">
        <w:rPr>
          <w:rFonts w:ascii="Times New Roman" w:hAnsi="Times New Roman" w:cs="Times New Roman"/>
        </w:rPr>
        <w:t>Aeronautics and Space Administration (NASA)</w:t>
      </w:r>
    </w:p>
    <w:p w14:paraId="22B91D1C" w14:textId="7443D6C3" w:rsidR="008B0C09" w:rsidRPr="00C43A41" w:rsidRDefault="008B0C09">
      <w:pPr>
        <w:rPr>
          <w:rFonts w:ascii="Times New Roman" w:eastAsia="Batang" w:hAnsi="Times New Roman" w:cs="Times New Roman"/>
        </w:rPr>
      </w:pPr>
      <w:r w:rsidRPr="00C43A41">
        <w:rPr>
          <w:rFonts w:ascii="Times New Roman" w:eastAsia="Batang" w:hAnsi="Times New Roman" w:cs="Times New Roman"/>
        </w:rPr>
        <w:t xml:space="preserve">Email: </w:t>
      </w:r>
      <w:r w:rsidR="00A17467" w:rsidRPr="00C43A41">
        <w:rPr>
          <w:rFonts w:ascii="Times New Roman" w:eastAsia="Batang" w:hAnsi="Times New Roman" w:cs="Times New Roman"/>
        </w:rPr>
        <w:t>Janice.Zawaski@nasa.gov</w:t>
      </w:r>
    </w:p>
    <w:p w14:paraId="59714E4F" w14:textId="77777777" w:rsidR="008B0C09" w:rsidRPr="00C43A41" w:rsidRDefault="008B0C09">
      <w:pPr>
        <w:rPr>
          <w:rFonts w:ascii="Times New Roman" w:eastAsia="Batang" w:hAnsi="Times New Roman" w:cs="Times New Roman"/>
          <w:b/>
          <w:bCs/>
        </w:rPr>
      </w:pPr>
    </w:p>
    <w:p w14:paraId="657DEDA7" w14:textId="558DDAC9" w:rsidR="008B0C09" w:rsidRPr="00C43A41" w:rsidRDefault="008B0C09">
      <w:pPr>
        <w:rPr>
          <w:rFonts w:ascii="Times New Roman" w:eastAsia="Batang" w:hAnsi="Times New Roman" w:cs="Times New Roman"/>
          <w:b/>
          <w:bCs/>
        </w:rPr>
      </w:pPr>
      <w:r w:rsidRPr="00C43A41">
        <w:rPr>
          <w:rFonts w:ascii="Times New Roman" w:eastAsia="Batang" w:hAnsi="Times New Roman" w:cs="Times New Roman"/>
          <w:b/>
          <w:bCs/>
        </w:rPr>
        <w:t>Affiliations:</w:t>
      </w:r>
    </w:p>
    <w:p w14:paraId="5589B933" w14:textId="763B0D9B" w:rsidR="008B0C09" w:rsidRPr="00C43A41" w:rsidRDefault="00A11F6F" w:rsidP="008B0C09">
      <w:pPr>
        <w:pStyle w:val="ListParagraph"/>
        <w:numPr>
          <w:ilvl w:val="0"/>
          <w:numId w:val="22"/>
        </w:numPr>
        <w:rPr>
          <w:rFonts w:ascii="Times New Roman" w:hAnsi="Times New Roman" w:cs="Times New Roman"/>
        </w:rPr>
      </w:pPr>
      <w:r>
        <w:rPr>
          <w:rFonts w:ascii="Times New Roman" w:hAnsi="Times New Roman" w:cs="Times New Roman"/>
        </w:rPr>
        <w:t>National</w:t>
      </w:r>
      <w:r w:rsidRPr="00C43A41">
        <w:rPr>
          <w:rFonts w:ascii="Times New Roman" w:hAnsi="Times New Roman" w:cs="Times New Roman"/>
        </w:rPr>
        <w:t xml:space="preserve"> </w:t>
      </w:r>
      <w:r w:rsidR="008B0C09" w:rsidRPr="00C43A41">
        <w:rPr>
          <w:rFonts w:ascii="Times New Roman" w:hAnsi="Times New Roman" w:cs="Times New Roman"/>
        </w:rPr>
        <w:t>Aeronautics and Space Administration (NASA)</w:t>
      </w:r>
    </w:p>
    <w:p w14:paraId="1A1C6FE7" w14:textId="039D6DFB" w:rsidR="007169E6" w:rsidRPr="00C43A41" w:rsidRDefault="007169E6" w:rsidP="00462F29">
      <w:pPr>
        <w:pStyle w:val="ListParagraph"/>
        <w:rPr>
          <w:rFonts w:ascii="Times New Roman" w:hAnsi="Times New Roman" w:cs="Times New Roman"/>
        </w:rPr>
      </w:pPr>
      <w:r w:rsidRPr="00C43A41">
        <w:rPr>
          <w:rFonts w:ascii="Times New Roman" w:hAnsi="Times New Roman" w:cs="Times New Roman"/>
        </w:rPr>
        <w:t>Johnson Space Center</w:t>
      </w:r>
    </w:p>
    <w:p w14:paraId="5D67419F" w14:textId="6238136E" w:rsidR="008B0C09" w:rsidRPr="00C43A41" w:rsidRDefault="008B0C09" w:rsidP="00462F29">
      <w:pPr>
        <w:pStyle w:val="ListParagraph"/>
        <w:rPr>
          <w:rFonts w:ascii="Times New Roman" w:hAnsi="Times New Roman" w:cs="Times New Roman"/>
        </w:rPr>
      </w:pPr>
      <w:r w:rsidRPr="00C43A41">
        <w:rPr>
          <w:rFonts w:ascii="Times New Roman" w:hAnsi="Times New Roman" w:cs="Times New Roman"/>
        </w:rPr>
        <w:t>Houston, TX</w:t>
      </w:r>
    </w:p>
    <w:p w14:paraId="4054BD56" w14:textId="694C995A" w:rsidR="008B0C09" w:rsidRPr="00C43A41" w:rsidRDefault="008B0C09" w:rsidP="00462F29">
      <w:pPr>
        <w:pStyle w:val="ListParagraph"/>
        <w:numPr>
          <w:ilvl w:val="0"/>
          <w:numId w:val="22"/>
        </w:numPr>
        <w:rPr>
          <w:rFonts w:ascii="Times New Roman" w:hAnsi="Times New Roman" w:cs="Times New Roman"/>
        </w:rPr>
      </w:pPr>
      <w:r w:rsidRPr="00C43A41">
        <w:rPr>
          <w:rFonts w:ascii="Times New Roman" w:hAnsi="Times New Roman" w:cs="Times New Roman"/>
        </w:rPr>
        <w:t xml:space="preserve">Loma Linda University </w:t>
      </w:r>
    </w:p>
    <w:p w14:paraId="1049AC27" w14:textId="22925D27" w:rsidR="008B0C09" w:rsidRPr="00C43A41" w:rsidRDefault="008B0C09" w:rsidP="008B0C09">
      <w:pPr>
        <w:pStyle w:val="ListParagraph"/>
        <w:rPr>
          <w:rFonts w:ascii="Times New Roman" w:hAnsi="Times New Roman" w:cs="Times New Roman"/>
        </w:rPr>
      </w:pPr>
      <w:r w:rsidRPr="00C43A41">
        <w:rPr>
          <w:rFonts w:ascii="Times New Roman" w:hAnsi="Times New Roman" w:cs="Times New Roman"/>
        </w:rPr>
        <w:t>Loma Linda, CA</w:t>
      </w:r>
    </w:p>
    <w:p w14:paraId="640C662D" w14:textId="33C2B0C0" w:rsidR="008B0C09" w:rsidRPr="00C43A41" w:rsidRDefault="008B0C09" w:rsidP="008B0C09">
      <w:pPr>
        <w:pStyle w:val="ListParagraph"/>
        <w:numPr>
          <w:ilvl w:val="0"/>
          <w:numId w:val="22"/>
        </w:numPr>
        <w:rPr>
          <w:rFonts w:ascii="Times New Roman" w:hAnsi="Times New Roman" w:cs="Times New Roman"/>
        </w:rPr>
      </w:pPr>
      <w:r w:rsidRPr="00C43A41">
        <w:rPr>
          <w:rFonts w:ascii="Times New Roman" w:hAnsi="Times New Roman" w:cs="Times New Roman"/>
        </w:rPr>
        <w:t>KBR</w:t>
      </w:r>
      <w:r w:rsidR="007169E6" w:rsidRPr="00C43A41">
        <w:rPr>
          <w:rFonts w:ascii="Times New Roman" w:hAnsi="Times New Roman" w:cs="Times New Roman"/>
        </w:rPr>
        <w:t xml:space="preserve">, </w:t>
      </w:r>
      <w:r w:rsidRPr="00C43A41">
        <w:rPr>
          <w:rFonts w:ascii="Times New Roman" w:hAnsi="Times New Roman" w:cs="Times New Roman"/>
        </w:rPr>
        <w:t>Inc.</w:t>
      </w:r>
    </w:p>
    <w:p w14:paraId="3C5B2470" w14:textId="77777777" w:rsidR="007169E6" w:rsidRPr="00C43A41" w:rsidRDefault="007169E6" w:rsidP="007169E6">
      <w:pPr>
        <w:pStyle w:val="ListParagraph"/>
        <w:rPr>
          <w:rFonts w:ascii="Times New Roman" w:hAnsi="Times New Roman" w:cs="Times New Roman"/>
        </w:rPr>
      </w:pPr>
      <w:r w:rsidRPr="00C43A41">
        <w:rPr>
          <w:rFonts w:ascii="Times New Roman" w:hAnsi="Times New Roman" w:cs="Times New Roman"/>
        </w:rPr>
        <w:t>Houston, TX</w:t>
      </w:r>
    </w:p>
    <w:p w14:paraId="19BC1E99" w14:textId="25412497" w:rsidR="007169E6" w:rsidRPr="00C43A41" w:rsidRDefault="007169E6" w:rsidP="007169E6">
      <w:pPr>
        <w:pStyle w:val="ListParagraph"/>
        <w:numPr>
          <w:ilvl w:val="0"/>
          <w:numId w:val="22"/>
        </w:numPr>
        <w:rPr>
          <w:rFonts w:ascii="Times New Roman" w:hAnsi="Times New Roman" w:cs="Times New Roman"/>
        </w:rPr>
      </w:pPr>
      <w:r w:rsidRPr="00C43A41">
        <w:rPr>
          <w:rFonts w:ascii="Times New Roman" w:hAnsi="Times New Roman" w:cs="Times New Roman"/>
        </w:rPr>
        <w:t>Leidos</w:t>
      </w:r>
    </w:p>
    <w:p w14:paraId="2D39373A" w14:textId="7D76B644" w:rsidR="007169E6" w:rsidRPr="00C43A41" w:rsidRDefault="007169E6">
      <w:pPr>
        <w:pStyle w:val="ListParagraph"/>
        <w:rPr>
          <w:rFonts w:ascii="Times New Roman" w:hAnsi="Times New Roman" w:cs="Times New Roman"/>
        </w:rPr>
      </w:pPr>
      <w:r w:rsidRPr="00C43A41">
        <w:rPr>
          <w:rFonts w:ascii="Times New Roman" w:hAnsi="Times New Roman" w:cs="Times New Roman"/>
        </w:rPr>
        <w:t>Reston, VA</w:t>
      </w:r>
    </w:p>
    <w:p w14:paraId="492454D3" w14:textId="5285FCF3" w:rsidR="007169E6" w:rsidRPr="00C43A41" w:rsidRDefault="00A11F6F" w:rsidP="007169E6">
      <w:pPr>
        <w:pStyle w:val="ListParagraph"/>
        <w:numPr>
          <w:ilvl w:val="0"/>
          <w:numId w:val="22"/>
        </w:numPr>
        <w:rPr>
          <w:rFonts w:ascii="Times New Roman" w:hAnsi="Times New Roman" w:cs="Times New Roman"/>
        </w:rPr>
      </w:pPr>
      <w:r>
        <w:rPr>
          <w:rFonts w:ascii="Times New Roman" w:hAnsi="Times New Roman" w:cs="Times New Roman"/>
        </w:rPr>
        <w:t>National</w:t>
      </w:r>
      <w:r w:rsidRPr="00C43A41">
        <w:rPr>
          <w:rFonts w:ascii="Times New Roman" w:hAnsi="Times New Roman" w:cs="Times New Roman"/>
        </w:rPr>
        <w:t xml:space="preserve"> </w:t>
      </w:r>
      <w:r w:rsidR="007169E6" w:rsidRPr="00C43A41">
        <w:rPr>
          <w:rFonts w:ascii="Times New Roman" w:hAnsi="Times New Roman" w:cs="Times New Roman"/>
        </w:rPr>
        <w:t>Aeronautics and Space Administration (NASA)</w:t>
      </w:r>
    </w:p>
    <w:p w14:paraId="79065DB0" w14:textId="605E1720" w:rsidR="007169E6" w:rsidRPr="00C43A41" w:rsidRDefault="007169E6" w:rsidP="007169E6">
      <w:pPr>
        <w:pStyle w:val="ListParagraph"/>
        <w:rPr>
          <w:rFonts w:ascii="Times New Roman" w:hAnsi="Times New Roman" w:cs="Times New Roman"/>
        </w:rPr>
      </w:pPr>
      <w:r w:rsidRPr="00C43A41">
        <w:rPr>
          <w:rFonts w:ascii="Times New Roman" w:hAnsi="Times New Roman" w:cs="Times New Roman"/>
        </w:rPr>
        <w:t>Ames Research Center</w:t>
      </w:r>
    </w:p>
    <w:p w14:paraId="52417E7C" w14:textId="01665327" w:rsidR="003E555F" w:rsidRPr="0062785B" w:rsidRDefault="003E555F" w:rsidP="007169E6">
      <w:pPr>
        <w:pStyle w:val="ListParagraph"/>
        <w:rPr>
          <w:rFonts w:ascii="Times New Roman" w:hAnsi="Times New Roman" w:cs="Times New Roman"/>
        </w:rPr>
      </w:pPr>
      <w:r w:rsidRPr="00C43A41">
        <w:rPr>
          <w:rFonts w:ascii="Times New Roman" w:hAnsi="Times New Roman" w:cs="Times New Roman"/>
        </w:rPr>
        <w:t>Moffett Field, CA</w:t>
      </w:r>
    </w:p>
    <w:p w14:paraId="76B7D544" w14:textId="1610C2D6" w:rsidR="007169E6" w:rsidRPr="00C43A41" w:rsidRDefault="007169E6" w:rsidP="007169E6">
      <w:pPr>
        <w:pStyle w:val="ListParagraph"/>
        <w:numPr>
          <w:ilvl w:val="0"/>
          <w:numId w:val="22"/>
        </w:numPr>
        <w:rPr>
          <w:rFonts w:ascii="Times New Roman" w:hAnsi="Times New Roman" w:cs="Times New Roman"/>
        </w:rPr>
      </w:pPr>
      <w:r w:rsidRPr="00C43A41">
        <w:rPr>
          <w:rFonts w:ascii="Times New Roman" w:hAnsi="Times New Roman" w:cs="Times New Roman"/>
        </w:rPr>
        <w:t>Blue Marble Space</w:t>
      </w:r>
    </w:p>
    <w:p w14:paraId="1C0F4A3C" w14:textId="5048EA60" w:rsidR="007169E6" w:rsidRPr="00C43A41" w:rsidRDefault="007169E6" w:rsidP="007169E6">
      <w:pPr>
        <w:pStyle w:val="ListParagraph"/>
        <w:rPr>
          <w:rFonts w:ascii="Times New Roman" w:hAnsi="Times New Roman" w:cs="Times New Roman"/>
        </w:rPr>
      </w:pPr>
      <w:r w:rsidRPr="00C43A41">
        <w:rPr>
          <w:rFonts w:ascii="Times New Roman" w:hAnsi="Times New Roman" w:cs="Times New Roman"/>
        </w:rPr>
        <w:t>Seattle, WA</w:t>
      </w:r>
    </w:p>
    <w:p w14:paraId="18545485" w14:textId="28B9B2E7" w:rsidR="007169E6" w:rsidRPr="00C43A41" w:rsidRDefault="007169E6" w:rsidP="007169E6">
      <w:pPr>
        <w:pStyle w:val="ListParagraph"/>
        <w:numPr>
          <w:ilvl w:val="0"/>
          <w:numId w:val="22"/>
        </w:numPr>
        <w:rPr>
          <w:rFonts w:ascii="Times New Roman" w:hAnsi="Times New Roman" w:cs="Times New Roman"/>
        </w:rPr>
      </w:pPr>
      <w:r w:rsidRPr="00C43A41">
        <w:rPr>
          <w:rFonts w:ascii="Times New Roman" w:hAnsi="Times New Roman" w:cs="Times New Roman"/>
        </w:rPr>
        <w:t>University of Houston</w:t>
      </w:r>
    </w:p>
    <w:p w14:paraId="77110F79" w14:textId="75291189" w:rsidR="007169E6" w:rsidRPr="00C43A41" w:rsidRDefault="007169E6" w:rsidP="00462F29">
      <w:pPr>
        <w:pStyle w:val="ListParagraph"/>
        <w:rPr>
          <w:rFonts w:ascii="Times New Roman" w:hAnsi="Times New Roman" w:cs="Times New Roman"/>
        </w:rPr>
      </w:pPr>
      <w:r w:rsidRPr="00C43A41">
        <w:rPr>
          <w:rFonts w:ascii="Times New Roman" w:hAnsi="Times New Roman" w:cs="Times New Roman"/>
        </w:rPr>
        <w:t>Houston, TX</w:t>
      </w:r>
    </w:p>
    <w:p w14:paraId="02AB3494" w14:textId="77777777" w:rsidR="00CE01BF" w:rsidRPr="00C43A41" w:rsidRDefault="00CE01BF" w:rsidP="00CE01BF">
      <w:pPr>
        <w:pStyle w:val="ListParagraph"/>
        <w:numPr>
          <w:ilvl w:val="0"/>
          <w:numId w:val="22"/>
        </w:numPr>
        <w:rPr>
          <w:rFonts w:ascii="Times New Roman" w:hAnsi="Times New Roman" w:cs="Times New Roman"/>
        </w:rPr>
      </w:pPr>
      <w:r w:rsidRPr="00C43A41">
        <w:rPr>
          <w:rFonts w:ascii="Times New Roman" w:hAnsi="Times New Roman" w:cs="Times New Roman"/>
        </w:rPr>
        <w:t>Aegis Aerospace, Inc.</w:t>
      </w:r>
    </w:p>
    <w:p w14:paraId="536ABEAD" w14:textId="79E288E8" w:rsidR="00CE01BF" w:rsidRPr="00C43A41" w:rsidRDefault="00CE01BF" w:rsidP="00C43A41">
      <w:pPr>
        <w:pStyle w:val="ListParagraph"/>
        <w:rPr>
          <w:rFonts w:ascii="Times New Roman" w:hAnsi="Times New Roman" w:cs="Times New Roman"/>
        </w:rPr>
      </w:pPr>
      <w:r w:rsidRPr="00C43A41">
        <w:rPr>
          <w:rFonts w:ascii="Times New Roman" w:hAnsi="Times New Roman" w:cs="Times New Roman"/>
        </w:rPr>
        <w:t>Houston, TX</w:t>
      </w:r>
    </w:p>
    <w:p w14:paraId="4392A9E2" w14:textId="06DAAF56" w:rsidR="00EB3749" w:rsidRPr="00462F29" w:rsidRDefault="00EB3749" w:rsidP="0062785B">
      <w:pPr>
        <w:pStyle w:val="ListParagraph"/>
        <w:rPr>
          <w:rFonts w:ascii="Times New Roman" w:hAnsi="Times New Roman" w:cs="Times New Roman"/>
        </w:rPr>
      </w:pPr>
    </w:p>
    <w:p w14:paraId="178CFC4C" w14:textId="77777777" w:rsidR="008B0C09" w:rsidRPr="00804CFA" w:rsidRDefault="008B0C09" w:rsidP="00462F29">
      <w:pPr>
        <w:jc w:val="both"/>
        <w:rPr>
          <w:rFonts w:cstheme="minorHAnsi"/>
        </w:rPr>
      </w:pPr>
    </w:p>
    <w:p w14:paraId="600D948F" w14:textId="77777777" w:rsidR="008B0C09" w:rsidRPr="00804CFA" w:rsidRDefault="008B0C09" w:rsidP="00462F29">
      <w:pPr>
        <w:jc w:val="both"/>
        <w:rPr>
          <w:rFonts w:cstheme="minorHAnsi"/>
        </w:rPr>
      </w:pPr>
    </w:p>
    <w:p w14:paraId="6FC3FC33" w14:textId="77777777" w:rsidR="008B0C09" w:rsidRPr="00804CFA" w:rsidRDefault="008B0C09" w:rsidP="00462F29">
      <w:pPr>
        <w:jc w:val="both"/>
        <w:rPr>
          <w:rFonts w:cstheme="minorHAnsi"/>
        </w:rPr>
      </w:pPr>
    </w:p>
    <w:p w14:paraId="570700A9" w14:textId="77777777" w:rsidR="008B0C09" w:rsidRPr="004E24A7" w:rsidRDefault="008B0C09" w:rsidP="00462F29">
      <w:pPr>
        <w:jc w:val="both"/>
        <w:rPr>
          <w:rFonts w:cstheme="minorHAnsi"/>
        </w:rPr>
      </w:pPr>
    </w:p>
    <w:p w14:paraId="246DC178" w14:textId="77777777" w:rsidR="008B0C09" w:rsidRDefault="008B0C09" w:rsidP="00462F29">
      <w:pPr>
        <w:pStyle w:val="ListParagraph"/>
        <w:ind w:left="360"/>
        <w:jc w:val="both"/>
        <w:rPr>
          <w:rFonts w:cstheme="minorHAnsi"/>
        </w:rPr>
      </w:pPr>
    </w:p>
    <w:p w14:paraId="617A2B68" w14:textId="77777777" w:rsidR="00462F29" w:rsidRDefault="00462F29" w:rsidP="001F4250">
      <w:pPr>
        <w:rPr>
          <w:rFonts w:ascii="Times New Roman" w:eastAsia="Batang" w:hAnsi="Times New Roman" w:cs="Times New Roman"/>
          <w:b/>
          <w:bCs/>
          <w:color w:val="000000" w:themeColor="text1"/>
          <w:u w:val="single"/>
        </w:rPr>
      </w:pPr>
    </w:p>
    <w:p w14:paraId="61950C83" w14:textId="77777777" w:rsidR="00462F29" w:rsidRDefault="00462F29" w:rsidP="001F4250">
      <w:pPr>
        <w:rPr>
          <w:rFonts w:ascii="Times New Roman" w:eastAsia="Batang" w:hAnsi="Times New Roman" w:cs="Times New Roman"/>
          <w:b/>
          <w:bCs/>
          <w:color w:val="000000" w:themeColor="text1"/>
          <w:u w:val="single"/>
        </w:rPr>
      </w:pPr>
    </w:p>
    <w:p w14:paraId="71A43D19" w14:textId="77777777" w:rsidR="00462F29" w:rsidRDefault="00462F29" w:rsidP="001F4250">
      <w:pPr>
        <w:rPr>
          <w:rFonts w:ascii="Times New Roman" w:eastAsia="Batang" w:hAnsi="Times New Roman" w:cs="Times New Roman"/>
          <w:b/>
          <w:bCs/>
          <w:color w:val="000000" w:themeColor="text1"/>
          <w:u w:val="single"/>
        </w:rPr>
      </w:pPr>
    </w:p>
    <w:p w14:paraId="08A38D90" w14:textId="7833DDC4" w:rsidR="0085574F" w:rsidRPr="00462F29" w:rsidRDefault="004961CB" w:rsidP="0062785B">
      <w:pPr>
        <w:rPr>
          <w:rFonts w:ascii="Times New Roman" w:eastAsia="Batang" w:hAnsi="Times New Roman" w:cs="Times New Roman"/>
          <w:color w:val="000000" w:themeColor="text1"/>
        </w:rPr>
      </w:pPr>
      <w:r w:rsidRPr="00462F29">
        <w:rPr>
          <w:rFonts w:ascii="Times New Roman" w:eastAsia="Batang" w:hAnsi="Times New Roman" w:cs="Times New Roman"/>
          <w:b/>
          <w:bCs/>
          <w:color w:val="000000" w:themeColor="text1"/>
          <w:u w:val="single"/>
        </w:rPr>
        <w:t>Introduction:</w:t>
      </w:r>
      <w:r w:rsidRPr="00462F29">
        <w:rPr>
          <w:rFonts w:ascii="Times New Roman" w:eastAsia="Batang" w:hAnsi="Times New Roman" w:cs="Times New Roman"/>
          <w:color w:val="000000" w:themeColor="text1"/>
        </w:rPr>
        <w:t xml:space="preserve"> </w:t>
      </w:r>
      <w:r w:rsidR="00EB3749">
        <w:rPr>
          <w:rFonts w:ascii="Times New Roman" w:eastAsia="Batang" w:hAnsi="Times New Roman" w:cs="Times New Roman"/>
          <w:color w:val="000000" w:themeColor="text1"/>
        </w:rPr>
        <w:t xml:space="preserve">Characterization and management of human health outcomes associated with in- mission exposure to space radiation, microgravity, and isolation and confinement, among other </w:t>
      </w:r>
      <w:r w:rsidR="00EB3749">
        <w:rPr>
          <w:rFonts w:ascii="Times New Roman" w:eastAsia="Batang" w:hAnsi="Times New Roman" w:cs="Times New Roman"/>
          <w:color w:val="000000" w:themeColor="text1"/>
        </w:rPr>
        <w:lastRenderedPageBreak/>
        <w:t xml:space="preserve">stressors, are vital to protect astronaut health and wellbeing and support mission success. Beyond Earth’s magnetic field astronauts will be exposed to the full spectrum of chronic galactic cosmic rays (GCR), acute solar particle events (SPE), albedo neutrons on lunar or planetary surfaces as well as stressors. </w:t>
      </w:r>
      <w:r w:rsidR="00EB3749">
        <w:rPr>
          <w:rFonts w:ascii="Times New Roman" w:eastAsia="Batang" w:hAnsi="Times New Roman" w:cs="Times New Roman"/>
          <w:color w:val="000000" w:themeColor="text1"/>
          <w:u w:val="single"/>
        </w:rPr>
        <w:t>Due to ethical considerations of conducting radiation research on humans and the availability of a relatively small cohort of astronauts, space radiation research relies heavily on terrestrial radiation epidemiology to form the basis for most risk estimates. Epidemiology evidence is combined with ground-based animal studies to achieve appropriately powered experiments with total doses relevant to exploration missions with the goal of translating findings to humans.</w:t>
      </w:r>
      <w:r w:rsidR="00EB3749">
        <w:rPr>
          <w:rFonts w:ascii="Times New Roman" w:eastAsia="Batang" w:hAnsi="Times New Roman" w:cs="Times New Roman"/>
          <w:color w:val="000000" w:themeColor="text1"/>
        </w:rPr>
        <w:t xml:space="preserve"> For cardiovascular disease a well-established epidemiological association exists at moderate to high doses of radiation</w:t>
      </w:r>
      <w:r w:rsidR="00EB374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YCCBZ7ls","properties":{"unsorted":true,"formattedCitation":"\\super 1\\uc0\\u8211{}5\\nosupersub{}","plainCitation":"1–5","noteIndex":0},"citationItems":[{"id":32425,"uris":["http://zotero.org/groups/274979/items/BQ4Q5L7I"],"uri":["http://zotero.org/groups/274979/items/BQ4Q5L7I"],"itemData":{"id":32425,"type":"article-journal","abstract":"Objective To investigate the degree to which ionising radiation confers risk of mortality from heart disease and stroke., Design Prospective cohort study with more than 50 years of follow-up., Setting Atomic bomb survivors in Hiroshima and Nagasaki, Japan., Participants 86 611 Life Span Study cohort members with individually estimated radiation doses from 0 to &gt;3 Gy (86% received &lt;0.2 Gy)., Main outcome measures Mortality from stroke or heart disease as the underlying cause of death and dose-response relations with atomic bomb radiation., Results About 9600 participants died of stroke and 8400 died of heart disease between 1950 and 2003. For stroke, the estimated excess relative risk per gray was 9% (95% confidence interval 1% to 17%, P=0.02) on the basis of a linear dose-response model, but an indication of possible upward curvature suggested relatively little risk at low doses. For heart disease, the estimated excess relative risk per gray was 14% (6% to 23%, P&lt;0.001); a linear model provided the best fit, suggesting excess risk even at lower doses. However, the dose-response effect over the restricted dose range of 0 to 0.5 Gy was not significant. Prospective data on smoking, alcohol intake, education, occupation, obesity, and diabetes had almost no impact on the radiation risk estimates for either stroke or heart disease, and misdiagnosis of cancers as circulatory diseases could not account for the associations seen., Conclusion Doses above 0.5 Gy are associated with an elevated risk of both stroke and heart disease, but the degree of risk at lower doses is unclear. Stroke and heart disease together account for about one third as many radiation associated excess deaths as do cancers among atomic bomb survivors.","container-title":"The BMJ","DOI":"10.1136/bmj.b5349","ISSN":"0959-8138","journalAbbreviation":"BMJ","note":"PMID: 20075151\nPMCID: PMC2806940","page":"b5349","source":"PubMed Central","title":"Radiation exposure and circulatory disease risk: Hiroshima and Nagasaki atomic bomb survivor data, 1950-2003","title-short":"Radiation exposure and circulatory disease risk","volume":"340","author":[{"family":"Shimizu","given":"Yukiko"},{"family":"Kodama","given":"Kazunori"},{"family":"Nishi","given":"Nobuo"},{"family":"Kasagi","given":"Fumiyoshi"},{"family":"Suyama","given":"Akihiko"},{"family":"Soda","given":"Midori"},{"family":"Grant","given":"Eric J"},{"family":"Sugiyama","given":"Hiromi"},{"family":"Sakata","given":"Ritsu"},{"family":"Moriwaki","given":"Hiroko"},{"family":"Hayashi","given":"Mikiko"},{"family":"Konda","given":"Manami"},{"family":"Shore","given":"Roy E"}],"issued":{"date-parts":[["2010",1,14]]}}},{"id":2616,"uris":["http://zotero.org/groups/390339/items/PFVKVCZB"],"uri":["http://zotero.org/groups/390339/items/PFVKVCZB"],"itemData":{"id":2616,"type":"article-journal","abstract":"This report provides a review of early and late effects of radiation in normal tissues and organs with respect to radiation protection. It was instigated following a recommendation in Publication 103 (ICRP, 2007), and it provides updated estimates of 'practical'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50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1.2, and in a few cases 1.5-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plies that the injury in these cases and at these low dose levels is caused by single-hit irreparable-type events. For these two tissues, a threshold dose of 0.5Gy is proposed herein for practical purposes, irrespective of the rate of dose delivery, and future studies may elucidate this judgement further.","archive_location":"Sage UK: London, England","container-title":"Annals of the ICRP","DOI":"10.1016/j.icrp.2012.02.001","ISSN":"1872-969X","issue":"1-2","journalAbbreviation":"Ann ICRP","language":"eng","note":"PMID: 22925378","page":"1-322","source":"PubMed","title":"ICRP publication 118: ICRP statement on tissue reactions and early and late effects of radiation in normal tissues and organs--threshold doses for tissue reactions in a radiation protection context","title-short":"ICRP publication 118","volume":"41","author":[{"literal":"Authors on behalf of ICRP"},{"family":"Stewart","given":"F. A."},{"family":"Akleyev","given":"A. V."},{"family":"Hauer-Jensen","given":"M."},{"family":"Hendry","given":"J. H."},{"family":"Kleiman","given":"N. J."},{"family":"Macvittie","given":"T. J."},{"family":"Aleman","given":"B. M."},{"family":"Edgar","given":"A. B."},{"family":"Mabuchi","given":"K."},{"family":"Muirhead","given":"C. R."},{"family":"Shore","given":"R. E."},{"family":"Wallace","given":"W. H."}],"issued":{"date-parts":[["2012",2]]}}},{"id":1726,"uris":["http://zotero.org/groups/390339/items/JHPNI326"],"uri":["http://zotero.org/groups/390339/items/JHPNI326"],"itemData":{"id":1726,"type":"book","abstract":"\"This Report extends the concepts and approaches discussed in NCRP Report No. 171 and Commentary No. 24 to further reduce uncertainty in radiation risk assessments at low doses and low dose rates, thereby enhancing the bases for radiation protection guidance\"--","call-number":"RA569","collection-number":"no. 186","collection-title":"NCRP report","event-place":"Bethesda, MD","ISBN":"978-1-944888-25-1","language":"en","number-of-pages":"1","publisher":"National Council on Radiation Protection and Measurements","publisher-place":"Bethesda, MD","source":"Library of Congress ISBN","title":"NCRP 186. Approaches for integrating information from radiation biology and epidemiology to enhance low-dose health risk assessment: recommendations of the National Council on Radiation Protection and Measurements","title-short":"Approaches for integrating information from radiation biology and epidemiology to enhance low-dose health risk assessment","editor":[{"family":"National Council on Radiation Protection and Measurements","given":""}],"issued":{"literal":"1"}}},{"id":32435,"uris":["http://zotero.org/groups/274979/items/FSKDPPMG"],"uri":["http://zotero.org/groups/274979/items/FSKDPPMG"],"itemData":{"id":32435,"type":"book","call-number":"RA1231.R2 H395 2006","event-place":"Washington, D.C","ISBN":"978-0-309-09156-5","language":"en","note":"OCLC: ocm62888925","number-of-pages":"406","publisher":"National Academies Press","publisher-place":"Washington, D.C","source":"Library of Congress ISBN","title":"Health risks from exposure to low levels of ionizing radiation: BEIR VII Phase 2","title-short":"Health risks from exposure to low levels of ionizing radiation","editor":[{"family":"National Research Council (U.S.)","given":""}],"issued":{"date-parts":[["2006"]]}}},{"id":6907,"uris":["http://zotero.org/groups/390339/items/98J666AP"],"uri":["http://zotero.org/groups/390339/items/98J666AP"],"itemData":{"id":6907,"type":"webpage","container-title":"NASA Human Research Program","title":"Risk of Cardiovascular Disease and Other Degenerative Tissue Effects from Radiation Exposure","URL":"https://humanresearchroadmap.nasa.gov/Risks/risk.aspx?i=98","author":[{"family":"Patel","given":"Z"},{"family":"Huff","given":"J"},{"family":"Saha","given":"J"},{"family":"Wang","given":"M"},{"family":"Blattnig","given":"S"},{"family":"Wu","given":"H"}],"accessed":{"date-parts":[["2017",8,9]]},"issued":{"date-parts":[["2016",5]]}}}],"schema":"https://github.com/citation-style-language/schema/raw/master/csl-citation.json"} </w:instrText>
      </w:r>
      <w:r w:rsidR="00EB374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1–5</w:t>
      </w:r>
      <w:r w:rsidR="00EB3749">
        <w:rPr>
          <w:rFonts w:ascii="Times New Roman" w:eastAsia="Batang" w:hAnsi="Times New Roman" w:cs="Times New Roman"/>
          <w:color w:val="000000" w:themeColor="text1"/>
        </w:rPr>
        <w:fldChar w:fldCharType="end"/>
      </w:r>
      <w:r w:rsidR="00EB3749">
        <w:rPr>
          <w:rFonts w:ascii="Times New Roman" w:eastAsia="Batang" w:hAnsi="Times New Roman" w:cs="Times New Roman"/>
          <w:color w:val="000000" w:themeColor="text1"/>
        </w:rPr>
        <w:t>, however no such associations exist for impacts to the central nervous system (CNS)</w:t>
      </w:r>
      <w:r w:rsidR="00865EB8">
        <w:rPr>
          <w:rFonts w:ascii="Times New Roman" w:eastAsia="Batang" w:hAnsi="Times New Roman" w:cs="Times New Roman"/>
          <w:color w:val="000000" w:themeColor="text1"/>
        </w:rPr>
        <w:t xml:space="preserve"> and behavioral health (</w:t>
      </w:r>
      <w:proofErr w:type="spellStart"/>
      <w:r w:rsidR="00865EB8">
        <w:rPr>
          <w:rFonts w:ascii="Times New Roman" w:eastAsia="Batang" w:hAnsi="Times New Roman" w:cs="Times New Roman"/>
          <w:color w:val="000000" w:themeColor="text1"/>
        </w:rPr>
        <w:t>BMed</w:t>
      </w:r>
      <w:proofErr w:type="spellEnd"/>
      <w:r w:rsidR="00865EB8">
        <w:rPr>
          <w:rFonts w:ascii="Times New Roman" w:eastAsia="Batang" w:hAnsi="Times New Roman" w:cs="Times New Roman"/>
          <w:color w:val="000000" w:themeColor="text1"/>
        </w:rPr>
        <w:t>)</w:t>
      </w:r>
      <w:r w:rsidR="00EB3749">
        <w:rPr>
          <w:rFonts w:ascii="Times New Roman" w:eastAsia="Batang" w:hAnsi="Times New Roman" w:cs="Times New Roman"/>
          <w:color w:val="000000" w:themeColor="text1"/>
        </w:rPr>
        <w:t xml:space="preserve"> for mission-relevant radiation doses.</w:t>
      </w:r>
      <w:r w:rsidR="00185A79">
        <w:rPr>
          <w:rFonts w:ascii="Times New Roman" w:eastAsia="Batang" w:hAnsi="Times New Roman" w:cs="Times New Roman"/>
          <w:color w:val="000000" w:themeColor="text1"/>
        </w:rPr>
        <w:t xml:space="preserve"> </w:t>
      </w:r>
      <w:r w:rsidR="00EB3749">
        <w:rPr>
          <w:rFonts w:ascii="Times New Roman" w:eastAsia="Batang" w:hAnsi="Times New Roman" w:cs="Times New Roman"/>
          <w:color w:val="000000" w:themeColor="text1"/>
        </w:rPr>
        <w:t>Therefore, the National Council on Radiation Protection and Measurements (NCRP) is exploring the Million Person Study that comprises multiple occupationally exposed cohorts for terrestrial epidemiological evidence</w:t>
      </w:r>
      <w:r w:rsidR="00EB374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CQNon27s","properties":{"formattedCitation":"\\super 6\\nosupersub{}","plainCitation":"6","noteIndex":0},"citationItems":[{"id":32631,"uris":["http://zotero.org/groups/274979/items/2EC84SRX"],"uri":["http://zotero.org/groups/274979/items/2EC84SRX"],"itemData":{"id":32631,"type":"article-journal","abstract":"Understanding the health consequences of exposure to radiation received gradually over time is critically needed. The National Aeronautics and Space Administration (NASA) bases its safety standards on the acute exposures received by Japanese atomic bomb survivors. Such a brief exposure differs appreciably from the chronic radiation received during a two to three year mission to Mars. NASA also applies an individual risk-based system for radiation protection that accounts for age, sex, smoking history, and individual life styles. Because the Japanese life span study (LSS) reports women to be at 2 to 3 times greater lifetime risk of developing cancer than men, female astronauts are allowed less time in space. Another concern is the potential behavioral and cognitive impairments from galactic cosmic radiation (GCR) impinging on the nervous system that might jeopardize the mission, and, possibly, lead to dementia later in life. GCR are high-velocity heavy ions traveling through space. There are no human circumstances/analogs similar to GCR that can provide direct information on the possible effects of such high-LET exposure to brain tissue. The MPS provides a more representative group (healthy men and women) for risk estimates than the 1945 Japanese population exposed briefly to the atomic bombs. The permissible career exposure limit set by NASA for each astronaut is a 3% risk of exposure-induced death (REID) from cancer at a 95% confidence level to account for uncertainties in risk projections. Because the MPS is 10 times larger than the LSS, the 95% confidence levels will be narrower and thus allow more time in space, all things being equal. Sex-specific differences in radiation risk can be examined more fully in the MPS with over 250,000 women compared with about 32,000 women in the LSS. Non-cancer outcomes such as neurological disorders also can be evaluated following low-dose rate exposures to high-LET alpha particles. Workers at several nuclear facilities had intakes of radionuclides, such as plutonium, that exposed brain tissue to alpha particles (Helium nuclei) for life. Such workers are being evaluated for mortality from dementia and other motor neuron diseases; can be evaluated for clinically diagnosed incidences of these conditions; and, though challenging, could be interviewed and ask to take cognition tests. Ischemic heart disease is also under study. The MPS, thus, provides another line of human inquiry to assist in decision-making and policy guidance for space missions beyond earth orbit.","container-title":"International Journal of Radiation Biology","DOI":"10.1080/09553002.2019.1589020","ISSN":"0955-3002","issue":"0","journalAbbreviation":"Int. J. Radiat. Biol.","language":"eng","note":"publisher: Taylor &amp; Francis\n_eprint: https://doi.org/10.1080/09553002.2019.1589020\nPMID: 30614747","page":"1-9","source":"Taylor and Francis+NEJM","title":"The Million Person Study relevance to space exploration and mars","volume":"0","author":[{"family":"Boice","given":"John D."}],"issued":{"date-parts":[["2019",3,4]]}}}],"schema":"https://github.com/citation-style-language/schema/raw/master/csl-citation.json"} </w:instrText>
      </w:r>
      <w:r w:rsidR="00EB374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6</w:t>
      </w:r>
      <w:r w:rsidR="00EB3749">
        <w:rPr>
          <w:rFonts w:ascii="Times New Roman" w:eastAsia="Batang" w:hAnsi="Times New Roman" w:cs="Times New Roman"/>
          <w:color w:val="000000" w:themeColor="text1"/>
        </w:rPr>
        <w:fldChar w:fldCharType="end"/>
      </w:r>
      <w:r w:rsidR="00EB3749">
        <w:rPr>
          <w:rFonts w:ascii="Times New Roman" w:eastAsia="Batang" w:hAnsi="Times New Roman" w:cs="Times New Roman"/>
          <w:color w:val="000000" w:themeColor="text1"/>
        </w:rPr>
        <w:t>; and rodent studies have observed changes in a variety of cognitive and behavioral assays after simulated space radiation exposure</w:t>
      </w:r>
      <w:r w:rsidR="00EB374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WEkutjNL","properties":{"formattedCitation":"\\super 7\\uc0\\u8211{}10\\nosupersub{}","plainCitation":"7–10","noteIndex":0},"citationItems":[{"id":9619,"uris":["http://zotero.org/groups/390339/items/NCXYNXT5"],"uri":["http://zotero.org/groups/390339/items/NCXYNXT5"],"itemData":{"id":9619,"type":"article-journal","abstract":"Microglia are the primary immune element within the brain, which are responsible for monitoring synapse function and neuron health. Exposure to cosmic radiation has the potential to cause long-term cognitive deficits in rodent models and therefore indicates a difficult challenge for future astronauts piloting interplanetary travel. Here, we discuss the potential of transient microglia depletion after the injury to ameliorate the harsh microenvironment of the brain and eliminate any potential long-term cognitive effects. Repopulation of microglia enables phagocytic phenotypes to be circumvented, via the reduction of Phagocytic and lysosomal markers, potentially being responsible for increased neuroprotection. Brief depletion of microglia after irradiation mitigated the development of any long-term memory deficits, comparable to healthy animals. Chronically, microglial levels were not affected by cosmic radiation followed by temporary microglia depletion. Following repopulation, improved recognition memory was paralleled by downregulated complement receptor C5aR. Preserved synapse function also demonstrated the therapeutic ability of microglia depletion as it corresponded with fewer phagocytic microglia phenotypes. The understanding of long-term radiation-induced cognitive impairments is vital for the protection of future astronauts and equally as important for current cancer patients. Temporary microglia depletion showed promise in preventing any deleterious cognitive impairments following exposure to elements of cosmic radiation, such as helium and high-charge nuclei.","container-title":"Brain Circulation","DOI":"10.4103/bc.bc_24_18","ISSN":"2455-4626","issue":"3","journalAbbreviation":"Brain Circ","language":"eng","note":"PMID: 30450416\nPMCID: PMC6187945","page":"109-113","source":"PubMed","title":"The final frontier: Transient microglia reduction after cosmic radiation exposure mitigates cognitive impairments and modulates phagocytic activity","title-short":"The final frontier","volume":"4","author":[{"family":"Rosi","given":"Susanna"}],"issued":{"date-parts":[["2018",9]]}}},{"id":32421,"uris":["http://zotero.org/groups/274979/items/LFVXTW8Q"],"uri":["http://zotero.org/groups/274979/items/LFVXTW8Q"],"itemData":{"id":32421,"type":"article-journal","abstract":"This study has established the impact that 1–15 cGy 600 MeV/n 28Si radiation had on cognitive flexibility performance, glutamaterg</w:instrText>
      </w:r>
      <w:r w:rsidR="006E2372">
        <w:rPr>
          <w:rFonts w:ascii="Times New Roman" w:eastAsia="Batang" w:hAnsi="Times New Roman" w:cs="Times New Roman" w:hint="eastAsia"/>
          <w:color w:val="000000" w:themeColor="text1"/>
        </w:rPr>
        <w:instrText xml:space="preserve">ic synaptic transmission and plasticity in the prelimbic area (PrL) of the medial prefrontal cortex (mPFC) of </w:instrText>
      </w:r>
      <w:r w:rsidR="006E2372">
        <w:rPr>
          <w:rFonts w:ascii="Times New Roman" w:eastAsia="Batang" w:hAnsi="Times New Roman" w:cs="Times New Roman" w:hint="eastAsia"/>
          <w:color w:val="000000" w:themeColor="text1"/>
        </w:rPr>
        <w:instrText>∼</w:instrText>
      </w:r>
      <w:r w:rsidR="006E2372">
        <w:rPr>
          <w:rFonts w:ascii="Times New Roman" w:eastAsia="Batang" w:hAnsi="Times New Roman" w:cs="Times New Roman" w:hint="eastAsia"/>
          <w:color w:val="000000" w:themeColor="text1"/>
        </w:rPr>
        <w:instrText>10-month-old (at the time of irradiation) male Wistar rats. Exposure to 1 cGy 600 MeV/n 28Si ions resulted in significantly impaired performance</w:instrText>
      </w:r>
      <w:r w:rsidR="006E2372">
        <w:rPr>
          <w:rFonts w:ascii="Times New Roman" w:eastAsia="Batang" w:hAnsi="Times New Roman" w:cs="Times New Roman"/>
          <w:color w:val="000000" w:themeColor="text1"/>
        </w:rPr>
        <w:instrText xml:space="preserve"> in the simple (SD) and compound discrimination (CD) stages of the attentional set shifting (ATSET) task. However, there was a pronounced non-linear dose response for cognitive impairment. Should similar effects occur in astronauts, the impairment of SD performance would result in a decreased ability to identify and learn the “rules” required to respond to new tasks/situations, while the impaired CD performance would result in a decreased ability to identify and maintain focus on relevant aspects of the task being conducted. The irradiated rats were also screened for performance in a task for unconstrained cognitive flexibility (UCFlex), often referred to as creative problem solving. Exposure to 1, 5 and 10 cGy resulted in a significant reduction in UCFlex performance, in an apparent all-or-none responsive manner. Importantly, performance in the ATSET test was not indicative of UCFlex performance. From a risk assessment perspective, these findings suggest that a value based on a single behavioral end point may not fully represent the cognitive deficits induced by space radiation, even within the cognitive flexibility domain. After completion of the cognitive flexibility testing, in vitro electrophysiological assessments of glutamatergic synaptic transmission and plasticity were performed in slices of the PrL cortex of 10 cGy irradiated rats. Extracellular recordings of field excitatory postsynaptic potentials revealed that radiation significantly decreased long-term depression in layer L5. Patch-clamp whole cell recordings in pyramidal neurons of the L2–3 revealed reduced frequency of spontaneous excitatory postsynaptic currents indicating alterations in presynaptic glutamate release and impaired neuronal spiking (e.g., decreased action potential amplitudes) in irradiated neurons. However, there was no obvious correlation between magnitudes of these electrophysiological decrements and the cognitive performance status of the irradiated rats. These data suggest that while radiation-induced changes in synaptic plasticity in the PrL cortex may be associated with cognitive impairment, they are most likely not the sole determinant of the incidence and severity of such impairments.","container-title":"Radiation Research","DOI":"10.1667/RR15458.1","ISSN":"0033-7587, 1938-5404","issue":"3","journalAbbreviation":"rare","language":"eng","note":"publisher: Radiation Research Society","page":"223-235","source":"bioone.org","title":"Altered Cognitive Flexibility and Synaptic Plasticity in the Rat Prefrontal Cortex afte</w:instrText>
      </w:r>
      <w:r w:rsidR="006E2372">
        <w:rPr>
          <w:rFonts w:ascii="Times New Roman" w:eastAsia="Batang" w:hAnsi="Times New Roman" w:cs="Times New Roman" w:hint="eastAsia"/>
          <w:color w:val="000000" w:themeColor="text1"/>
        </w:rPr>
        <w:instrText>r Exposure to Low (</w:instrText>
      </w:r>
      <w:r w:rsidR="006E2372">
        <w:rPr>
          <w:rFonts w:ascii="Times New Roman" w:eastAsia="Batang" w:hAnsi="Times New Roman" w:cs="Times New Roman" w:hint="eastAsia"/>
          <w:color w:val="000000" w:themeColor="text1"/>
        </w:rPr>
        <w:instrText>≤</w:instrText>
      </w:r>
      <w:r w:rsidR="006E2372">
        <w:rPr>
          <w:rFonts w:ascii="Times New Roman" w:eastAsia="Batang" w:hAnsi="Times New Roman" w:cs="Times New Roman" w:hint="eastAsia"/>
          <w:color w:val="000000" w:themeColor="text1"/>
        </w:rPr>
        <w:instrText>15 cGy) Doses of 28Si Radiation","volume":"193","author":[{"family":"Britten","given":"Richard A."},{"family":"Duncan","given":"Vania D."},{"family":"Fesshaye","given":"Arriyam"},{"family":"Rudobeck","given":"Emil"},{"family":"Nelson",</w:instrText>
      </w:r>
      <w:r w:rsidR="006E2372">
        <w:rPr>
          <w:rFonts w:ascii="Times New Roman" w:eastAsia="Batang" w:hAnsi="Times New Roman" w:cs="Times New Roman"/>
          <w:color w:val="000000" w:themeColor="text1"/>
        </w:rPr>
        <w:instrText xml:space="preserve">"given":"Gregory A."},{"family":"Vlkolinsky","given":"Roman"}],"issued":{"date-parts":[["2020",2]]}}},{"id":32422,"uris":["http://zotero.org/groups/274979/items/JGFR3CIX"],"uri":["http://zotero.org/groups/274979/items/JGFR3CIX"],"itemData":{"id":32422,"type":"article-journal","abstract":"Astronauts on multi-year interplanetary missions will be exposed to a low, chronic dose of high-energy, high-charge particles. Studies in rodents show acute, nonfractionated exposure to these particles causes brain changes such as fewer adult-generated hippocampal neurons and stem cells that may be detrimental to cognition and mood regulation and thus compromise mission success. However, the influence of a low, chronic dose of these particles on neurogenesis and stem cells is unknown. To examine the influence of galactic cosmic radiation on neurogenesis, adult-generated stem and progenitor cells in Nestin-CreERT2/R26R-YFP transgenic mice were inducibly labeled to allow fate tracking. Mice were then sham exposed or given one acute 100 cGy 56Fe-particle exposure or five fractionated 20 cGy 56Fe-particle exposures. Adult-generated hippocampal neurons and stem cells were quantified 24 h or 3 months later. Both acute and fractionated exposure decreased the amount of proliferating cells and immature neurons relative to sham exposure. Unexpectedly, neither acute nor fractionated exposure decreased the number of adult neural stem cells relative to sham expsoure. Our findings show that single and fractionated exposures of 56Fe-particle irradiation are similarly detrimental to adult-generated neurons. Implications for future missions and ground-based studies in space radiation are discussed.","container-title":"Radiation research","DOI":"10.1667/RR13480.1","ISSN":"0033-7587","issue":"6","journalAbbreviation":"Radiat Res","note":"PMID: 24320054\nPMCID: PMC3930069","page":"658-667","source":"PubMed Central","title":"Acute and Fractionated Exposure to High-LET 56Fe HZE-Particle Radiation Both Result in Similar Long-Term Deficits in Adult Hippocampal Neurogenesis","volume":"180","author":[{"family":"Rivera","given":"Phillip D."},{"family":"Shih","given":"Hung-Ying"},{"family":"LeBlanc","given":"Junie A."},{"family":"Cole","given":"Mara G."},{"family":"Amaral","given":"Wellington Z."},{"family":"Mukherjee","given":"Shibani"},{"family":"Zhang","given":"Shichuan"},{"family":"Lucero","given":"Melanie J."},{"family":"DeCarolis","given":"Nathan A."},{"family":"Chen","given":"Benjamin P. C."},{"family":"Eisch","given":"Amelia J."}],"issued":{"date-parts":[["2013",12]]}}},{"id":6905,"uris":["http://zotero.org/groups/390339/items/C8RVP4RM"],"uri":["http://zotero.org/groups/390339/items/C8RVP4RM"],"itemData":{"id":6905,"type":"webpage","container-title":"NASA Human Research Program","title":"Risk of Acute (In-flight) and Late Central Nervous System Effects from Radiation Exposure","URL":"https://humanresearchroadmap.nasa.gov/Risks/risk.aspx?i=102","author":[{"family":"Nelson","given":"G"},{"family":"Simonsen","given":"L"},{"family":"Huff","given":"J"}],"accessed":{"date-parts":[["2017",8,9]]},"issued":{"date-parts":[["2016",5]]}}}],"schema":"https://github.com/citation-style-language/schema/raw/master/csl-citation.json"} </w:instrText>
      </w:r>
      <w:r w:rsidR="00EB374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7–10</w:t>
      </w:r>
      <w:r w:rsidR="00EB3749">
        <w:rPr>
          <w:rFonts w:ascii="Times New Roman" w:eastAsia="Batang" w:hAnsi="Times New Roman" w:cs="Times New Roman"/>
          <w:color w:val="000000" w:themeColor="text1"/>
        </w:rPr>
        <w:fldChar w:fldCharType="end"/>
      </w:r>
      <w:r w:rsidR="00EB3749">
        <w:rPr>
          <w:rFonts w:ascii="Times New Roman" w:eastAsia="Batang" w:hAnsi="Times New Roman" w:cs="Times New Roman"/>
          <w:color w:val="000000" w:themeColor="text1"/>
        </w:rPr>
        <w:t>. Using these foundational associations, translation of animal experimental findings to humans can be done only if the models utilized are appropriate</w:t>
      </w:r>
      <w:r w:rsidR="006E2372">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OcoPIGQw","properties":{"formattedCitation":"\\super 11\\nosupersub{}","plainCitation":"11","noteIndex":0},"citationItems":[{"id":32550,"uris":["http://zotero.org/groups/274979/items/NMWMP9SU"],"uri":["http://zotero.org/groups/274979/items/NMWMP9SU"],"itemData":{"id":32550,"type":"webpage","abstract":"This Report has been prepared at the request of the National Aeronautics and Space Administration (NASA). It is the second phase of a two-phase effort intended to provide guidance to NASA concerning the health effects and mission impacts of space radiation exposure on the central nervous system (CNS) of crew members. The first phase of effort resulted in the National Council on Radiation Protection and Measurements (NCRP) Commentary No. 25, Potential for Central Nervous System Effects from Radiation Exposure During Space Activities. Phase I: Overview, which described the critical issues surrounding the potential short- and long-term consequences of space radiation on the CNS and laid the groundwork for a more comprehensive investigation that is the basis of this Report. This Report summarizes the steps and approaches needed to more fully understand the risk of CNS effects following radiation exposures in space and provides guidance for radiation protection, including risk management. NCRP has identified knowledge gaps regarding the implementation of a comprehensive and effective radiation safety program to protect astronauts against the potential for early and late CNS effects from space radiation. Excerpts and Related Information Overview Table of Contents Preface","language":"en-US","title":"Report No. 183 – Radiation Exposure in Space and the Potential for Central Nervous System Effects: Phase II (2019) - NCRP | Bethesda, MD","title-short":"Report No. 183 – Radiation Exposure in Space and the Potential for Central Nervous System Effects","URL":"https://ncrponline.org/shop/reports/report-no-183-radiation-exposure-in-space-and-the-potential-for-central-nervous-system-effects-phase-ii-2019/","accessed":{"date-parts":[["2021",10,15]]},"issued":{"date-parts":[["2018",1,20]]}}}],"schema":"https://github.com/citation-style-language/schema/raw/master/csl-citation.json"} </w:instrText>
      </w:r>
      <w:r w:rsidR="006E2372">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11</w:t>
      </w:r>
      <w:r w:rsidR="006E2372">
        <w:rPr>
          <w:rFonts w:ascii="Times New Roman" w:eastAsia="Batang" w:hAnsi="Times New Roman" w:cs="Times New Roman"/>
          <w:color w:val="000000" w:themeColor="text1"/>
        </w:rPr>
        <w:fldChar w:fldCharType="end"/>
      </w:r>
      <w:r w:rsidR="00EB3749">
        <w:rPr>
          <w:rFonts w:ascii="Times New Roman" w:eastAsia="Batang" w:hAnsi="Times New Roman" w:cs="Times New Roman"/>
          <w:color w:val="000000" w:themeColor="text1"/>
        </w:rPr>
        <w:t xml:space="preserve"> and data obtained comprehensive.</w:t>
      </w:r>
      <w:r w:rsidR="003E555F">
        <w:rPr>
          <w:rFonts w:ascii="Times New Roman" w:eastAsia="Batang" w:hAnsi="Times New Roman" w:cs="Times New Roman"/>
          <w:color w:val="000000" w:themeColor="text1"/>
        </w:rPr>
        <w:t xml:space="preserve"> </w:t>
      </w:r>
      <w:r w:rsidR="00EB3749">
        <w:rPr>
          <w:rFonts w:ascii="Times New Roman" w:hAnsi="Times New Roman" w:cs="Times New Roman"/>
        </w:rPr>
        <w:t>To inform our understanding of astronaut physiology both ground- and spaceflight-based experiments have been utilized since the beginning of the space program</w:t>
      </w:r>
      <w:r w:rsidR="00EB3749">
        <w:rPr>
          <w:rFonts w:ascii="Times New Roman" w:hAnsi="Times New Roman" w:cs="Times New Roman"/>
        </w:rPr>
        <w:fldChar w:fldCharType="begin"/>
      </w:r>
      <w:r w:rsidR="006E2372">
        <w:rPr>
          <w:rFonts w:ascii="Times New Roman" w:hAnsi="Times New Roman" w:cs="Times New Roman"/>
        </w:rPr>
        <w:instrText xml:space="preserve"> ADDIN ZOTERO_ITEM CSL_CITATION {"citationID":"bUrF0kGr","properties":{"formattedCitation":"\\super 12,13\\nosupersub{}","plainCitation":"12,13","noteIndex":0},"citationItems":[{"id":32476,"uris":["http://zotero.org/groups/274979/items/TFBEENP4"],"uri":["http://zotero.org/groups/274979/items/TFBEENP4"],"itemData":{"id":32476,"type":"report","number":"NASA/SP-2015-625","publisher":"NASA Ames Research Center","title":"TRANSLATIONAL CELL and ANIMAL  RESEARCH in SPACE 1965-2011","URL":"https://www.nasa.gov/sites/default/files/atoms/files/nasa-sp-2015-625.pdf","collection-editor":[{"family":"Ronca","given":"April"},{"family":"Souza","given":"Kenneth"},{"family":"Mains","given":"Kenneth"}],"issued":{"date-parts":[["2015",9]]}}},{"id":30993,"uris":["http://zotero.org/groups/274979/items/X8SLTYAB"],"uri":["http://zotero.org/groups/274979/items/X8SLTYAB"],"itemData":{"id":30993,"type":"article-journal","abstract":"Research on astronaut health and model organisms have revealed six features of spaceflight biology that guide our current understanding of fundamental molecular changes that occur during space travel. The features include oxidative stress, DNA damage, mitochondrial dysregulation, epigenetic changes (including gene regulation), telomere length alterations, and microbiome shifts. Here we review the known hazards of human spaceflight, how spaceflight affects living systems through these six fundamental features, and the associated health risks of space exploration. We also discuss the essential issues related to the health and safety of astronauts involved in future missions, especially planned long-duration and Martian missions.","container-title":"Cell","DOI":"10.1016/j.cell.2020.10.050","ISSN":"1097-4172","issue":"5","journalAbbreviation":"Cell","language":"eng","note":"PMID: 33242416","page":"1162-1184","source":"PubMed","title":"Fundamental Biological Features of Spaceflight: Advancing the Field to Enable Deep-Space Exploration","title-short":"Fundamental Biological Features of Spaceflight","volume":"183","author":[{"family":"Afshinnekoo","given":"Ebrahim"},{"family":"Scott","given":"Ryan T."},{"family":"MacKay","given":"Matthew J."},{"family":"Pariset","given":"Eloise"},{"family":"Cekanaviciute","given":"Egle"},{"family":"Barker","given":"Richard"},{"family":"Gilroy","given":"Simon"},{"family":"Hassane","given":"Duane"},{"family":"Smith","given":"Scott M."},{"family":"Zwart","given":"Sara R."},{"family":"Nelman-Gonzalez","given":"Mayra"},{"family":"Crucian","given":"Brian E."},{"family":"Ponomarev","given":"Sergey A."},{"family":"Orlov","given":"Oleg I."},{"family":"Shiba","given":"Dai"},{"family":"Muratani","given":"Masafumi"},{"family":"Yamamoto","given":"Masayuki"},{"family":"Richards","given":"Stephanie E."},{"family":"Vaishampayan","given":"Parag A."},{"family":"Meydan","given":"Cem"},{"family":"Foox","given":"Jonathan"},{"family":"Myrrhe","given":"Jacqueline"},{"family":"Istasse","given":"Eric"},{"family":"Singh","given":"Nitin"},{"family":"Venkateswaran","given":"Kasthuri"},{"family":"Keune","given":"Jessica A."},{"family":"Ray","given":"Hami E."},{"family":"Basner","given":"Mathias"},{"family":"Miller","given":"Jack"},{"family":"Vitaterna","given":"Martha Hotz"},{"family":"Taylor","given":"Deanne M."},{"family":"Wallace","given":"Douglas"},{"family":"Rubins","given":"Kathleen"},{"family":"Bailey","given":"Susan M."},{"family":"Grabham","given":"Peter"},{"family":"Costes","given":"Sylvain V."},{"family":"Mason","given":"Christopher E."},{"family":"Beheshti","given":"Afshin"}],"issued":{"date-parts":[["2020",11,25]]}}}],"schema":"https://github.com/citation-style-language/schema/raw/master/csl-citation.json"} </w:instrText>
      </w:r>
      <w:r w:rsidR="00EB3749">
        <w:rPr>
          <w:rFonts w:ascii="Times New Roman" w:hAnsi="Times New Roman" w:cs="Times New Roman"/>
        </w:rPr>
        <w:fldChar w:fldCharType="separate"/>
      </w:r>
      <w:r w:rsidR="006E2372" w:rsidRPr="006E2372">
        <w:rPr>
          <w:rFonts w:ascii="Times New Roman" w:hAnsi="Times New Roman" w:cs="Times New Roman"/>
          <w:vertAlign w:val="superscript"/>
        </w:rPr>
        <w:t>12,13</w:t>
      </w:r>
      <w:r w:rsidR="00EB3749">
        <w:rPr>
          <w:rFonts w:ascii="Times New Roman" w:hAnsi="Times New Roman" w:cs="Times New Roman"/>
        </w:rPr>
        <w:fldChar w:fldCharType="end"/>
      </w:r>
      <w:r w:rsidR="00EB3749">
        <w:rPr>
          <w:rFonts w:ascii="Times New Roman" w:hAnsi="Times New Roman" w:cs="Times New Roman"/>
        </w:rPr>
        <w:t xml:space="preserve"> but </w:t>
      </w:r>
      <w:r w:rsidR="00EB3749" w:rsidRPr="00865EB8">
        <w:rPr>
          <w:rFonts w:ascii="Times New Roman" w:hAnsi="Times New Roman" w:cs="Times New Roman"/>
          <w:u w:val="single"/>
        </w:rPr>
        <w:t>efforts to evolve animal to human translation have been hampered</w:t>
      </w:r>
      <w:r w:rsidR="00EB3749" w:rsidRPr="00865EB8">
        <w:rPr>
          <w:rFonts w:ascii="Times New Roman" w:eastAsia="Batang" w:hAnsi="Times New Roman" w:cs="Times New Roman"/>
          <w:u w:val="single"/>
        </w:rPr>
        <w:t xml:space="preserve"> by several issues ranging from experimental design to lack of validation in spaceflight</w:t>
      </w:r>
      <w:r w:rsidR="00EB3749">
        <w:rPr>
          <w:rFonts w:ascii="Times New Roman" w:eastAsia="Batang" w:hAnsi="Times New Roman" w:cs="Times New Roman"/>
        </w:rPr>
        <w:t>.</w:t>
      </w:r>
      <w:r w:rsidR="00EB3749">
        <w:rPr>
          <w:rFonts w:ascii="Times New Roman" w:eastAsia="Batang" w:hAnsi="Times New Roman" w:cs="Times New Roman"/>
          <w:color w:val="7030A0"/>
        </w:rPr>
        <w:t xml:space="preserve"> </w:t>
      </w:r>
      <w:r w:rsidR="00865EB8" w:rsidRPr="00FB4082">
        <w:rPr>
          <w:rFonts w:ascii="Times New Roman" w:eastAsia="Batang" w:hAnsi="Times New Roman" w:cs="Times New Roman"/>
          <w:b/>
          <w:bCs/>
          <w:i/>
          <w:iCs/>
          <w:color w:val="000000" w:themeColor="text1"/>
          <w:u w:val="single"/>
        </w:rPr>
        <w:t xml:space="preserve">This paper </w:t>
      </w:r>
      <w:proofErr w:type="gramStart"/>
      <w:r w:rsidR="00865EB8" w:rsidRPr="00FB4082">
        <w:rPr>
          <w:rFonts w:ascii="Times New Roman" w:eastAsia="Batang" w:hAnsi="Times New Roman" w:cs="Times New Roman"/>
          <w:b/>
          <w:bCs/>
          <w:i/>
          <w:iCs/>
          <w:color w:val="000000" w:themeColor="text1"/>
          <w:u w:val="single"/>
        </w:rPr>
        <w:t xml:space="preserve">provides  </w:t>
      </w:r>
      <w:r w:rsidR="00EB3749" w:rsidRPr="00FB4082">
        <w:rPr>
          <w:rFonts w:ascii="Times New Roman" w:eastAsia="Batang" w:hAnsi="Times New Roman" w:cs="Times New Roman"/>
          <w:b/>
          <w:bCs/>
          <w:i/>
          <w:iCs/>
          <w:color w:val="000000" w:themeColor="text1"/>
          <w:u w:val="single"/>
        </w:rPr>
        <w:t>recommendations</w:t>
      </w:r>
      <w:proofErr w:type="gramEnd"/>
      <w:r w:rsidR="00EB3749" w:rsidRPr="00FB4082">
        <w:rPr>
          <w:rFonts w:ascii="Times New Roman" w:eastAsia="Batang" w:hAnsi="Times New Roman" w:cs="Times New Roman"/>
          <w:b/>
          <w:bCs/>
          <w:i/>
          <w:iCs/>
          <w:color w:val="000000" w:themeColor="text1"/>
          <w:u w:val="single"/>
        </w:rPr>
        <w:t xml:space="preserve"> </w:t>
      </w:r>
      <w:r w:rsidR="00865EB8" w:rsidRPr="00FB4082">
        <w:rPr>
          <w:rFonts w:ascii="Times New Roman" w:eastAsia="Batang" w:hAnsi="Times New Roman" w:cs="Times New Roman"/>
          <w:b/>
          <w:bCs/>
          <w:i/>
          <w:iCs/>
          <w:color w:val="000000" w:themeColor="text1"/>
          <w:u w:val="single"/>
        </w:rPr>
        <w:t>for</w:t>
      </w:r>
      <w:r w:rsidR="00EB3749" w:rsidRPr="00FB4082">
        <w:rPr>
          <w:rFonts w:ascii="Times New Roman" w:eastAsia="Batang" w:hAnsi="Times New Roman" w:cs="Times New Roman"/>
          <w:b/>
          <w:bCs/>
          <w:i/>
          <w:iCs/>
          <w:color w:val="000000" w:themeColor="text1"/>
          <w:u w:val="single"/>
        </w:rPr>
        <w:t xml:space="preserve"> </w:t>
      </w:r>
      <w:r w:rsidR="00865EB8" w:rsidRPr="00FB4082">
        <w:rPr>
          <w:rFonts w:ascii="Times New Roman" w:eastAsia="Batang" w:hAnsi="Times New Roman" w:cs="Times New Roman"/>
          <w:b/>
          <w:bCs/>
          <w:i/>
          <w:iCs/>
          <w:color w:val="000000" w:themeColor="text1"/>
          <w:u w:val="single"/>
        </w:rPr>
        <w:t xml:space="preserve">accelerating translational </w:t>
      </w:r>
      <w:r w:rsidR="00EB3749" w:rsidRPr="00FB4082">
        <w:rPr>
          <w:rFonts w:ascii="Times New Roman" w:eastAsia="Batang" w:hAnsi="Times New Roman" w:cs="Times New Roman"/>
          <w:b/>
          <w:bCs/>
          <w:i/>
          <w:iCs/>
          <w:color w:val="000000" w:themeColor="text1"/>
          <w:u w:val="single"/>
        </w:rPr>
        <w:t>animal findings to humans with the primary focus on risks to behavioral health (</w:t>
      </w:r>
      <w:proofErr w:type="spellStart"/>
      <w:r w:rsidR="00EB3749" w:rsidRPr="00FB4082">
        <w:rPr>
          <w:rFonts w:ascii="Times New Roman" w:eastAsia="Batang" w:hAnsi="Times New Roman" w:cs="Times New Roman"/>
          <w:b/>
          <w:bCs/>
          <w:i/>
          <w:iCs/>
          <w:color w:val="000000" w:themeColor="text1"/>
          <w:u w:val="single"/>
        </w:rPr>
        <w:t>BMed</w:t>
      </w:r>
      <w:proofErr w:type="spellEnd"/>
      <w:r w:rsidR="00EB3749" w:rsidRPr="00FB4082">
        <w:rPr>
          <w:rFonts w:ascii="Times New Roman" w:eastAsia="Batang" w:hAnsi="Times New Roman" w:cs="Times New Roman"/>
          <w:b/>
          <w:bCs/>
          <w:i/>
          <w:iCs/>
          <w:color w:val="000000" w:themeColor="text1"/>
          <w:u w:val="single"/>
        </w:rPr>
        <w:t>) and the cardiovascular (CV) system.</w:t>
      </w:r>
      <w:r w:rsidR="00EB3749">
        <w:rPr>
          <w:rFonts w:ascii="Times New Roman" w:eastAsia="Batang" w:hAnsi="Times New Roman" w:cs="Times New Roman"/>
          <w:i/>
          <w:iCs/>
          <w:color w:val="000000" w:themeColor="text1"/>
          <w:u w:val="single"/>
        </w:rPr>
        <w:t xml:space="preserve"> </w:t>
      </w:r>
      <w:r w:rsidR="00EB3749">
        <w:rPr>
          <w:rFonts w:ascii="Times New Roman" w:eastAsia="Batang" w:hAnsi="Times New Roman" w:cs="Times New Roman"/>
          <w:color w:val="000000" w:themeColor="text1"/>
        </w:rPr>
        <w:t>These risks can impact the long-term health of crewmembers; however, recommendations have implications beyond these specific risks to immune</w:t>
      </w:r>
      <w:r w:rsidR="00DF7B1B">
        <w:rPr>
          <w:rFonts w:ascii="Times New Roman" w:eastAsia="Batang" w:hAnsi="Times New Roman" w:cs="Times New Roman"/>
          <w:color w:val="000000" w:themeColor="text1"/>
        </w:rPr>
        <w:t xml:space="preserve"> status</w:t>
      </w:r>
      <w:r w:rsidR="00EB3749">
        <w:rPr>
          <w:rFonts w:ascii="Times New Roman" w:eastAsia="Batang" w:hAnsi="Times New Roman" w:cs="Times New Roman"/>
          <w:color w:val="000000" w:themeColor="text1"/>
        </w:rPr>
        <w:t>, bone</w:t>
      </w:r>
      <w:r w:rsidR="00DF7B1B">
        <w:rPr>
          <w:rFonts w:ascii="Times New Roman" w:eastAsia="Batang" w:hAnsi="Times New Roman" w:cs="Times New Roman"/>
          <w:color w:val="000000" w:themeColor="text1"/>
        </w:rPr>
        <w:t xml:space="preserve"> effects</w:t>
      </w:r>
      <w:r w:rsidR="00EB3749">
        <w:rPr>
          <w:rFonts w:ascii="Times New Roman" w:eastAsia="Batang" w:hAnsi="Times New Roman" w:cs="Times New Roman"/>
          <w:color w:val="000000" w:themeColor="text1"/>
        </w:rPr>
        <w:t xml:space="preserve">, and </w:t>
      </w:r>
      <w:r w:rsidR="00DF7B1B">
        <w:rPr>
          <w:rFonts w:ascii="Times New Roman" w:eastAsia="Batang" w:hAnsi="Times New Roman" w:cs="Times New Roman"/>
          <w:color w:val="000000" w:themeColor="text1"/>
        </w:rPr>
        <w:t xml:space="preserve">carcinogenesis. </w:t>
      </w:r>
    </w:p>
    <w:p w14:paraId="42685EF7" w14:textId="745FC031" w:rsidR="009938DD" w:rsidRPr="00462F29" w:rsidRDefault="00876036" w:rsidP="00772822">
      <w:pPr>
        <w:spacing w:before="120"/>
        <w:rPr>
          <w:rFonts w:ascii="Times New Roman" w:eastAsia="Batang" w:hAnsi="Times New Roman" w:cs="Times New Roman"/>
          <w:color w:val="000000" w:themeColor="text1"/>
        </w:rPr>
      </w:pPr>
      <w:r w:rsidRPr="00D012D1">
        <w:rPr>
          <w:rFonts w:ascii="Arial" w:hAnsi="Arial" w:cs="Arial"/>
          <w:noProof/>
          <w:u w:val="single"/>
        </w:rPr>
        <mc:AlternateContent>
          <mc:Choice Requires="wpg">
            <w:drawing>
              <wp:anchor distT="0" distB="0" distL="0" distR="0" simplePos="0" relativeHeight="251659264" behindDoc="0" locked="0" layoutInCell="1" allowOverlap="1" wp14:anchorId="4E57553C" wp14:editId="22080233">
                <wp:simplePos x="0" y="0"/>
                <wp:positionH relativeFrom="column">
                  <wp:posOffset>3153410</wp:posOffset>
                </wp:positionH>
                <wp:positionV relativeFrom="paragraph">
                  <wp:posOffset>709930</wp:posOffset>
                </wp:positionV>
                <wp:extent cx="2883535" cy="296037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2883535" cy="2960370"/>
                          <a:chOff x="0" y="0"/>
                          <a:chExt cx="3877945" cy="3607721"/>
                        </a:xfrm>
                      </wpg:grpSpPr>
                      <wps:wsp>
                        <wps:cNvPr id="29" name="TextBox 28"/>
                        <wps:cNvSpPr txBox="1"/>
                        <wps:spPr>
                          <a:xfrm>
                            <a:off x="123801" y="2437785"/>
                            <a:ext cx="3701512" cy="1169936"/>
                          </a:xfrm>
                          <a:prstGeom prst="rect">
                            <a:avLst/>
                          </a:prstGeom>
                          <a:noFill/>
                        </wps:spPr>
                        <wps:txbx>
                          <w:txbxContent>
                            <w:p w14:paraId="6BEC40E1" w14:textId="77777777" w:rsidR="00906042" w:rsidRPr="001D21B2" w:rsidRDefault="00906042" w:rsidP="008A55B4">
                              <w:pPr>
                                <w:pStyle w:val="NormalWeb"/>
                                <w:kinsoku w:val="0"/>
                                <w:overflowPunct w:val="0"/>
                                <w:spacing w:before="0" w:beforeAutospacing="0" w:after="0" w:afterAutospacing="0"/>
                                <w:jc w:val="both"/>
                                <w:textAlignment w:val="baseline"/>
                                <w:rPr>
                                  <w:sz w:val="20"/>
                                  <w:szCs w:val="20"/>
                                </w:rPr>
                              </w:pPr>
                              <w:r w:rsidRPr="00462F29">
                                <w:rPr>
                                  <w:color w:val="000000" w:themeColor="text1"/>
                                  <w:kern w:val="24"/>
                                  <w:sz w:val="20"/>
                                  <w:szCs w:val="20"/>
                                </w:rPr>
                                <w:t xml:space="preserve">Fig. 1. Literature </w:t>
                              </w:r>
                              <w:r>
                                <w:rPr>
                                  <w:color w:val="000000" w:themeColor="text1"/>
                                  <w:kern w:val="24"/>
                                  <w:sz w:val="20"/>
                                  <w:szCs w:val="20"/>
                                </w:rPr>
                                <w:t>r</w:t>
                              </w:r>
                              <w:r w:rsidRPr="00462F29">
                                <w:rPr>
                                  <w:color w:val="000000" w:themeColor="text1"/>
                                  <w:kern w:val="24"/>
                                  <w:sz w:val="20"/>
                                  <w:szCs w:val="20"/>
                                </w:rPr>
                                <w:t xml:space="preserve">eview </w:t>
                              </w:r>
                              <w:r>
                                <w:rPr>
                                  <w:color w:val="000000" w:themeColor="text1"/>
                                  <w:kern w:val="24"/>
                                  <w:sz w:val="20"/>
                                  <w:szCs w:val="20"/>
                                </w:rPr>
                                <w:t>s</w:t>
                              </w:r>
                              <w:r w:rsidRPr="00462F29">
                                <w:rPr>
                                  <w:color w:val="000000" w:themeColor="text1"/>
                                  <w:kern w:val="24"/>
                                  <w:sz w:val="20"/>
                                  <w:szCs w:val="20"/>
                                </w:rPr>
                                <w:t xml:space="preserve">ummary of </w:t>
                              </w:r>
                              <w:r>
                                <w:rPr>
                                  <w:color w:val="000000" w:themeColor="text1"/>
                                  <w:kern w:val="24"/>
                                  <w:sz w:val="20"/>
                                  <w:szCs w:val="20"/>
                                </w:rPr>
                                <w:t>s</w:t>
                              </w:r>
                              <w:r w:rsidRPr="00462F29">
                                <w:rPr>
                                  <w:color w:val="000000" w:themeColor="text1"/>
                                  <w:kern w:val="24"/>
                                  <w:sz w:val="20"/>
                                  <w:szCs w:val="20"/>
                                </w:rPr>
                                <w:t xml:space="preserve">pace </w:t>
                              </w:r>
                              <w:r>
                                <w:rPr>
                                  <w:color w:val="000000" w:themeColor="text1"/>
                                  <w:kern w:val="24"/>
                                  <w:sz w:val="20"/>
                                  <w:szCs w:val="20"/>
                                </w:rPr>
                                <w:t>r</w:t>
                              </w:r>
                              <w:r w:rsidRPr="00462F29">
                                <w:rPr>
                                  <w:color w:val="000000" w:themeColor="text1"/>
                                  <w:kern w:val="24"/>
                                  <w:sz w:val="20"/>
                                  <w:szCs w:val="20"/>
                                </w:rPr>
                                <w:t xml:space="preserve">adiation effects on the </w:t>
                              </w:r>
                              <w:r>
                                <w:rPr>
                                  <w:color w:val="000000" w:themeColor="text1"/>
                                  <w:kern w:val="24"/>
                                  <w:sz w:val="20"/>
                                  <w:szCs w:val="20"/>
                                </w:rPr>
                                <w:t>central nervous system</w:t>
                              </w:r>
                              <w:r w:rsidRPr="00462F29">
                                <w:rPr>
                                  <w:color w:val="000000" w:themeColor="text1"/>
                                  <w:kern w:val="24"/>
                                  <w:sz w:val="20"/>
                                  <w:szCs w:val="20"/>
                                </w:rPr>
                                <w:t>.</w:t>
                              </w:r>
                              <w:r w:rsidRPr="00462F29">
                                <w:rPr>
                                  <w:b/>
                                  <w:bCs/>
                                  <w:color w:val="000000" w:themeColor="text1"/>
                                  <w:kern w:val="24"/>
                                  <w:sz w:val="20"/>
                                  <w:szCs w:val="20"/>
                                </w:rPr>
                                <w:t xml:space="preserve"> </w:t>
                              </w:r>
                              <w:r w:rsidRPr="00462F29">
                                <w:rPr>
                                  <w:rFonts w:eastAsiaTheme="minorEastAsia"/>
                                  <w:color w:val="000000" w:themeColor="text1"/>
                                  <w:kern w:val="24"/>
                                  <w:sz w:val="20"/>
                                  <w:szCs w:val="20"/>
                                </w:rPr>
                                <w:t xml:space="preserve">Grey shaded shape indicates no impairment and </w:t>
                              </w:r>
                              <w:r>
                                <w:rPr>
                                  <w:rFonts w:eastAsiaTheme="minorEastAsia"/>
                                  <w:color w:val="000000" w:themeColor="text1"/>
                                  <w:kern w:val="24"/>
                                  <w:sz w:val="20"/>
                                  <w:szCs w:val="20"/>
                                </w:rPr>
                                <w:t>lack of</w:t>
                              </w:r>
                              <w:r w:rsidRPr="00462F29">
                                <w:rPr>
                                  <w:rFonts w:eastAsiaTheme="minorEastAsia"/>
                                  <w:color w:val="000000" w:themeColor="text1"/>
                                  <w:kern w:val="24"/>
                                  <w:sz w:val="20"/>
                                  <w:szCs w:val="20"/>
                                </w:rPr>
                                <w:t xml:space="preserve"> shading a radiation induced impairment. (Ovals=novel object recognition, Squares =spatial memory, Triangles=fear conditioning</w:t>
                              </w:r>
                              <w:r>
                                <w:rPr>
                                  <w:rFonts w:eastAsiaTheme="minorEastAsia"/>
                                  <w:color w:val="000000" w:themeColor="text1"/>
                                  <w:kern w:val="24"/>
                                  <w:sz w:val="20"/>
                                  <w:szCs w:val="20"/>
                                </w:rPr>
                                <w:t xml:space="preserve"> task. Cekanaviciute, E. et al, IJMS, 2018 </w:t>
                              </w:r>
                            </w:p>
                          </w:txbxContent>
                        </wps:txbx>
                        <wps:bodyPr wrap="square" lIns="0" tIns="0" rIns="0" bIns="0" rtlCol="0">
                          <a:noAutofit/>
                        </wps:bodyPr>
                      </wps:wsp>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77945" cy="244792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E57553C" id="Group 3" o:spid="_x0000_s1026" style="position:absolute;margin-left:248.3pt;margin-top:55.9pt;width:227.05pt;height:233.1pt;z-index:251659264;mso-wrap-distance-left:0;mso-wrap-distance-right:0;mso-width-relative:margin;mso-height-relative:margin" coordsize="38779,36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">
                <v:shapetype id="_x0000_t202" coordsize="21600,21600" o:spt="202" path="m,l,21600r21600,l21600,xe">
                  <v:stroke joinstyle="miter"/>
                  <v:path gradientshapeok="t" o:connecttype="rect"/>
                </v:shapetype>
                <v:shape id="TextBox 28" o:spid="_x0000_s1027" type="#_x0000_t202" style="position:absolute;left:1238;top:24377;width:37015;height:11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6BEC40E1" w14:textId="77777777" w:rsidR="00906042" w:rsidRPr="001D21B2" w:rsidRDefault="00906042" w:rsidP="008A55B4">
                        <w:pPr>
                          <w:pStyle w:val="NormalWeb"/>
                          <w:kinsoku w:val="0"/>
                          <w:overflowPunct w:val="0"/>
                          <w:spacing w:before="0" w:beforeAutospacing="0" w:after="0" w:afterAutospacing="0"/>
                          <w:jc w:val="both"/>
                          <w:textAlignment w:val="baseline"/>
                          <w:rPr>
                            <w:sz w:val="20"/>
                            <w:szCs w:val="20"/>
                          </w:rPr>
                        </w:pPr>
                        <w:r w:rsidRPr="00462F29">
                          <w:rPr>
                            <w:color w:val="000000" w:themeColor="text1"/>
                            <w:kern w:val="24"/>
                            <w:sz w:val="20"/>
                            <w:szCs w:val="20"/>
                          </w:rPr>
                          <w:t xml:space="preserve">Fig. 1. Literature </w:t>
                        </w:r>
                        <w:r>
                          <w:rPr>
                            <w:color w:val="000000" w:themeColor="text1"/>
                            <w:kern w:val="24"/>
                            <w:sz w:val="20"/>
                            <w:szCs w:val="20"/>
                          </w:rPr>
                          <w:t>r</w:t>
                        </w:r>
                        <w:r w:rsidRPr="00462F29">
                          <w:rPr>
                            <w:color w:val="000000" w:themeColor="text1"/>
                            <w:kern w:val="24"/>
                            <w:sz w:val="20"/>
                            <w:szCs w:val="20"/>
                          </w:rPr>
                          <w:t xml:space="preserve">eview </w:t>
                        </w:r>
                        <w:r>
                          <w:rPr>
                            <w:color w:val="000000" w:themeColor="text1"/>
                            <w:kern w:val="24"/>
                            <w:sz w:val="20"/>
                            <w:szCs w:val="20"/>
                          </w:rPr>
                          <w:t>s</w:t>
                        </w:r>
                        <w:r w:rsidRPr="00462F29">
                          <w:rPr>
                            <w:color w:val="000000" w:themeColor="text1"/>
                            <w:kern w:val="24"/>
                            <w:sz w:val="20"/>
                            <w:szCs w:val="20"/>
                          </w:rPr>
                          <w:t xml:space="preserve">ummary of </w:t>
                        </w:r>
                        <w:r>
                          <w:rPr>
                            <w:color w:val="000000" w:themeColor="text1"/>
                            <w:kern w:val="24"/>
                            <w:sz w:val="20"/>
                            <w:szCs w:val="20"/>
                          </w:rPr>
                          <w:t>s</w:t>
                        </w:r>
                        <w:r w:rsidRPr="00462F29">
                          <w:rPr>
                            <w:color w:val="000000" w:themeColor="text1"/>
                            <w:kern w:val="24"/>
                            <w:sz w:val="20"/>
                            <w:szCs w:val="20"/>
                          </w:rPr>
                          <w:t xml:space="preserve">pace </w:t>
                        </w:r>
                        <w:r>
                          <w:rPr>
                            <w:color w:val="000000" w:themeColor="text1"/>
                            <w:kern w:val="24"/>
                            <w:sz w:val="20"/>
                            <w:szCs w:val="20"/>
                          </w:rPr>
                          <w:t>r</w:t>
                        </w:r>
                        <w:r w:rsidRPr="00462F29">
                          <w:rPr>
                            <w:color w:val="000000" w:themeColor="text1"/>
                            <w:kern w:val="24"/>
                            <w:sz w:val="20"/>
                            <w:szCs w:val="20"/>
                          </w:rPr>
                          <w:t xml:space="preserve">adiation effects on the </w:t>
                        </w:r>
                        <w:r>
                          <w:rPr>
                            <w:color w:val="000000" w:themeColor="text1"/>
                            <w:kern w:val="24"/>
                            <w:sz w:val="20"/>
                            <w:szCs w:val="20"/>
                          </w:rPr>
                          <w:t>central nervous system</w:t>
                        </w:r>
                        <w:r w:rsidRPr="00462F29">
                          <w:rPr>
                            <w:color w:val="000000" w:themeColor="text1"/>
                            <w:kern w:val="24"/>
                            <w:sz w:val="20"/>
                            <w:szCs w:val="20"/>
                          </w:rPr>
                          <w:t>.</w:t>
                        </w:r>
                        <w:r w:rsidRPr="00462F29">
                          <w:rPr>
                            <w:b/>
                            <w:bCs/>
                            <w:color w:val="000000" w:themeColor="text1"/>
                            <w:kern w:val="24"/>
                            <w:sz w:val="20"/>
                            <w:szCs w:val="20"/>
                          </w:rPr>
                          <w:t xml:space="preserve"> </w:t>
                        </w:r>
                        <w:r w:rsidRPr="00462F29">
                          <w:rPr>
                            <w:rFonts w:eastAsiaTheme="minorEastAsia"/>
                            <w:color w:val="000000" w:themeColor="text1"/>
                            <w:kern w:val="24"/>
                            <w:sz w:val="20"/>
                            <w:szCs w:val="20"/>
                          </w:rPr>
                          <w:t xml:space="preserve">Grey shaded shape indicates no impairment and </w:t>
                        </w:r>
                        <w:r>
                          <w:rPr>
                            <w:rFonts w:eastAsiaTheme="minorEastAsia"/>
                            <w:color w:val="000000" w:themeColor="text1"/>
                            <w:kern w:val="24"/>
                            <w:sz w:val="20"/>
                            <w:szCs w:val="20"/>
                          </w:rPr>
                          <w:t>lack of</w:t>
                        </w:r>
                        <w:r w:rsidRPr="00462F29">
                          <w:rPr>
                            <w:rFonts w:eastAsiaTheme="minorEastAsia"/>
                            <w:color w:val="000000" w:themeColor="text1"/>
                            <w:kern w:val="24"/>
                            <w:sz w:val="20"/>
                            <w:szCs w:val="20"/>
                          </w:rPr>
                          <w:t xml:space="preserve"> shading a radiation induced impairment. (Ovals=novel object recognition, Squares =spatial memory, Triangles=fear conditioning</w:t>
                        </w:r>
                        <w:r>
                          <w:rPr>
                            <w:rFonts w:eastAsiaTheme="minorEastAsia"/>
                            <w:color w:val="000000" w:themeColor="text1"/>
                            <w:kern w:val="24"/>
                            <w:sz w:val="20"/>
                            <w:szCs w:val="20"/>
                          </w:rPr>
                          <w:t xml:space="preserve"> task. Cekanaviciute, E. et al, IJMS, 2018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38779;height:24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">
                  <v:imagedata r:id="rId16" o:title=""/>
                </v:shape>
                <w10:wrap type="square"/>
              </v:group>
            </w:pict>
          </mc:Fallback>
        </mc:AlternateContent>
      </w:r>
      <w:r w:rsidR="005930D8" w:rsidRPr="00462F29">
        <w:rPr>
          <w:rFonts w:ascii="Times New Roman" w:eastAsia="Batang" w:hAnsi="Times New Roman" w:cs="Times New Roman"/>
          <w:b/>
          <w:bCs/>
          <w:u w:val="single"/>
        </w:rPr>
        <w:t xml:space="preserve">Experimental </w:t>
      </w:r>
      <w:r w:rsidR="00B25438" w:rsidRPr="00462F29">
        <w:rPr>
          <w:rFonts w:ascii="Times New Roman" w:eastAsia="Batang" w:hAnsi="Times New Roman" w:cs="Times New Roman"/>
          <w:b/>
          <w:bCs/>
          <w:u w:val="single"/>
        </w:rPr>
        <w:t>D</w:t>
      </w:r>
      <w:r w:rsidR="005930D8" w:rsidRPr="00462F29">
        <w:rPr>
          <w:rFonts w:ascii="Times New Roman" w:eastAsia="Batang" w:hAnsi="Times New Roman" w:cs="Times New Roman"/>
          <w:b/>
          <w:bCs/>
          <w:u w:val="single"/>
        </w:rPr>
        <w:t xml:space="preserve">esign </w:t>
      </w:r>
      <w:r w:rsidR="00900619" w:rsidRPr="00462F29">
        <w:rPr>
          <w:rFonts w:ascii="Times New Roman" w:eastAsia="Batang" w:hAnsi="Times New Roman" w:cs="Times New Roman"/>
          <w:b/>
          <w:bCs/>
          <w:u w:val="single"/>
        </w:rPr>
        <w:t>Fundamentals</w:t>
      </w:r>
      <w:r w:rsidR="004961CB" w:rsidRPr="00462F29">
        <w:rPr>
          <w:rFonts w:ascii="Times New Roman" w:eastAsia="Batang" w:hAnsi="Times New Roman" w:cs="Times New Roman"/>
          <w:b/>
          <w:bCs/>
        </w:rPr>
        <w:t>:</w:t>
      </w:r>
      <w:r w:rsidR="00D96CE5" w:rsidRPr="00462F29">
        <w:rPr>
          <w:rFonts w:ascii="Times New Roman" w:eastAsia="Batang" w:hAnsi="Times New Roman" w:cs="Times New Roman"/>
          <w:b/>
          <w:bCs/>
        </w:rPr>
        <w:t xml:space="preserve"> </w:t>
      </w:r>
      <w:r w:rsidR="00790E5C" w:rsidRPr="00462F29">
        <w:rPr>
          <w:rFonts w:ascii="Times New Roman" w:eastAsia="Arial Narrow" w:hAnsi="Times New Roman" w:cs="Times New Roman"/>
        </w:rPr>
        <w:t>Generalizability of p</w:t>
      </w:r>
      <w:r w:rsidR="00790E5C" w:rsidRPr="00462F29">
        <w:rPr>
          <w:rFonts w:ascii="Times New Roman" w:eastAsia="Batang" w:hAnsi="Times New Roman" w:cs="Times New Roman"/>
        </w:rPr>
        <w:t xml:space="preserve">ast and current </w:t>
      </w:r>
      <w:proofErr w:type="spellStart"/>
      <w:r w:rsidR="00790E5C" w:rsidRPr="00462F29">
        <w:rPr>
          <w:rFonts w:ascii="Times New Roman" w:eastAsia="Batang" w:hAnsi="Times New Roman" w:cs="Times New Roman"/>
        </w:rPr>
        <w:t>BMed</w:t>
      </w:r>
      <w:proofErr w:type="spellEnd"/>
      <w:r w:rsidR="00790E5C" w:rsidRPr="00462F29">
        <w:rPr>
          <w:rFonts w:ascii="Times New Roman" w:eastAsia="Batang" w:hAnsi="Times New Roman" w:cs="Times New Roman"/>
        </w:rPr>
        <w:t xml:space="preserve"> and CV research</w:t>
      </w:r>
      <w:r w:rsidR="00790E5C" w:rsidRPr="00462F29">
        <w:rPr>
          <w:rFonts w:ascii="Times New Roman" w:eastAsia="Arial Narrow" w:hAnsi="Times New Roman" w:cs="Times New Roman"/>
        </w:rPr>
        <w:t xml:space="preserve"> findings to astronauts </w:t>
      </w:r>
      <w:r w:rsidR="00790E5C" w:rsidRPr="00462F29">
        <w:rPr>
          <w:rFonts w:ascii="Times New Roman" w:eastAsia="Batang" w:hAnsi="Times New Roman" w:cs="Times New Roman"/>
        </w:rPr>
        <w:t xml:space="preserve">has been limited by numerous experimental design features. Changes in the delivery systems for the radiation and fiscal restrictions have limited the number of animals, sex, radiation types, radiation doses, dose rates, combined stressors, measurements performed, and time points </w:t>
      </w:r>
      <w:r w:rsidR="004E24A7" w:rsidRPr="004E24A7">
        <w:rPr>
          <w:rFonts w:ascii="Times New Roman" w:eastAsia="Batang" w:hAnsi="Times New Roman" w:cs="Times New Roman"/>
        </w:rPr>
        <w:t xml:space="preserve">analyzed. </w:t>
      </w:r>
      <w:proofErr w:type="gramStart"/>
      <w:r w:rsidR="004E24A7" w:rsidRPr="004E24A7">
        <w:rPr>
          <w:rFonts w:ascii="Times New Roman" w:eastAsia="Batang" w:hAnsi="Times New Roman" w:cs="Times New Roman"/>
        </w:rPr>
        <w:t>Thus</w:t>
      </w:r>
      <w:proofErr w:type="gramEnd"/>
      <w:r w:rsidR="00790E5C" w:rsidRPr="00462F29">
        <w:rPr>
          <w:rFonts w:ascii="Times New Roman" w:eastAsia="Batang" w:hAnsi="Times New Roman" w:cs="Times New Roman"/>
        </w:rPr>
        <w:t xml:space="preserve"> </w:t>
      </w:r>
      <w:r w:rsidR="00790E5C" w:rsidRPr="0097352E">
        <w:rPr>
          <w:rFonts w:ascii="Times New Roman" w:eastAsia="Arial Narrow" w:hAnsi="Times New Roman" w:cs="Times New Roman"/>
        </w:rPr>
        <w:t>w</w:t>
      </w:r>
      <w:r w:rsidR="009938DD" w:rsidRPr="00462F29">
        <w:rPr>
          <w:rFonts w:ascii="Times New Roman" w:eastAsia="Batang" w:hAnsi="Times New Roman" w:cs="Times New Roman"/>
        </w:rPr>
        <w:t xml:space="preserve">hen integrating and assessing the body of knowledge across experiments, data is heterogeneous, and sometimes incongruous which </w:t>
      </w:r>
      <w:r w:rsidR="00790E5C" w:rsidRPr="0097352E">
        <w:rPr>
          <w:rFonts w:ascii="Times New Roman" w:eastAsia="Batang" w:hAnsi="Times New Roman" w:cs="Times New Roman"/>
        </w:rPr>
        <w:t xml:space="preserve">has </w:t>
      </w:r>
      <w:r w:rsidR="009938DD" w:rsidRPr="00462F29">
        <w:rPr>
          <w:rFonts w:ascii="Times New Roman" w:eastAsia="Batang" w:hAnsi="Times New Roman" w:cs="Times New Roman"/>
        </w:rPr>
        <w:t>limit</w:t>
      </w:r>
      <w:r w:rsidR="00790E5C" w:rsidRPr="0097352E">
        <w:rPr>
          <w:rFonts w:ascii="Times New Roman" w:eastAsia="Batang" w:hAnsi="Times New Roman" w:cs="Times New Roman"/>
        </w:rPr>
        <w:t>ed</w:t>
      </w:r>
      <w:r w:rsidR="009938DD" w:rsidRPr="00462F29">
        <w:rPr>
          <w:rFonts w:ascii="Times New Roman" w:eastAsia="Batang" w:hAnsi="Times New Roman" w:cs="Times New Roman"/>
        </w:rPr>
        <w:t xml:space="preserve"> the conclusions and translational value</w:t>
      </w:r>
      <w:r w:rsidR="00C463BF">
        <w:rPr>
          <w:rFonts w:ascii="Times New Roman" w:eastAsia="Batang" w:hAnsi="Times New Roman" w:cs="Times New Roman"/>
        </w:rPr>
        <w:t xml:space="preserve"> </w:t>
      </w:r>
      <w:r w:rsidR="002167D7">
        <w:rPr>
          <w:rFonts w:ascii="Times New Roman" w:eastAsia="Batang" w:hAnsi="Times New Roman" w:cs="Times New Roman"/>
        </w:rPr>
        <w:t>(F</w:t>
      </w:r>
      <w:r w:rsidR="00C463BF">
        <w:rPr>
          <w:rFonts w:ascii="Times New Roman" w:eastAsia="Batang" w:hAnsi="Times New Roman" w:cs="Times New Roman"/>
        </w:rPr>
        <w:t>ig. 1</w:t>
      </w:r>
      <w:r w:rsidR="002167D7">
        <w:rPr>
          <w:rFonts w:ascii="Times New Roman" w:eastAsia="Batang" w:hAnsi="Times New Roman" w:cs="Times New Roman"/>
        </w:rPr>
        <w:t>)</w:t>
      </w:r>
      <w:r w:rsidR="009938DD" w:rsidRPr="00462F29">
        <w:rPr>
          <w:rFonts w:ascii="Times New Roman" w:eastAsia="Batang" w:hAnsi="Times New Roman" w:cs="Times New Roman"/>
        </w:rPr>
        <w:t>. Increased experimental standardization and efforts to bolster experimental reproducibility (e.g., repeated experiments across labs) and generalizability (e.g., repeated experiments across species) will improve translatability to astronauts</w:t>
      </w:r>
      <w:r w:rsidR="00E526F9" w:rsidRPr="00462F29">
        <w:rPr>
          <w:rFonts w:ascii="Times New Roman" w:eastAsia="Batang" w:hAnsi="Times New Roman" w:cs="Times New Roman"/>
        </w:rPr>
        <w:t>.</w:t>
      </w:r>
      <w:r w:rsidR="0024228F" w:rsidRPr="00462F29">
        <w:rPr>
          <w:rFonts w:ascii="Times New Roman" w:eastAsia="Batang" w:hAnsi="Times New Roman" w:cs="Times New Roman"/>
        </w:rPr>
        <w:t xml:space="preserve"> A comprehensive and coordinated experimental design approach to assess ‘omics to clinically-relevant functional measures will provide the necessary </w:t>
      </w:r>
      <w:r w:rsidR="00576080" w:rsidRPr="0097352E">
        <w:rPr>
          <w:rFonts w:ascii="Times New Roman" w:eastAsia="Batang" w:hAnsi="Times New Roman" w:cs="Times New Roman"/>
        </w:rPr>
        <w:t>framework</w:t>
      </w:r>
      <w:r w:rsidR="0024228F" w:rsidRPr="00462F29">
        <w:rPr>
          <w:rFonts w:ascii="Times New Roman" w:eastAsia="Batang" w:hAnsi="Times New Roman" w:cs="Times New Roman"/>
        </w:rPr>
        <w:t xml:space="preserve"> to support robust experimental translation.</w:t>
      </w:r>
      <w:r w:rsidR="005F1F32" w:rsidRPr="0097352E">
        <w:rPr>
          <w:rFonts w:ascii="Times New Roman" w:eastAsia="Batang" w:hAnsi="Times New Roman" w:cs="Times New Roman"/>
        </w:rPr>
        <w:t xml:space="preserve"> </w:t>
      </w:r>
      <w:r w:rsidR="00984F00" w:rsidRPr="0097352E">
        <w:rPr>
          <w:rFonts w:ascii="Times New Roman" w:eastAsia="Batang" w:hAnsi="Times New Roman" w:cs="Times New Roman"/>
        </w:rPr>
        <w:t xml:space="preserve">In addition, due to the known interactions between organ systems, </w:t>
      </w:r>
      <w:r w:rsidR="00C463BF">
        <w:rPr>
          <w:rFonts w:ascii="Times New Roman" w:eastAsia="Batang" w:hAnsi="Times New Roman" w:cs="Times New Roman"/>
        </w:rPr>
        <w:lastRenderedPageBreak/>
        <w:t>investigators</w:t>
      </w:r>
      <w:r w:rsidR="00C463BF" w:rsidRPr="0097352E">
        <w:rPr>
          <w:rFonts w:ascii="Times New Roman" w:eastAsia="Batang" w:hAnsi="Times New Roman" w:cs="Times New Roman"/>
        </w:rPr>
        <w:t xml:space="preserve"> </w:t>
      </w:r>
      <w:r w:rsidR="00984F00" w:rsidRPr="0097352E">
        <w:rPr>
          <w:rFonts w:ascii="Times New Roman" w:eastAsia="Batang" w:hAnsi="Times New Roman" w:cs="Times New Roman"/>
        </w:rPr>
        <w:t xml:space="preserve">should </w:t>
      </w:r>
      <w:r w:rsidR="00C463BF">
        <w:rPr>
          <w:rFonts w:ascii="Times New Roman" w:eastAsia="Batang" w:hAnsi="Times New Roman" w:cs="Times New Roman"/>
        </w:rPr>
        <w:t xml:space="preserve">also </w:t>
      </w:r>
      <w:r w:rsidR="00984F00" w:rsidRPr="0097352E">
        <w:rPr>
          <w:rFonts w:ascii="Times New Roman" w:eastAsia="Batang" w:hAnsi="Times New Roman" w:cs="Times New Roman"/>
        </w:rPr>
        <w:t>be encouraged to study multiple organ systems and/or collect tissues from multiple organs for tissue sharing initiative to optimize research funds</w:t>
      </w:r>
      <w:r w:rsidR="00984F00" w:rsidRPr="00804CFA">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Vgt2kIhm","properties":{"formattedCitation":"\\super 14\\nosupersub{}","plainCitation":"14","noteIndex":0},"citationItems":[{"id":32487,"uris":["http://zotero.org/groups/274979/items/HSV92AHD"],"uri":["http://zotero.org/groups/274979/items/HSV92AHD"],"itemData":{"id":32487,"type":"article-journal","abstract":"Space travel presents a number of environmental challenges to the central nervous system, including changes in gravitational acceleration that alter the terrestrial synergies between perception and action, galactic cosmic radiation that can damage sensitive neurons and structures, and multiple factors (isolation, confinement, altered atmosphere, and mission parameters, including distance from Earth) that can affect cognition and behavior. Travelers to Mars will be exposed to these environmental challenges for up to 3 years, and space-faring nations continue to direct vigorous research investments to help elucidate and mitigate the consequences of these long-duration exposures. This article reviews the findings of more than 50 years of space-related neuroscience research on humans and animals exposed to spaceflight or analogs of spaceflight environments, and projects the implications and the forward work necessary to ensure successful Mars missions. It also reviews fundamental neurophysiology responses that will help us understand and maintain human health and performance on Earth.","container-title":"Journal of Neurophysiology","DOI":"10.1152/jn.00476.2019","ISSN":"0022-3077","issue":"5","note":"publisher: American Physiological Society","page":"2037-2063","source":"journals.physiology.org (Atypon)","title":"Challenges to the central nervous system during human spaceflight missions to Mars","volume":"123","author":[{"family":"Clément","given":"Gilles R."},{"family":"Boyle","given":"Richard D."},{"family":"George","given":"Kerry A."},{"family":"Nelson","given":"Gregory A."},{"family":"Reschke","given":"Millard F."},{"family":"Williams","given":"Thomas J."},{"family":"Paloski","given":"William H."}],"issued":{"date-parts":[["2020",5,1]]}}}],"schema":"https://github.com/citation-style-language/schema/raw/master/csl-citation.json"} </w:instrText>
      </w:r>
      <w:r w:rsidR="00984F00" w:rsidRPr="00804CFA">
        <w:rPr>
          <w:rFonts w:ascii="Times New Roman" w:eastAsia="Batang" w:hAnsi="Times New Roman" w:cs="Times New Roman"/>
        </w:rPr>
        <w:fldChar w:fldCharType="separate"/>
      </w:r>
      <w:r w:rsidR="006E2372" w:rsidRPr="006E2372">
        <w:rPr>
          <w:rFonts w:ascii="Times New Roman" w:hAnsi="Times New Roman" w:cs="Times New Roman"/>
          <w:vertAlign w:val="superscript"/>
        </w:rPr>
        <w:t>14</w:t>
      </w:r>
      <w:r w:rsidR="00984F00" w:rsidRPr="00804CFA">
        <w:rPr>
          <w:rFonts w:ascii="Times New Roman" w:eastAsia="Batang" w:hAnsi="Times New Roman" w:cs="Times New Roman"/>
        </w:rPr>
        <w:fldChar w:fldCharType="end"/>
      </w:r>
      <w:r w:rsidR="00984F00" w:rsidRPr="00462F29">
        <w:rPr>
          <w:rFonts w:ascii="Times New Roman" w:eastAsia="Batang" w:hAnsi="Times New Roman" w:cs="Times New Roman"/>
        </w:rPr>
        <w:t>.</w:t>
      </w:r>
    </w:p>
    <w:p w14:paraId="72069CA1" w14:textId="768E6610" w:rsidR="007D6770" w:rsidRPr="00772822" w:rsidRDefault="00790E5C" w:rsidP="00772822">
      <w:pPr>
        <w:pStyle w:val="NormalWeb"/>
        <w:spacing w:before="0" w:beforeAutospacing="0" w:after="120" w:afterAutospacing="0"/>
        <w:rPr>
          <w:rFonts w:eastAsia="Batang"/>
          <w:b/>
          <w:bCs/>
          <w:u w:val="single"/>
        </w:rPr>
      </w:pPr>
      <w:r w:rsidRPr="00462F29">
        <w:rPr>
          <w:rFonts w:eastAsia="Batang"/>
        </w:rPr>
        <w:t xml:space="preserve">A large proportion of past </w:t>
      </w:r>
      <w:proofErr w:type="spellStart"/>
      <w:r w:rsidRPr="00462F29">
        <w:rPr>
          <w:rFonts w:eastAsia="Batang"/>
        </w:rPr>
        <w:t>BM</w:t>
      </w:r>
      <w:r w:rsidR="00CD321B">
        <w:rPr>
          <w:rFonts w:eastAsia="Batang"/>
        </w:rPr>
        <w:t>e</w:t>
      </w:r>
      <w:r w:rsidR="00876036">
        <w:rPr>
          <w:rFonts w:eastAsia="Batang"/>
        </w:rPr>
        <w:t>d</w:t>
      </w:r>
      <w:proofErr w:type="spellEnd"/>
      <w:r w:rsidRPr="00462F29">
        <w:rPr>
          <w:rFonts w:eastAsia="Batang"/>
        </w:rPr>
        <w:t xml:space="preserve"> and CV disease (CVD) investigations have utilized </w:t>
      </w:r>
      <w:r w:rsidRPr="0062785B">
        <w:rPr>
          <w:rFonts w:eastAsia="Batang"/>
          <w:i/>
          <w:iCs/>
        </w:rPr>
        <w:t>ex-vivo</w:t>
      </w:r>
      <w:r w:rsidRPr="00462F29">
        <w:rPr>
          <w:rFonts w:eastAsia="Batang"/>
        </w:rPr>
        <w:t xml:space="preserve"> techniques without corresponding </w:t>
      </w:r>
      <w:r w:rsidRPr="00865EB8">
        <w:rPr>
          <w:rFonts w:eastAsia="Batang"/>
        </w:rPr>
        <w:t>physiological functional endpoints or the inclusion of clinically/operationally relevant techniques. Functional measurements</w:t>
      </w:r>
      <w:r w:rsidR="001A345E" w:rsidRPr="00865EB8">
        <w:rPr>
          <w:rFonts w:eastAsia="Batang"/>
        </w:rPr>
        <w:t>, and preferably clinical</w:t>
      </w:r>
      <w:r w:rsidR="00CD321B" w:rsidRPr="00865EB8">
        <w:rPr>
          <w:rFonts w:eastAsia="Batang"/>
        </w:rPr>
        <w:t xml:space="preserve">ly </w:t>
      </w:r>
      <w:r w:rsidR="001A345E" w:rsidRPr="00865EB8">
        <w:rPr>
          <w:rFonts w:eastAsia="Batang"/>
        </w:rPr>
        <w:t>relevant,</w:t>
      </w:r>
      <w:r w:rsidRPr="00865EB8">
        <w:rPr>
          <w:rFonts w:eastAsia="Batang"/>
        </w:rPr>
        <w:t xml:space="preserve"> including cognitive and behavioral tests are needed even during strictly mechanistic studies to inform the relevance (construct validity) of the mechanism being studied, increase translatability of findings to humans, and identify practical, relevant biomarkers</w:t>
      </w:r>
      <w:r w:rsidR="006957A1" w:rsidRPr="00865EB8">
        <w:rPr>
          <w:rFonts w:eastAsia="Batang"/>
        </w:rPr>
        <w:fldChar w:fldCharType="begin"/>
      </w:r>
      <w:r w:rsidR="006E2372">
        <w:rPr>
          <w:rFonts w:eastAsia="Batang"/>
        </w:rPr>
        <w:instrText xml:space="preserve"> ADDIN ZOTERO_ITEM CSL_CITATION {"citationID":"tfQ6fQMq","properties":{"formattedCitation":"\\super 15\\nosupersub{}","plainCitation":"15","noteIndex":0},"citationItems":[{"id":32633,"uris":["http://zotero.org/groups/274979/items/GV79TQC7"],"uri":["http://zotero.org/groups/274979/items/GV79TQC7"],"itemData":{"id":32633,"type":"article","note":"NTRS Author Affiliations: Ames Research Center, Wyle (United States), Universities Space Research Association, University of California, San Francisco, Johns Hopkins University School of Medicine, Uniformed Services University of the Health Sciences, University of Pennsylvania, Loma Linda University, Harvard Medical School, Johnson Space Center\nNTRS Meeting Information: Circuits and Biomarkers of the Central Nervous System Relating to Astronaut Performance Technical Interchange Meeting; 2020-09-21 to 2020-09-25; undefined\nNTRS Report/Patent Number: NASA/TP-20210016273\nNTRS Document ID: 20210016273\nNTRS Research Center: Johnson Space Center (JSC)","source":"NASA NTRS","title":"Summary Report for the Technical Interchange Meeting: Circuits and Biomarkers of the Central Nervous System Relating to Astronaut Performance","title-short":"Summary Report for the Technical Interchange Meeting","URL":"https://ntrs.nasa.gov/citations/20210016273","author":[{"family":"Alwood","given":"Joshua S."},{"family":"Mulavara","given":"Ajitkumar P."},{"family":"Iyer","given":"Janani"},{"family":"Mhatre","given":"Siddhita"},{"family":"Rosi","given":"Susanna"},{"family":"Shelhamer","given":"Mark"},{"family":"Davis-Takacs","given":"Catherine"},{"family":"Dinges","given":"David"},{"family":"Mao","given":"Xiao Wen"},{"family":"Desai","given":"Rajeev"},{"family":"Elgart","given":"S. Robin"},{"family":"Whitmire","given":"Alexandra"},{"family":"Williams","given":"Thomas J."}],"accessed":{"date-parts":[["2021",10,17]]},"issued":{"date-parts":[["2021",6,10]]}}}],"schema":"https://github.com/citation-style-language/schema/raw/master/csl-citation.json"} </w:instrText>
      </w:r>
      <w:r w:rsidR="006957A1" w:rsidRPr="00865EB8">
        <w:rPr>
          <w:rFonts w:eastAsia="Batang"/>
        </w:rPr>
        <w:fldChar w:fldCharType="separate"/>
      </w:r>
      <w:r w:rsidR="006E2372" w:rsidRPr="006E2372">
        <w:rPr>
          <w:vertAlign w:val="superscript"/>
        </w:rPr>
        <w:t>15</w:t>
      </w:r>
      <w:r w:rsidR="006957A1" w:rsidRPr="00865EB8">
        <w:rPr>
          <w:rFonts w:eastAsia="Batang"/>
        </w:rPr>
        <w:fldChar w:fldCharType="end"/>
      </w:r>
      <w:r w:rsidR="00DF7B1B" w:rsidRPr="00865EB8">
        <w:rPr>
          <w:rFonts w:eastAsia="Batang"/>
        </w:rPr>
        <w:t xml:space="preserve">. </w:t>
      </w:r>
      <w:r w:rsidR="000F377C" w:rsidRPr="00865EB8">
        <w:rPr>
          <w:rFonts w:eastAsia="Batang"/>
        </w:rPr>
        <w:t>Previous human studies have</w:t>
      </w:r>
      <w:r w:rsidR="0049631B" w:rsidRPr="00865EB8">
        <w:rPr>
          <w:rFonts w:eastAsia="Batang"/>
        </w:rPr>
        <w:t xml:space="preserve"> i</w:t>
      </w:r>
      <w:r w:rsidR="003A5383" w:rsidRPr="00865EB8">
        <w:rPr>
          <w:rFonts w:eastAsia="Batang"/>
        </w:rPr>
        <w:t>nclude</w:t>
      </w:r>
      <w:r w:rsidR="0049631B" w:rsidRPr="00865EB8">
        <w:rPr>
          <w:rFonts w:eastAsia="Batang"/>
        </w:rPr>
        <w:t>d</w:t>
      </w:r>
      <w:r w:rsidR="000F377C" w:rsidRPr="00865EB8">
        <w:rPr>
          <w:rFonts w:eastAsia="Batang"/>
        </w:rPr>
        <w:t xml:space="preserve"> </w:t>
      </w:r>
      <w:proofErr w:type="gramStart"/>
      <w:r w:rsidR="000F377C" w:rsidRPr="00865EB8">
        <w:rPr>
          <w:rFonts w:eastAsia="Batang"/>
        </w:rPr>
        <w:t>clinically-relevant</w:t>
      </w:r>
      <w:proofErr w:type="gramEnd"/>
      <w:r w:rsidR="003A5383" w:rsidRPr="00865EB8">
        <w:rPr>
          <w:rFonts w:eastAsia="Batang"/>
        </w:rPr>
        <w:t xml:space="preserve"> functional imaging</w:t>
      </w:r>
      <w:r w:rsidR="005429AD" w:rsidRPr="00865EB8">
        <w:rPr>
          <w:rFonts w:eastAsia="Batang"/>
        </w:rPr>
        <w:t xml:space="preserve"> </w:t>
      </w:r>
      <w:r w:rsidR="00E526F9" w:rsidRPr="00865EB8">
        <w:rPr>
          <w:rFonts w:eastAsia="Batang"/>
        </w:rPr>
        <w:t>(</w:t>
      </w:r>
      <w:r w:rsidR="003A5383" w:rsidRPr="00865EB8">
        <w:rPr>
          <w:rFonts w:eastAsia="Batang"/>
        </w:rPr>
        <w:t xml:space="preserve">MRI, </w:t>
      </w:r>
      <w:r w:rsidR="000F377C" w:rsidRPr="00865EB8">
        <w:rPr>
          <w:rFonts w:eastAsia="Batang"/>
        </w:rPr>
        <w:t>u</w:t>
      </w:r>
      <w:r w:rsidR="003A5383" w:rsidRPr="00865EB8">
        <w:rPr>
          <w:rFonts w:eastAsia="Batang"/>
        </w:rPr>
        <w:t>ltrasound, PET/CT</w:t>
      </w:r>
      <w:r w:rsidR="00E526F9" w:rsidRPr="00865EB8">
        <w:rPr>
          <w:rFonts w:eastAsia="Batang"/>
        </w:rPr>
        <w:t>)</w:t>
      </w:r>
      <w:r w:rsidR="003A5383" w:rsidRPr="00865EB8">
        <w:rPr>
          <w:rFonts w:eastAsia="Batang"/>
        </w:rPr>
        <w:t xml:space="preserve"> </w:t>
      </w:r>
      <w:r w:rsidR="000F377C" w:rsidRPr="00865EB8">
        <w:rPr>
          <w:rFonts w:eastAsia="Batang"/>
        </w:rPr>
        <w:t xml:space="preserve">for outcomes relevant to </w:t>
      </w:r>
      <w:proofErr w:type="spellStart"/>
      <w:r w:rsidR="000F377C" w:rsidRPr="00865EB8">
        <w:rPr>
          <w:rFonts w:eastAsia="Batang"/>
        </w:rPr>
        <w:t>BMed</w:t>
      </w:r>
      <w:proofErr w:type="spellEnd"/>
      <w:r w:rsidR="000F377C" w:rsidRPr="00865EB8">
        <w:rPr>
          <w:rFonts w:eastAsia="Batang"/>
        </w:rPr>
        <w:t xml:space="preserve"> and CV</w:t>
      </w:r>
      <w:r w:rsidR="004412CF" w:rsidRPr="00865EB8">
        <w:rPr>
          <w:rFonts w:eastAsia="Batang"/>
        </w:rPr>
        <w:t xml:space="preserve"> risks</w:t>
      </w:r>
      <w:r w:rsidR="000F377C" w:rsidRPr="00865EB8">
        <w:rPr>
          <w:rFonts w:eastAsia="Batang"/>
        </w:rPr>
        <w:t xml:space="preserve">. Specific to </w:t>
      </w:r>
      <w:proofErr w:type="spellStart"/>
      <w:r w:rsidR="000F377C" w:rsidRPr="00865EB8">
        <w:rPr>
          <w:rFonts w:eastAsia="Batang"/>
        </w:rPr>
        <w:t>BMed</w:t>
      </w:r>
      <w:proofErr w:type="spellEnd"/>
      <w:r w:rsidR="000F377C" w:rsidRPr="00865EB8">
        <w:rPr>
          <w:rFonts w:eastAsia="Batang"/>
        </w:rPr>
        <w:t xml:space="preserve"> are</w:t>
      </w:r>
      <w:r w:rsidR="003A5383" w:rsidRPr="00865EB8">
        <w:rPr>
          <w:rFonts w:eastAsia="Batang"/>
        </w:rPr>
        <w:t xml:space="preserve"> </w:t>
      </w:r>
      <w:proofErr w:type="gramStart"/>
      <w:r w:rsidR="003A5383" w:rsidRPr="00865EB8">
        <w:rPr>
          <w:rFonts w:eastAsia="Batang"/>
        </w:rPr>
        <w:t>operational</w:t>
      </w:r>
      <w:r w:rsidR="0049631B" w:rsidRPr="00865EB8">
        <w:rPr>
          <w:rFonts w:eastAsia="Batang"/>
        </w:rPr>
        <w:t>ly</w:t>
      </w:r>
      <w:r w:rsidR="00E526F9" w:rsidRPr="00865EB8">
        <w:rPr>
          <w:rFonts w:eastAsia="Batang"/>
        </w:rPr>
        <w:t>-</w:t>
      </w:r>
      <w:r w:rsidR="003A5383" w:rsidRPr="00865EB8">
        <w:rPr>
          <w:rFonts w:eastAsia="Batang"/>
        </w:rPr>
        <w:t>relevant</w:t>
      </w:r>
      <w:proofErr w:type="gramEnd"/>
      <w:r w:rsidR="003A5383" w:rsidRPr="00865EB8">
        <w:rPr>
          <w:rFonts w:eastAsia="Batang"/>
        </w:rPr>
        <w:t xml:space="preserve"> tasks</w:t>
      </w:r>
      <w:r w:rsidR="007D010D" w:rsidRPr="00865EB8">
        <w:rPr>
          <w:rFonts w:eastAsia="Batang"/>
        </w:rPr>
        <w:t>, includ</w:t>
      </w:r>
      <w:r w:rsidR="000F377C" w:rsidRPr="00865EB8">
        <w:rPr>
          <w:rFonts w:eastAsia="Batang"/>
        </w:rPr>
        <w:t>ing</w:t>
      </w:r>
      <w:r w:rsidR="007D010D" w:rsidRPr="00865EB8">
        <w:rPr>
          <w:rFonts w:eastAsia="Batang"/>
        </w:rPr>
        <w:t xml:space="preserve"> those identified </w:t>
      </w:r>
      <w:r w:rsidR="0049631B" w:rsidRPr="00865EB8">
        <w:rPr>
          <w:rFonts w:eastAsia="Batang"/>
        </w:rPr>
        <w:t xml:space="preserve">in NIMH’s </w:t>
      </w:r>
      <w:proofErr w:type="spellStart"/>
      <w:r w:rsidR="007D010D" w:rsidRPr="00865EB8">
        <w:rPr>
          <w:rFonts w:eastAsia="Batang"/>
        </w:rPr>
        <w:t>RD</w:t>
      </w:r>
      <w:r w:rsidR="0049631B" w:rsidRPr="00865EB8">
        <w:rPr>
          <w:rFonts w:eastAsia="Batang"/>
        </w:rPr>
        <w:t>o</w:t>
      </w:r>
      <w:r w:rsidR="007D010D" w:rsidRPr="00865EB8">
        <w:rPr>
          <w:rFonts w:eastAsia="Batang"/>
        </w:rPr>
        <w:t>C</w:t>
      </w:r>
      <w:proofErr w:type="spellEnd"/>
      <w:r w:rsidR="007D010D" w:rsidRPr="00865EB8">
        <w:rPr>
          <w:rFonts w:eastAsia="Batang"/>
        </w:rPr>
        <w:t xml:space="preserve"> criteria</w:t>
      </w:r>
      <w:r w:rsidR="004C642F" w:rsidRPr="00865EB8">
        <w:rPr>
          <w:vertAlign w:val="superscript"/>
        </w:rPr>
        <w:t>11</w:t>
      </w:r>
      <w:r w:rsidR="007D010D" w:rsidRPr="00865EB8">
        <w:rPr>
          <w:rFonts w:eastAsia="Batang"/>
        </w:rPr>
        <w:t xml:space="preserve"> that </w:t>
      </w:r>
      <w:r w:rsidR="0049631B" w:rsidRPr="00865EB8">
        <w:rPr>
          <w:rFonts w:eastAsia="Batang"/>
        </w:rPr>
        <w:t>have successfully linked neurological</w:t>
      </w:r>
      <w:r w:rsidR="0049631B" w:rsidRPr="00462F29">
        <w:rPr>
          <w:rFonts w:eastAsia="Batang"/>
        </w:rPr>
        <w:t xml:space="preserve"> disorders to multi-level functional, structural</w:t>
      </w:r>
      <w:r w:rsidR="000F377C" w:rsidRPr="00462F29">
        <w:rPr>
          <w:rFonts w:eastAsia="Batang"/>
        </w:rPr>
        <w:t>,</w:t>
      </w:r>
      <w:r w:rsidR="0049631B" w:rsidRPr="00462F29">
        <w:rPr>
          <w:rFonts w:eastAsia="Batang"/>
        </w:rPr>
        <w:t xml:space="preserve"> and cellular assessments </w:t>
      </w:r>
      <w:r w:rsidR="000F377C" w:rsidRPr="00462F29">
        <w:rPr>
          <w:rFonts w:eastAsia="Batang"/>
        </w:rPr>
        <w:t>which may</w:t>
      </w:r>
      <w:r w:rsidR="0049631B" w:rsidRPr="00462F29">
        <w:rPr>
          <w:rFonts w:eastAsia="Batang"/>
        </w:rPr>
        <w:t xml:space="preserve"> </w:t>
      </w:r>
      <w:r w:rsidR="00576080">
        <w:rPr>
          <w:rFonts w:eastAsia="Batang"/>
        </w:rPr>
        <w:t xml:space="preserve">help </w:t>
      </w:r>
      <w:r w:rsidR="0049631B" w:rsidRPr="00462F29">
        <w:rPr>
          <w:rFonts w:eastAsia="Batang"/>
        </w:rPr>
        <w:t>facilitate</w:t>
      </w:r>
      <w:r w:rsidR="001B1ADB" w:rsidRPr="00462F29">
        <w:rPr>
          <w:rFonts w:eastAsia="Batang"/>
        </w:rPr>
        <w:t xml:space="preserve"> comparison of</w:t>
      </w:r>
      <w:r w:rsidR="007D010D" w:rsidRPr="00462F29">
        <w:rPr>
          <w:rFonts w:eastAsia="Batang"/>
        </w:rPr>
        <w:t xml:space="preserve"> underlying neural circuit</w:t>
      </w:r>
      <w:r w:rsidR="000F377C" w:rsidRPr="00462F29">
        <w:rPr>
          <w:rFonts w:eastAsia="Batang"/>
        </w:rPr>
        <w:t>ry</w:t>
      </w:r>
      <w:r w:rsidR="007D010D" w:rsidRPr="00462F29">
        <w:rPr>
          <w:rFonts w:eastAsia="Batang"/>
        </w:rPr>
        <w:t xml:space="preserve"> across species</w:t>
      </w:r>
      <w:r w:rsidR="00035FEA" w:rsidRPr="00462F29">
        <w:rPr>
          <w:rFonts w:eastAsia="Batang"/>
        </w:rPr>
        <w:t>.</w:t>
      </w:r>
      <w:r w:rsidR="00E526F9" w:rsidRPr="00462F29">
        <w:rPr>
          <w:rFonts w:eastAsia="Batang"/>
        </w:rPr>
        <w:t xml:space="preserve"> A recent NASA study</w:t>
      </w:r>
      <w:r w:rsidR="006957A1">
        <w:rPr>
          <w:rFonts w:eastAsia="Batang"/>
        </w:rPr>
        <w:fldChar w:fldCharType="begin"/>
      </w:r>
      <w:r w:rsidR="006E2372">
        <w:rPr>
          <w:rFonts w:eastAsia="Batang"/>
        </w:rPr>
        <w:instrText xml:space="preserve"> ADDIN ZOTERO_ITEM CSL_CITATION {"citationID":"EfH2r7Sy","properties":{"formattedCitation":"\\super 16\\nosupersub{}","plainCitation":"16","noteIndex":0},"citationItems":[{"id":32551,"uris":["http://zotero.org/groups/274979/items/TI62GVD9"],"uri":["http://zotero.org/groups/274979/items/TI62GVD9"],"itemData":{"id":32551,"type":"speech","event":"NASA Human Research Program Investigators’ Workshop","event-place":"Galveston,TX","publisher-place":"Galveston,TX","title":"Assessment of Central Nervous System / Behavioral Medicine / Sensorimotor (CBS) Operational Performance Measures.","author":[{"family":"Roma","given":"Peter G."},{"family":"Schorn","given":"J."}],"issued":{"date-parts":[["2020",1]]}}}],"schema":"https://github.com/citation-style-language/schema/raw/master/csl-citation.json"} </w:instrText>
      </w:r>
      <w:r w:rsidR="006957A1">
        <w:rPr>
          <w:rFonts w:eastAsia="Batang"/>
        </w:rPr>
        <w:fldChar w:fldCharType="separate"/>
      </w:r>
      <w:r w:rsidR="006E2372" w:rsidRPr="006E2372">
        <w:rPr>
          <w:vertAlign w:val="superscript"/>
        </w:rPr>
        <w:t>16</w:t>
      </w:r>
      <w:r w:rsidR="006957A1">
        <w:rPr>
          <w:rFonts w:eastAsia="Batang"/>
        </w:rPr>
        <w:fldChar w:fldCharType="end"/>
      </w:r>
      <w:r w:rsidR="00E526F9" w:rsidRPr="00462F29">
        <w:rPr>
          <w:rFonts w:eastAsia="Batang"/>
        </w:rPr>
        <w:t xml:space="preserve"> recommended behavioral measures relevant to 1</w:t>
      </w:r>
      <w:r w:rsidR="000F377C" w:rsidRPr="00462F29">
        <w:rPr>
          <w:rFonts w:eastAsia="Batang"/>
        </w:rPr>
        <w:t>,</w:t>
      </w:r>
      <w:r w:rsidR="00E526F9" w:rsidRPr="00462F29">
        <w:rPr>
          <w:rFonts w:eastAsia="Batang"/>
        </w:rPr>
        <w:t>125</w:t>
      </w:r>
      <w:r w:rsidR="37662A10" w:rsidRPr="00462F29">
        <w:rPr>
          <w:rFonts w:eastAsia="Batang"/>
        </w:rPr>
        <w:t xml:space="preserve"> </w:t>
      </w:r>
      <w:r w:rsidR="37662A10" w:rsidRPr="00462F29">
        <w:rPr>
          <w:rFonts w:eastAsia="Arial Narrow"/>
        </w:rPr>
        <w:t>operational tasks associated with a</w:t>
      </w:r>
      <w:r w:rsidR="00E526F9" w:rsidRPr="00462F29">
        <w:rPr>
          <w:rFonts w:eastAsia="Batang"/>
        </w:rPr>
        <w:t xml:space="preserve"> Mars mission and included in </w:t>
      </w:r>
      <w:r w:rsidR="001B1ADB" w:rsidRPr="00462F29">
        <w:rPr>
          <w:rFonts w:eastAsia="Batang"/>
        </w:rPr>
        <w:t>its</w:t>
      </w:r>
      <w:r w:rsidR="00E526F9" w:rsidRPr="00462F29">
        <w:rPr>
          <w:rFonts w:eastAsia="Batang"/>
        </w:rPr>
        <w:t xml:space="preserve"> assessment an animal analog rating.</w:t>
      </w:r>
      <w:r w:rsidR="00035FEA" w:rsidRPr="00462F29">
        <w:rPr>
          <w:rFonts w:eastAsia="Batang"/>
        </w:rPr>
        <w:t xml:space="preserve"> </w:t>
      </w:r>
      <w:r w:rsidR="000F377C" w:rsidRPr="00462F29">
        <w:rPr>
          <w:rFonts w:eastAsia="Batang"/>
        </w:rPr>
        <w:t xml:space="preserve">Seven </w:t>
      </w:r>
      <w:r w:rsidR="00E526F9" w:rsidRPr="00462F29">
        <w:rPr>
          <w:rFonts w:eastAsia="Batang"/>
        </w:rPr>
        <w:t>high priority measures were identified</w:t>
      </w:r>
      <w:r w:rsidR="000F377C" w:rsidRPr="00462F29">
        <w:rPr>
          <w:rFonts w:eastAsia="Batang"/>
        </w:rPr>
        <w:t xml:space="preserve">: </w:t>
      </w:r>
      <w:r w:rsidR="00E526F9" w:rsidRPr="00462F29">
        <w:rPr>
          <w:rFonts w:eastAsia="Batang"/>
        </w:rPr>
        <w:t>Longitudinal Actigraphy, Psychomotor Vigilance test, Stop-Signal Re</w:t>
      </w:r>
      <w:r w:rsidR="00576080">
        <w:rPr>
          <w:rFonts w:eastAsia="Batang"/>
        </w:rPr>
        <w:t>a</w:t>
      </w:r>
      <w:r w:rsidR="00E526F9" w:rsidRPr="00462F29">
        <w:rPr>
          <w:rFonts w:eastAsia="Batang"/>
        </w:rPr>
        <w:t>ction time, Delayed Non-Match-to-Sample, Delayed Match-to-Sample, Effort Expenditure for Reward Task, and Penn Emotion Recognition</w:t>
      </w:r>
      <w:r w:rsidR="00984F00">
        <w:rPr>
          <w:rFonts w:eastAsia="Batang"/>
        </w:rPr>
        <w:t>.</w:t>
      </w:r>
      <w:r w:rsidR="00E526F9" w:rsidRPr="00462F29">
        <w:rPr>
          <w:rFonts w:eastAsia="Batang"/>
        </w:rPr>
        <w:t xml:space="preserve"> </w:t>
      </w:r>
      <w:r w:rsidR="00D12913" w:rsidRPr="00772822">
        <w:rPr>
          <w:rFonts w:eastAsia="Batang"/>
          <w:b/>
          <w:bCs/>
        </w:rPr>
        <w:t>Recommendation</w:t>
      </w:r>
      <w:r w:rsidR="008D0361" w:rsidRPr="00772822">
        <w:rPr>
          <w:rFonts w:eastAsia="Batang"/>
          <w:b/>
          <w:bCs/>
        </w:rPr>
        <w:t xml:space="preserve">: </w:t>
      </w:r>
      <w:r w:rsidR="00286A2C" w:rsidRPr="00772822">
        <w:rPr>
          <w:rFonts w:eastAsia="Batang"/>
          <w:b/>
          <w:bCs/>
        </w:rPr>
        <w:t>Develop a</w:t>
      </w:r>
      <w:r w:rsidR="00E7262D" w:rsidRPr="00772822">
        <w:rPr>
          <w:rFonts w:eastAsia="Batang"/>
          <w:b/>
          <w:bCs/>
        </w:rPr>
        <w:t xml:space="preserve"> </w:t>
      </w:r>
      <w:r w:rsidR="004E24A7" w:rsidRPr="00772822">
        <w:rPr>
          <w:rFonts w:eastAsia="Batang"/>
          <w:b/>
          <w:bCs/>
        </w:rPr>
        <w:t>comprehensive</w:t>
      </w:r>
      <w:r w:rsidR="00984F00" w:rsidRPr="00772822">
        <w:rPr>
          <w:rFonts w:eastAsia="Batang"/>
          <w:b/>
          <w:bCs/>
        </w:rPr>
        <w:t xml:space="preserve"> </w:t>
      </w:r>
      <w:r w:rsidR="00E7262D" w:rsidRPr="00772822">
        <w:rPr>
          <w:rFonts w:eastAsia="Batang"/>
          <w:b/>
          <w:bCs/>
        </w:rPr>
        <w:t xml:space="preserve">holistic experimental design approach </w:t>
      </w:r>
      <w:r w:rsidR="00286A2C" w:rsidRPr="00772822">
        <w:rPr>
          <w:rFonts w:eastAsia="Batang"/>
          <w:b/>
          <w:bCs/>
        </w:rPr>
        <w:t>that includes</w:t>
      </w:r>
      <w:r w:rsidR="00E7262D" w:rsidRPr="00772822">
        <w:rPr>
          <w:rFonts w:eastAsia="Batang"/>
          <w:b/>
          <w:bCs/>
        </w:rPr>
        <w:t xml:space="preserve"> clinically</w:t>
      </w:r>
      <w:r w:rsidR="00286A2C" w:rsidRPr="00772822">
        <w:rPr>
          <w:rFonts w:eastAsia="Batang"/>
          <w:b/>
          <w:bCs/>
        </w:rPr>
        <w:t>- and</w:t>
      </w:r>
      <w:r w:rsidR="0B03F5D1" w:rsidRPr="00772822">
        <w:rPr>
          <w:rFonts w:eastAsia="Batang"/>
          <w:b/>
          <w:bCs/>
        </w:rPr>
        <w:t xml:space="preserve"> </w:t>
      </w:r>
      <w:proofErr w:type="gramStart"/>
      <w:r w:rsidR="0B03F5D1" w:rsidRPr="00876036">
        <w:rPr>
          <w:rFonts w:eastAsia="Arial Narrow"/>
          <w:b/>
          <w:bCs/>
        </w:rPr>
        <w:t>ethologically-relevant</w:t>
      </w:r>
      <w:proofErr w:type="gramEnd"/>
      <w:r w:rsidR="00E7262D" w:rsidRPr="00876036">
        <w:rPr>
          <w:rFonts w:eastAsia="Batang"/>
          <w:b/>
          <w:bCs/>
        </w:rPr>
        <w:t xml:space="preserve"> functional endpoints</w:t>
      </w:r>
      <w:r w:rsidR="00286A2C" w:rsidRPr="00876036">
        <w:rPr>
          <w:rFonts w:eastAsia="Batang"/>
          <w:b/>
          <w:bCs/>
        </w:rPr>
        <w:t>.</w:t>
      </w:r>
    </w:p>
    <w:p w14:paraId="09AA3415" w14:textId="16E1359A" w:rsidR="00FF3874" w:rsidRPr="00984F00" w:rsidRDefault="008A3B22" w:rsidP="00772822">
      <w:pPr>
        <w:spacing w:after="120"/>
        <w:rPr>
          <w:rFonts w:ascii="Times New Roman" w:eastAsia="Batang" w:hAnsi="Times New Roman" w:cs="Times New Roman"/>
          <w:b/>
          <w:bCs/>
        </w:rPr>
      </w:pPr>
      <w:r w:rsidRPr="00984F00">
        <w:rPr>
          <w:rFonts w:ascii="Times New Roman" w:eastAsia="Batang" w:hAnsi="Times New Roman" w:cs="Times New Roman"/>
          <w:b/>
          <w:bCs/>
          <w:u w:val="single"/>
        </w:rPr>
        <w:t>Reverse Translation</w:t>
      </w:r>
      <w:r w:rsidR="000F377C" w:rsidRPr="00984F00">
        <w:rPr>
          <w:rFonts w:ascii="Times New Roman" w:eastAsia="Batang" w:hAnsi="Times New Roman" w:cs="Times New Roman"/>
          <w:b/>
          <w:bCs/>
        </w:rPr>
        <w:t>:</w:t>
      </w:r>
      <w:r w:rsidRPr="00984F00">
        <w:rPr>
          <w:rFonts w:ascii="Times New Roman" w:eastAsia="Batang" w:hAnsi="Times New Roman" w:cs="Times New Roman"/>
        </w:rPr>
        <w:t xml:space="preserve"> </w:t>
      </w:r>
      <w:r w:rsidR="00BE1BCA" w:rsidRPr="00984F00">
        <w:rPr>
          <w:rFonts w:ascii="Times New Roman" w:eastAsia="Batang" w:hAnsi="Times New Roman" w:cs="Times New Roman"/>
        </w:rPr>
        <w:t xml:space="preserve">To support the translation and harmonization of animal </w:t>
      </w:r>
      <w:r w:rsidR="003613C3" w:rsidRPr="00984F00">
        <w:rPr>
          <w:rFonts w:ascii="Times New Roman" w:eastAsia="Batang" w:hAnsi="Times New Roman" w:cs="Times New Roman"/>
        </w:rPr>
        <w:t>responses to spaceflight stressors</w:t>
      </w:r>
      <w:r w:rsidR="00BE1BCA" w:rsidRPr="00984F00">
        <w:rPr>
          <w:rFonts w:ascii="Times New Roman" w:eastAsia="Batang" w:hAnsi="Times New Roman" w:cs="Times New Roman"/>
        </w:rPr>
        <w:t xml:space="preserve"> to the astronaut corps</w:t>
      </w:r>
      <w:r w:rsidR="00286A2C" w:rsidRPr="00984F00">
        <w:rPr>
          <w:rFonts w:ascii="Times New Roman" w:eastAsia="Batang" w:hAnsi="Times New Roman" w:cs="Times New Roman"/>
        </w:rPr>
        <w:t>,</w:t>
      </w:r>
      <w:r w:rsidR="00EE7904" w:rsidRPr="00984F00">
        <w:rPr>
          <w:rFonts w:ascii="Times New Roman" w:eastAsia="Batang" w:hAnsi="Times New Roman" w:cs="Times New Roman"/>
        </w:rPr>
        <w:t xml:space="preserve"> </w:t>
      </w:r>
      <w:r w:rsidR="00BE1BCA" w:rsidRPr="00984F00">
        <w:rPr>
          <w:rFonts w:ascii="Times New Roman" w:eastAsia="Batang" w:hAnsi="Times New Roman" w:cs="Times New Roman"/>
        </w:rPr>
        <w:t xml:space="preserve">a </w:t>
      </w:r>
      <w:r w:rsidRPr="00984F00">
        <w:rPr>
          <w:rFonts w:ascii="Times New Roman" w:eastAsia="Batang" w:hAnsi="Times New Roman" w:cs="Times New Roman"/>
        </w:rPr>
        <w:t>coordinated suite of measurements</w:t>
      </w:r>
      <w:r w:rsidR="00BE1BCA" w:rsidRPr="00984F00">
        <w:rPr>
          <w:rFonts w:ascii="Times New Roman" w:eastAsia="Batang" w:hAnsi="Times New Roman" w:cs="Times New Roman"/>
        </w:rPr>
        <w:t xml:space="preserve">, with the accompanying </w:t>
      </w:r>
      <w:r w:rsidR="003613C3" w:rsidRPr="00984F00">
        <w:rPr>
          <w:rFonts w:ascii="Times New Roman" w:eastAsia="Batang" w:hAnsi="Times New Roman" w:cs="Times New Roman"/>
        </w:rPr>
        <w:t xml:space="preserve">stressor </w:t>
      </w:r>
      <w:r w:rsidR="006F3EB9" w:rsidRPr="00984F00">
        <w:rPr>
          <w:rFonts w:ascii="Times New Roman" w:eastAsia="Batang" w:hAnsi="Times New Roman" w:cs="Times New Roman"/>
        </w:rPr>
        <w:t>exposure-</w:t>
      </w:r>
      <w:r w:rsidR="00BE1BCA" w:rsidRPr="00984F00">
        <w:rPr>
          <w:rFonts w:ascii="Times New Roman" w:eastAsia="Batang" w:hAnsi="Times New Roman" w:cs="Times New Roman"/>
        </w:rPr>
        <w:t>response curves for</w:t>
      </w:r>
      <w:r w:rsidRPr="00984F00">
        <w:rPr>
          <w:rFonts w:ascii="Times New Roman" w:eastAsia="Batang" w:hAnsi="Times New Roman" w:cs="Times New Roman"/>
        </w:rPr>
        <w:t xml:space="preserve"> humans and animals needs to be established. The identification of </w:t>
      </w:r>
      <w:r w:rsidR="00BE1BCA" w:rsidRPr="00984F00">
        <w:rPr>
          <w:rFonts w:ascii="Times New Roman" w:eastAsia="Batang" w:hAnsi="Times New Roman" w:cs="Times New Roman"/>
        </w:rPr>
        <w:t>permissible outcome levels</w:t>
      </w:r>
      <w:r w:rsidRPr="00984F00">
        <w:rPr>
          <w:rFonts w:ascii="Times New Roman" w:eastAsia="Batang" w:hAnsi="Times New Roman" w:cs="Times New Roman"/>
        </w:rPr>
        <w:t xml:space="preserve"> and </w:t>
      </w:r>
      <w:r w:rsidR="00BE1BCA" w:rsidRPr="00984F00">
        <w:rPr>
          <w:rFonts w:ascii="Times New Roman" w:eastAsia="Batang" w:hAnsi="Times New Roman" w:cs="Times New Roman"/>
        </w:rPr>
        <w:t>permissible exposure limits</w:t>
      </w:r>
      <w:r w:rsidRPr="00984F00">
        <w:rPr>
          <w:rFonts w:ascii="Times New Roman" w:eastAsia="Batang" w:hAnsi="Times New Roman" w:cs="Times New Roman"/>
        </w:rPr>
        <w:t xml:space="preserve"> for spaceflight stressors (</w:t>
      </w:r>
      <w:r w:rsidR="004E24A7" w:rsidRPr="00984F00">
        <w:rPr>
          <w:rFonts w:ascii="Times New Roman" w:eastAsia="Batang" w:hAnsi="Times New Roman" w:cs="Times New Roman"/>
        </w:rPr>
        <w:t>i.e.,</w:t>
      </w:r>
      <w:r w:rsidRPr="00984F00">
        <w:rPr>
          <w:rFonts w:ascii="Times New Roman" w:eastAsia="Batang" w:hAnsi="Times New Roman" w:cs="Times New Roman"/>
        </w:rPr>
        <w:t xml:space="preserve"> space radiation, altered gravity, isolation and </w:t>
      </w:r>
      <w:r w:rsidRPr="00462F29">
        <w:rPr>
          <w:rFonts w:ascii="Times New Roman" w:eastAsia="Batang" w:hAnsi="Times New Roman" w:cs="Times New Roman"/>
        </w:rPr>
        <w:t xml:space="preserve">confinement, sleep disruption) individually and combined will depend on defining scaling factors or transfer functions that can be used to relate human and animal </w:t>
      </w:r>
      <w:r w:rsidR="006F3EB9" w:rsidRPr="00462F29">
        <w:rPr>
          <w:rFonts w:ascii="Times New Roman" w:eastAsia="Batang" w:hAnsi="Times New Roman" w:cs="Times New Roman"/>
        </w:rPr>
        <w:t>response effect sizes</w:t>
      </w:r>
      <w:r w:rsidRPr="00462F29">
        <w:rPr>
          <w:rFonts w:ascii="Times New Roman" w:eastAsia="Batang" w:hAnsi="Times New Roman" w:cs="Times New Roman"/>
        </w:rPr>
        <w:t>.</w:t>
      </w:r>
      <w:r w:rsidR="00EB771B" w:rsidRPr="0097352E">
        <w:rPr>
          <w:rFonts w:ascii="Times New Roman" w:eastAsia="Batang" w:hAnsi="Times New Roman" w:cs="Times New Roman"/>
        </w:rPr>
        <w:t xml:space="preserve"> For </w:t>
      </w:r>
      <w:r w:rsidR="00EB771B" w:rsidRPr="00462F29">
        <w:rPr>
          <w:rFonts w:ascii="Times New Roman" w:eastAsia="Batang" w:hAnsi="Times New Roman" w:cs="Times New Roman"/>
        </w:rPr>
        <w:t>further information</w:t>
      </w:r>
      <w:r w:rsidRPr="00462F29">
        <w:rPr>
          <w:rFonts w:ascii="Times New Roman" w:eastAsia="Batang" w:hAnsi="Times New Roman" w:cs="Times New Roman"/>
        </w:rPr>
        <w:t xml:space="preserve"> </w:t>
      </w:r>
      <w:r w:rsidR="0097352E">
        <w:rPr>
          <w:rFonts w:ascii="Times New Roman" w:eastAsia="Batang" w:hAnsi="Times New Roman" w:cs="Times New Roman"/>
        </w:rPr>
        <w:t>see</w:t>
      </w:r>
      <w:r w:rsidR="0097352E" w:rsidRPr="00462F29">
        <w:rPr>
          <w:rFonts w:ascii="Times New Roman" w:eastAsia="Batang" w:hAnsi="Times New Roman" w:cs="Times New Roman"/>
        </w:rPr>
        <w:t xml:space="preserve"> </w:t>
      </w:r>
      <w:r w:rsidR="00EB771B" w:rsidRPr="00462F29">
        <w:rPr>
          <w:rFonts w:ascii="Times New Roman" w:eastAsia="Batang" w:hAnsi="Times New Roman" w:cs="Times New Roman"/>
        </w:rPr>
        <w:t>Nelson G</w:t>
      </w:r>
      <w:r w:rsidR="00876036">
        <w:rPr>
          <w:rFonts w:ascii="Times New Roman" w:eastAsia="Batang" w:hAnsi="Times New Roman" w:cs="Times New Roman"/>
        </w:rPr>
        <w:t>.A</w:t>
      </w:r>
      <w:r w:rsidR="00EB771B" w:rsidRPr="00462F29">
        <w:rPr>
          <w:rFonts w:ascii="Times New Roman" w:eastAsia="Batang" w:hAnsi="Times New Roman" w:cs="Times New Roman"/>
        </w:rPr>
        <w:t xml:space="preserve">. </w:t>
      </w:r>
      <w:proofErr w:type="gramStart"/>
      <w:r w:rsidR="00EB771B" w:rsidRPr="00462F29">
        <w:rPr>
          <w:rFonts w:ascii="Times New Roman" w:eastAsia="Batang" w:hAnsi="Times New Roman" w:cs="Times New Roman"/>
        </w:rPr>
        <w:t>et al..</w:t>
      </w:r>
      <w:proofErr w:type="gramEnd"/>
      <w:r w:rsidR="00EB771B" w:rsidRPr="00462F29">
        <w:rPr>
          <w:rFonts w:ascii="Times New Roman" w:eastAsia="Batang" w:hAnsi="Times New Roman" w:cs="Times New Roman"/>
        </w:rPr>
        <w:t xml:space="preserve"> Topical</w:t>
      </w:r>
      <w:r w:rsidR="008A55B4">
        <w:rPr>
          <w:rFonts w:ascii="Times New Roman" w:eastAsia="Batang" w:hAnsi="Times New Roman" w:cs="Times New Roman"/>
        </w:rPr>
        <w:t xml:space="preserve">: </w:t>
      </w:r>
      <w:r w:rsidR="00EB771B" w:rsidRPr="00462F29">
        <w:rPr>
          <w:rFonts w:ascii="Times New Roman" w:hAnsi="Times New Roman" w:cs="Times New Roman"/>
        </w:rPr>
        <w:t>Reverse Translation Strategies to Support Cognitive and Behavioral Risk Characterization.</w:t>
      </w:r>
      <w:r w:rsidR="00EB771B" w:rsidRPr="00984F00">
        <w:rPr>
          <w:rFonts w:ascii="Times New Roman" w:hAnsi="Times New Roman" w:cs="Times New Roman"/>
        </w:rPr>
        <w:t xml:space="preserve"> </w:t>
      </w:r>
      <w:r w:rsidR="00D12913" w:rsidRPr="00984F00">
        <w:rPr>
          <w:rFonts w:ascii="Times New Roman" w:eastAsia="Batang" w:hAnsi="Times New Roman" w:cs="Times New Roman"/>
          <w:b/>
          <w:bCs/>
        </w:rPr>
        <w:t>Recommendation</w:t>
      </w:r>
      <w:r w:rsidR="00286A2C" w:rsidRPr="00984F00">
        <w:rPr>
          <w:rFonts w:ascii="Times New Roman" w:eastAsia="Batang" w:hAnsi="Times New Roman" w:cs="Times New Roman"/>
          <w:b/>
          <w:bCs/>
        </w:rPr>
        <w:t>:</w:t>
      </w:r>
      <w:r w:rsidRPr="00984F00">
        <w:rPr>
          <w:rFonts w:ascii="Times New Roman" w:eastAsia="Batang" w:hAnsi="Times New Roman" w:cs="Times New Roman"/>
          <w:b/>
          <w:bCs/>
        </w:rPr>
        <w:t xml:space="preserve"> Exploit reverse translation techniques</w:t>
      </w:r>
      <w:r w:rsidR="00286A2C" w:rsidRPr="00984F00">
        <w:rPr>
          <w:rFonts w:ascii="Times New Roman" w:eastAsia="Batang" w:hAnsi="Times New Roman" w:cs="Times New Roman"/>
          <w:b/>
          <w:bCs/>
        </w:rPr>
        <w:t xml:space="preserve"> </w:t>
      </w:r>
      <w:r w:rsidRPr="00984F00">
        <w:rPr>
          <w:rFonts w:ascii="Times New Roman" w:eastAsia="Batang" w:hAnsi="Times New Roman" w:cs="Times New Roman"/>
          <w:b/>
          <w:bCs/>
        </w:rPr>
        <w:t xml:space="preserve">to establish scaling factors at </w:t>
      </w:r>
      <w:proofErr w:type="gramStart"/>
      <w:r w:rsidR="00286A2C" w:rsidRPr="00984F00">
        <w:rPr>
          <w:rFonts w:ascii="Times New Roman" w:eastAsia="Batang" w:hAnsi="Times New Roman" w:cs="Times New Roman"/>
          <w:b/>
          <w:bCs/>
        </w:rPr>
        <w:t>operationally-</w:t>
      </w:r>
      <w:r w:rsidRPr="00984F00">
        <w:rPr>
          <w:rFonts w:ascii="Times New Roman" w:eastAsia="Batang" w:hAnsi="Times New Roman" w:cs="Times New Roman"/>
          <w:b/>
          <w:bCs/>
        </w:rPr>
        <w:t>relevant</w:t>
      </w:r>
      <w:proofErr w:type="gramEnd"/>
      <w:r w:rsidRPr="00984F00">
        <w:rPr>
          <w:rFonts w:ascii="Times New Roman" w:eastAsia="Batang" w:hAnsi="Times New Roman" w:cs="Times New Roman"/>
          <w:b/>
          <w:bCs/>
        </w:rPr>
        <w:t xml:space="preserve"> dose thresholds in animals.</w:t>
      </w:r>
    </w:p>
    <w:p w14:paraId="57388B1C" w14:textId="24D1A6CC" w:rsidR="00C05EC0" w:rsidRPr="00462F29" w:rsidRDefault="00821BB3" w:rsidP="00462F29">
      <w:pPr>
        <w:rPr>
          <w:rFonts w:ascii="Times New Roman" w:eastAsia="Batang" w:hAnsi="Times New Roman" w:cs="Times New Roman"/>
          <w:color w:val="000000" w:themeColor="text1"/>
        </w:rPr>
      </w:pPr>
      <w:r w:rsidRPr="00984F00">
        <w:rPr>
          <w:rFonts w:ascii="Times New Roman" w:eastAsia="Batang" w:hAnsi="Times New Roman" w:cs="Times New Roman"/>
          <w:b/>
          <w:bCs/>
          <w:u w:val="single"/>
        </w:rPr>
        <w:t>Larger Species Animal Models</w:t>
      </w:r>
      <w:r w:rsidRPr="00984F00">
        <w:rPr>
          <w:rFonts w:ascii="Times New Roman" w:eastAsia="Batang" w:hAnsi="Times New Roman" w:cs="Times New Roman"/>
          <w:b/>
          <w:bCs/>
        </w:rPr>
        <w:t>:</w:t>
      </w:r>
      <w:r w:rsidR="000F377C" w:rsidRPr="00984F00">
        <w:rPr>
          <w:rFonts w:ascii="Times New Roman" w:eastAsia="Batang" w:hAnsi="Times New Roman" w:cs="Times New Roman"/>
          <w:b/>
          <w:bCs/>
        </w:rPr>
        <w:t xml:space="preserve"> </w:t>
      </w:r>
      <w:r w:rsidR="004412CF" w:rsidRPr="00984F00">
        <w:rPr>
          <w:rFonts w:ascii="Times New Roman" w:eastAsia="Batang" w:hAnsi="Times New Roman" w:cs="Times New Roman"/>
        </w:rPr>
        <w:t>Rodent models have many advantages which make them ubiquitous throughout scientific research</w:t>
      </w:r>
      <w:r w:rsidR="007E3542" w:rsidRPr="00984F00">
        <w:rPr>
          <w:rFonts w:ascii="Times New Roman" w:eastAsia="Batang" w:hAnsi="Times New Roman" w:cs="Times New Roman"/>
        </w:rPr>
        <w:t xml:space="preserve"> </w:t>
      </w:r>
      <w:r w:rsidR="007E3542" w:rsidRPr="00462F29">
        <w:rPr>
          <w:rFonts w:ascii="Times New Roman" w:eastAsia="Batang" w:hAnsi="Times New Roman" w:cs="Times New Roman"/>
        </w:rPr>
        <w:t>and have contributed substantially to advances in understanding of the mechanistic underpinnings of risks relevant to spaceflight</w:t>
      </w:r>
      <w:r w:rsidR="004412CF" w:rsidRPr="00462F29">
        <w:rPr>
          <w:rFonts w:ascii="Times New Roman" w:eastAsia="Batang" w:hAnsi="Times New Roman" w:cs="Times New Roman"/>
        </w:rPr>
        <w:t xml:space="preserve">. However, </w:t>
      </w:r>
      <w:r w:rsidR="007E3542" w:rsidRPr="00462F29">
        <w:rPr>
          <w:rFonts w:ascii="Times New Roman" w:eastAsia="Batang" w:hAnsi="Times New Roman" w:cs="Times New Roman"/>
        </w:rPr>
        <w:t xml:space="preserve">rodents have significant limitations with respect to translating to humans. </w:t>
      </w:r>
      <w:r w:rsidR="00286A2C" w:rsidRPr="00462F29">
        <w:rPr>
          <w:rFonts w:ascii="Times New Roman" w:eastAsia="Batang" w:hAnsi="Times New Roman" w:cs="Times New Roman"/>
        </w:rPr>
        <w:t>O</w:t>
      </w:r>
      <w:r w:rsidR="00C05EC0" w:rsidRPr="00462F29">
        <w:rPr>
          <w:rFonts w:ascii="Times New Roman" w:eastAsia="Batang" w:hAnsi="Times New Roman" w:cs="Times New Roman"/>
          <w:color w:val="000000" w:themeColor="text1"/>
        </w:rPr>
        <w:t xml:space="preserve">bservations in rodent models </w:t>
      </w:r>
      <w:r w:rsidR="00286A2C" w:rsidRPr="00462F29">
        <w:rPr>
          <w:rFonts w:ascii="Times New Roman" w:eastAsia="Batang" w:hAnsi="Times New Roman" w:cs="Times New Roman"/>
          <w:color w:val="000000" w:themeColor="text1"/>
        </w:rPr>
        <w:t xml:space="preserve">of CV disease (CVD) </w:t>
      </w:r>
      <w:r w:rsidR="00C05EC0" w:rsidRPr="00462F29">
        <w:rPr>
          <w:rFonts w:ascii="Times New Roman" w:eastAsia="Batang" w:hAnsi="Times New Roman" w:cs="Times New Roman"/>
          <w:color w:val="000000" w:themeColor="text1"/>
        </w:rPr>
        <w:t xml:space="preserve">at </w:t>
      </w:r>
      <w:r w:rsidR="00286A2C" w:rsidRPr="00462F29">
        <w:rPr>
          <w:rFonts w:ascii="Times New Roman" w:eastAsia="Batang" w:hAnsi="Times New Roman" w:cs="Times New Roman"/>
          <w:color w:val="000000" w:themeColor="text1"/>
        </w:rPr>
        <w:t>space-</w:t>
      </w:r>
      <w:r w:rsidR="00C05EC0" w:rsidRPr="00462F29">
        <w:rPr>
          <w:rFonts w:ascii="Times New Roman" w:eastAsia="Batang" w:hAnsi="Times New Roman" w:cs="Times New Roman"/>
          <w:color w:val="000000" w:themeColor="text1"/>
        </w:rPr>
        <w:t xml:space="preserve">relevant doses trend toward subclinical and non-functional outcomes related to endothelial cell biology that are not causally linked to </w:t>
      </w:r>
      <w:r w:rsidR="00E369D4" w:rsidRPr="00462F29">
        <w:rPr>
          <w:rFonts w:ascii="Times New Roman" w:eastAsia="Batang" w:hAnsi="Times New Roman" w:cs="Times New Roman"/>
          <w:color w:val="000000" w:themeColor="text1"/>
        </w:rPr>
        <w:t>CVD</w:t>
      </w:r>
      <w:r w:rsidR="00CB4AB2"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EB1yTsQ2","properties":{"formattedCitation":"\\super 17\\nosupersub{}","plainCitation":"17","noteIndex":0},"citationItems":[{"id":32350,"uris":["http://zotero.org/groups/274979/items/5GHKWXK6"],"uri":["http://zotero.org/groups/274979/items/5GHKWXK6"],"itemData":{"id":32350,"type":"article-journal","abstract":"Background: Mediastinal ionizing radiotherapy is associated with an increased risk of valvular disease, which demonstrates pathological hallmarks similar to calcific aortic valve disease (CAVD). Despite advances in radiotherapy techniques, the prevalence of comorbidities such as radiation-associated valvular disease is still increasing due to improved survival of patients receiving radiotherapy. However, the mechanisms of radiation-associated valvular disease are largely unknown. CAVD is considered to be an actively regulated disease process, mainly controlled by valvular interstitial cells (VICs). We hypothesize that radiation exposure catalyzes the calcific response of VICs and, therefore, contributes to the development of radiation-associated valvular disease.Methods and Results: To delineate the relationship between radiation and VIC behavior (morphology, calcification, and matrix turnover), two different in vitro models were established: (1) VICs were cultured two-dimensional (2D) on coverslips in control medium (CM) or osteogenic medium (OM) and irradiated with 0, 2, 4, 8, or 16 Gray (Gy); and (2) three-dimensional (3D) hydrogel system was designed, loaded with VICs and exposed to 0, 4, or 16 Gy of radiation. In both models, a dose-dependent decrease in cell viability and proliferation was observed in CM and OM. Radiation exposure caused myofibroblast-like morphological changes and differentiation of VICs, as characterized by decreased αSMA expression. Calcification, as defined by increased alkaline phosphatase activity, was mostly present in the 2D irradiated VICs exposed to 4 Gy, while after exposure to higher doses VICs acquired a unique giant fibroblast-like cell morphology. Finally, matrix turnover was significantly affected by radiation exposure in the 3D irradiated VICs, as shown by decreased collagen staining and increased MMP-2 and MMP-9 activity.Conclusions: The presented work demonstrates that radiation exposure enhances the calcific response in VICs, a hallmark of CAVD. In addition, high radiation exposure induces differentiation of VICs into a terminally differentiated giant-cell fibroblast. Further studies are essential to elucidate the underlying mechanisms of these radiation-induced valvular changes.","container-title":"Frontiers in Cardiovascular Medicine","DOI":"10.3389/fcvm.2021.687885","ISSN":"2297-055X","page":"1070","source":"Frontiers","title":"Radiation Induces Valvular Interstitial Cell Calcific Response in an in vitro Model of Calcific Aortic Valve Disease","volume":"8","author":[{"family":"Meerman","given":"Manon"},{"family":"Driessen","given":"Rob"},{"family":"Engeland","given":"Nicole C. A.","non-dropping-particle":"van"},{"family":"Bergsma","given":"Irith"},{"family":"Steenhuijsen","given":"Jacco L. G."},{"family":"Kozono","given":"David"},{"family":"Aikawa","given":"Elena"},{"family":"Hjortnaes","given":"Jesper"},{"family":"Bouten","given":"Carlijn V. C."}],"issued":{"date-parts":[["2021"]]}}}],"schema":"https://github.com/citation-style-language/schema/raw/master/csl-citation.json"} </w:instrText>
      </w:r>
      <w:r w:rsidR="00CB4AB2"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17</w:t>
      </w:r>
      <w:r w:rsidR="00CB4AB2" w:rsidRPr="00462F29">
        <w:rPr>
          <w:rFonts w:ascii="Times New Roman" w:eastAsia="Batang" w:hAnsi="Times New Roman" w:cs="Times New Roman"/>
          <w:color w:val="000000" w:themeColor="text1"/>
        </w:rPr>
        <w:fldChar w:fldCharType="end"/>
      </w:r>
      <w:r w:rsidR="00207E3A" w:rsidRPr="00462F29">
        <w:rPr>
          <w:rFonts w:ascii="Times New Roman" w:eastAsia="Batang" w:hAnsi="Times New Roman" w:cs="Times New Roman"/>
          <w:color w:val="000000" w:themeColor="text1"/>
        </w:rPr>
        <w:t xml:space="preserve">. </w:t>
      </w:r>
      <w:r w:rsidR="007E3542" w:rsidRPr="00462F29">
        <w:rPr>
          <w:rFonts w:ascii="Times New Roman" w:eastAsia="Batang" w:hAnsi="Times New Roman" w:cs="Times New Roman"/>
          <w:color w:val="000000" w:themeColor="text1"/>
        </w:rPr>
        <w:t>T</w:t>
      </w:r>
      <w:r w:rsidR="00B91FE8" w:rsidRPr="00462F29">
        <w:rPr>
          <w:rFonts w:ascii="Times New Roman" w:eastAsia="Batang" w:hAnsi="Times New Roman" w:cs="Times New Roman"/>
          <w:color w:val="000000" w:themeColor="text1"/>
        </w:rPr>
        <w:t>he use of a high fat diet</w:t>
      </w:r>
      <w:r w:rsidR="007E3542" w:rsidRPr="00462F29">
        <w:rPr>
          <w:rFonts w:ascii="Times New Roman" w:eastAsia="Batang" w:hAnsi="Times New Roman" w:cs="Times New Roman"/>
          <w:color w:val="000000" w:themeColor="text1"/>
        </w:rPr>
        <w:t xml:space="preserve"> </w:t>
      </w:r>
      <w:r w:rsidR="00C05EC0" w:rsidRPr="00462F29">
        <w:rPr>
          <w:rFonts w:ascii="Times New Roman" w:eastAsia="Batang" w:hAnsi="Times New Roman" w:cs="Times New Roman"/>
          <w:color w:val="000000" w:themeColor="text1"/>
        </w:rPr>
        <w:t xml:space="preserve">to </w:t>
      </w:r>
      <w:r w:rsidR="006E76D7" w:rsidRPr="00984F00">
        <w:rPr>
          <w:rFonts w:ascii="Times New Roman" w:eastAsia="Batang" w:hAnsi="Times New Roman" w:cs="Times New Roman"/>
          <w:color w:val="000000" w:themeColor="text1"/>
        </w:rPr>
        <w:t>promote</w:t>
      </w:r>
      <w:r w:rsidR="00C05EC0" w:rsidRPr="00462F29">
        <w:rPr>
          <w:rFonts w:ascii="Times New Roman" w:eastAsia="Batang" w:hAnsi="Times New Roman" w:cs="Times New Roman"/>
          <w:color w:val="000000" w:themeColor="text1"/>
        </w:rPr>
        <w:t xml:space="preserve"> cardiovascular pathologies</w:t>
      </w:r>
      <w:r w:rsidR="007E3542" w:rsidRPr="00462F29">
        <w:rPr>
          <w:rFonts w:ascii="Times New Roman" w:eastAsia="Batang" w:hAnsi="Times New Roman" w:cs="Times New Roman"/>
          <w:color w:val="000000" w:themeColor="text1"/>
        </w:rPr>
        <w:t xml:space="preserve"> to improve statistical associations</w:t>
      </w:r>
      <w:r w:rsidR="00C05EC0" w:rsidRPr="00462F29">
        <w:rPr>
          <w:rFonts w:ascii="Times New Roman" w:eastAsia="Batang" w:hAnsi="Times New Roman" w:cs="Times New Roman"/>
          <w:color w:val="000000" w:themeColor="text1"/>
        </w:rPr>
        <w:t xml:space="preserve"> is not applicable to the astronaut population. The use of hindlimb unloading </w:t>
      </w:r>
      <w:r w:rsidR="007E3542" w:rsidRPr="00462F29">
        <w:rPr>
          <w:rFonts w:ascii="Times New Roman" w:eastAsia="Batang" w:hAnsi="Times New Roman" w:cs="Times New Roman"/>
          <w:color w:val="000000" w:themeColor="text1"/>
        </w:rPr>
        <w:t xml:space="preserve">(HLU) </w:t>
      </w:r>
      <w:r w:rsidR="00C05EC0" w:rsidRPr="00462F29">
        <w:rPr>
          <w:rFonts w:ascii="Times New Roman" w:eastAsia="Batang" w:hAnsi="Times New Roman" w:cs="Times New Roman"/>
          <w:color w:val="000000" w:themeColor="text1"/>
        </w:rPr>
        <w:t xml:space="preserve">as a </w:t>
      </w:r>
      <w:r w:rsidR="00AC0EF5" w:rsidRPr="00462F29">
        <w:rPr>
          <w:rFonts w:ascii="Times New Roman" w:eastAsia="Batang" w:hAnsi="Times New Roman" w:cs="Times New Roman"/>
          <w:color w:val="000000" w:themeColor="text1"/>
        </w:rPr>
        <w:t>micro</w:t>
      </w:r>
      <w:r w:rsidR="00C05EC0" w:rsidRPr="00462F29">
        <w:rPr>
          <w:rFonts w:ascii="Times New Roman" w:eastAsia="Batang" w:hAnsi="Times New Roman" w:cs="Times New Roman"/>
          <w:color w:val="000000" w:themeColor="text1"/>
        </w:rPr>
        <w:t xml:space="preserve">gravity </w:t>
      </w:r>
      <w:r w:rsidR="00AC0EF5" w:rsidRPr="00462F29">
        <w:rPr>
          <w:rFonts w:ascii="Times New Roman" w:eastAsia="Batang" w:hAnsi="Times New Roman" w:cs="Times New Roman"/>
          <w:color w:val="000000" w:themeColor="text1"/>
        </w:rPr>
        <w:t xml:space="preserve">analog </w:t>
      </w:r>
      <w:r w:rsidR="007E3542" w:rsidRPr="00462F29">
        <w:rPr>
          <w:rFonts w:ascii="Times New Roman" w:eastAsia="Batang" w:hAnsi="Times New Roman" w:cs="Times New Roman"/>
          <w:color w:val="000000" w:themeColor="text1"/>
        </w:rPr>
        <w:t xml:space="preserve">for CV and </w:t>
      </w:r>
      <w:proofErr w:type="spellStart"/>
      <w:r w:rsidR="007E3542" w:rsidRPr="00462F29">
        <w:rPr>
          <w:rFonts w:ascii="Times New Roman" w:eastAsia="Batang" w:hAnsi="Times New Roman" w:cs="Times New Roman"/>
          <w:color w:val="000000" w:themeColor="text1"/>
        </w:rPr>
        <w:t>BMed</w:t>
      </w:r>
      <w:proofErr w:type="spellEnd"/>
      <w:r w:rsidR="007E3542" w:rsidRPr="00462F29">
        <w:rPr>
          <w:rFonts w:ascii="Times New Roman" w:eastAsia="Batang" w:hAnsi="Times New Roman" w:cs="Times New Roman"/>
          <w:color w:val="000000" w:themeColor="text1"/>
        </w:rPr>
        <w:t xml:space="preserve"> risks is</w:t>
      </w:r>
      <w:r w:rsidR="00B91FE8" w:rsidRPr="00462F29">
        <w:rPr>
          <w:rFonts w:ascii="Times New Roman" w:eastAsia="Batang" w:hAnsi="Times New Roman" w:cs="Times New Roman"/>
          <w:color w:val="000000" w:themeColor="text1"/>
        </w:rPr>
        <w:t xml:space="preserve"> controversial</w:t>
      </w:r>
      <w:r w:rsidR="007E3542" w:rsidRPr="00462F29">
        <w:rPr>
          <w:rFonts w:ascii="Times New Roman" w:eastAsia="Batang" w:hAnsi="Times New Roman" w:cs="Times New Roman"/>
          <w:color w:val="000000" w:themeColor="text1"/>
        </w:rPr>
        <w:t xml:space="preserve"> due to the limited</w:t>
      </w:r>
      <w:r w:rsidR="00C05EC0" w:rsidRPr="00462F29">
        <w:rPr>
          <w:rFonts w:ascii="Times New Roman" w:eastAsia="Batang" w:hAnsi="Times New Roman" w:cs="Times New Roman"/>
          <w:color w:val="000000" w:themeColor="text1"/>
        </w:rPr>
        <w:t xml:space="preserve"> amount of </w:t>
      </w:r>
      <w:r w:rsidR="00D67E82" w:rsidRPr="00462F29">
        <w:rPr>
          <w:rFonts w:ascii="Times New Roman" w:hAnsi="Times New Roman" w:cs="Times New Roman"/>
          <w:color w:val="000000" w:themeColor="text1"/>
        </w:rPr>
        <w:t>cephalic shift in body fluids</w:t>
      </w:r>
      <w:r w:rsidR="00B91FE8" w:rsidRPr="00462F29">
        <w:rPr>
          <w:rFonts w:ascii="Times New Roman" w:hAnsi="Times New Roman" w:cs="Times New Roman"/>
          <w:color w:val="000000" w:themeColor="text1"/>
        </w:rPr>
        <w:t xml:space="preserve"> </w:t>
      </w:r>
      <w:r w:rsidR="00C05EC0" w:rsidRPr="00462F29">
        <w:rPr>
          <w:rFonts w:ascii="Times New Roman" w:eastAsia="Batang" w:hAnsi="Times New Roman" w:cs="Times New Roman"/>
          <w:color w:val="000000" w:themeColor="text1"/>
        </w:rPr>
        <w:t>compared to humans</w:t>
      </w:r>
      <w:r w:rsidR="00D67E82" w:rsidRPr="00462F29">
        <w:rPr>
          <w:rFonts w:ascii="Times New Roman" w:eastAsia="Batang" w:hAnsi="Times New Roman" w:cs="Times New Roman"/>
          <w:color w:val="000000" w:themeColor="text1"/>
        </w:rPr>
        <w:t xml:space="preserve"> but does </w:t>
      </w:r>
      <w:r w:rsidR="007E3542" w:rsidRPr="00462F29">
        <w:rPr>
          <w:rFonts w:ascii="Times New Roman" w:eastAsia="Batang" w:hAnsi="Times New Roman" w:cs="Times New Roman"/>
          <w:color w:val="000000" w:themeColor="text1"/>
        </w:rPr>
        <w:t>result in</w:t>
      </w:r>
      <w:r w:rsidR="00D67E82" w:rsidRPr="00462F29">
        <w:rPr>
          <w:rFonts w:ascii="Times New Roman" w:eastAsia="Batang" w:hAnsi="Times New Roman" w:cs="Times New Roman"/>
          <w:color w:val="000000" w:themeColor="text1"/>
        </w:rPr>
        <w:t xml:space="preserve"> muscle atrophy, bone demineralization, changes in </w:t>
      </w:r>
      <w:r w:rsidR="00D67E82" w:rsidRPr="00462F29">
        <w:rPr>
          <w:rFonts w:ascii="Times New Roman" w:hAnsi="Times New Roman" w:cs="Times New Roman"/>
        </w:rPr>
        <w:t>blood vessel structure and region-specific changes in blood flow</w:t>
      </w:r>
      <w:r w:rsidR="00A17783"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F8pWHTF7","properties":{"formattedCitation":"\\super 18,19\\nosupersub{}","plainCitation":"18,19","noteIndex":0},"citationItems":[{"id":30875,"uris":["http://zotero.org/groups/274979/items/HWLY578P"],"uri":["http://zotero.org/groups/274979/items/HWLY578P"],"itemData":{"id":30875,"type":"article-journal","abstract":"Both microgravity and radiation exposure in the spaceflight environment have been identified as hazards to astronaut health and performance. Substantial study has been focused on understanding the biology and risks associated with prolonged exposure to microgravity, and the hazards presented by radiation from galactic cosmic rays (GCR) and solar particle events (SPEs) outside of low earth orbit (LEO). To date, the majority of the ground-based analogues (e.g., rodent or cell culture studies) that investigate the biology of and risks associated with spaceflight hazards will focus on an individual hazard in isolation. However, astronauts will face these challenges simultaneously Combined hazard studies are necessary for understanding the risks astronauts face as they travel outside of LEO, and are also critical for countermeasure development. The focus of this review is to describe biologic and functional outcomes from ground-based analogue models for microgravity and radiation, specifically highlighting the combined effects of radiation and reduced weight-bearing from rodent ground-based tail suspension via hind limb unloading (HLU) and partial weight-bearing (PWB) models, although in vitro and spaceflight results are discussed as appropriate. The review focuses on the skeletal, ocular, central nervous system (CNS), cardiovascular, and stem cells responses.","container-title":"Journal of Environmental Science and Health. Part C, Toxicology and Carcinogenesis","DOI":"10.1080/26896583.2021.1885283","ISSN":"2689-6591","issue":"2","journalAbbreviation":"J Environ Sci Health C Toxicol Carcinog","language":"eng","note":"PMID: 33902391","page":"129-179","source":"PubMed","title":"The individual and combined effects of spaceflight radiation and microgravity on biologic systems and functional outcomes","volume":"39","author":[{"family":"Willey","given":"Jeffrey S."},{"family":"Britten","given":"Richard A."},{"family":"Blaber","given":"Elizabeth"},{"family":"Tahimic","given":"Candice G. T."},{"family":"Chancellor","given":"Jeffrey"},{"family":"Mortreux","given":"Marie"},{"family":"Sanford","given":"Larry D."},{"family":"Kubik","given":"Angela J."},{"family":"Delp","given":"Michael D."},{"family":"Mao","given":"Xiao Wen"}],"issued":{"date-parts":[["2021"]]}}},{"id":32352,"uris":["http://zotero.org/groups/274979/items/4D5X5RSB"],"uri":["http://zotero.org/groups/274979/items/4D5X5RSB"],"itemData":{"id":32352,"type":"article-journal","abstract":"Spaceflight has profound effects on vascular function as a result of weightlessness that may be further compounded by radiation exposure. The purpose of the present study was to assess the individual and combined effects of hindlimb unloading (HU) and radiation (Rad) on vasodilator responses in the skeletal muscle vasculature. Adult male C57BL/6J mice were randomized to one of four groups: control (Con), HU (tail suspension for 15 days), Rad (200 cGy of 137Cs), and HU-Rad (15-day tail suspension and 200 cGy of 137Cs). Endothelium-dependent vasodilation of gastrocnemius feed arteries was assessed in vitro using acetylcholine (ACh, 10−9–10−4 M) and inhibitors of nitric oxide synthase (NOS) and cyclooxygenase (COX). Endothelium-independent vasodilation was assessed using Dea-NONOate (10−9–10−4 M). Endothelium-dependent and -independent vasodilator responses were impaired relative to Con responses in all treatment groups; however, there was no further impairment from the combination of treatments (HU-Rad) relative to that in the HU and Rad groups. The NOS-mediated contribution to endothelium-dependent vasodilation was depressed with HU and Rad. This impairment in NOS signaling may have been partially compensated for by an enhancement of PGI2-mediated dilation. Changes in endothelium-dependent vasodilation were also associated with decrements in trabecular bone volume in the proximal tibia metaphysis. These data demonstrate that the simulated space environment (i.e., radiation exposure and unloading of muscle and bone) significantly impairs skeletal muscle artery vasodilation, mediated through endothelium-dependent reductions in NOS signaling and decrements in vascular smooth muscle cell responsiveness to NO.","container-title":"Journal of Applied Physiology","DOI":"10.1152/japplphysiol.00423.2015","ISSN":"8750-7587","issue":"2","note":"publisher: American Physiological Society","page":"97-106","source":"journals.physiology.org (Atypon)","title":"Effects of hindlimb unloading and ionizing radiation on skeletal muscle resistance artery vasodilation and its relation to cancellous bone in mice","volume":"120","author":[{"family":"Prisby","given":"Rhonda D."},{"family":"Alwood","given":"Joshua S."},{"family":"Behnke","given":"Brad J."},{"family":"Stabley","given":"John N."},{"family":"McCullough","given":"Danielle J."},{"family":"Ghosh","given":"Payal"},{"family":"Globus","given":"Ruth K."},{"family":"Delp","given":"Michael D."}],"issued":{"date-parts":[["2016",1,15]]}}}],"schema":"https://github.com/citation-style-language/schema/raw/master/csl-citation.json"} </w:instrText>
      </w:r>
      <w:r w:rsidR="00A17783"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18,19</w:t>
      </w:r>
      <w:r w:rsidR="00A17783" w:rsidRPr="00462F29">
        <w:rPr>
          <w:rFonts w:ascii="Times New Roman" w:eastAsia="Batang" w:hAnsi="Times New Roman" w:cs="Times New Roman"/>
          <w:color w:val="000000" w:themeColor="text1"/>
        </w:rPr>
        <w:fldChar w:fldCharType="end"/>
      </w:r>
      <w:r w:rsidR="007E3542" w:rsidRPr="00462F29">
        <w:rPr>
          <w:rFonts w:ascii="Times New Roman" w:eastAsia="Batang" w:hAnsi="Times New Roman" w:cs="Times New Roman"/>
          <w:color w:val="000000" w:themeColor="text1"/>
        </w:rPr>
        <w:t>.</w:t>
      </w:r>
      <w:r w:rsidR="00E94076" w:rsidRPr="00462F29">
        <w:rPr>
          <w:rFonts w:ascii="Times New Roman" w:eastAsia="Batang" w:hAnsi="Times New Roman" w:cs="Times New Roman"/>
          <w:color w:val="000000" w:themeColor="text1"/>
        </w:rPr>
        <w:t xml:space="preserve"> </w:t>
      </w:r>
      <w:r w:rsidR="007E3542" w:rsidRPr="00462F29">
        <w:rPr>
          <w:rFonts w:ascii="Times New Roman" w:eastAsia="Batang" w:hAnsi="Times New Roman" w:cs="Times New Roman"/>
          <w:color w:val="000000" w:themeColor="text1"/>
        </w:rPr>
        <w:t>Quantification of</w:t>
      </w:r>
      <w:r w:rsidR="00B91FE8" w:rsidRPr="00462F29">
        <w:rPr>
          <w:rFonts w:ascii="Times New Roman" w:eastAsia="Batang" w:hAnsi="Times New Roman" w:cs="Times New Roman"/>
          <w:color w:val="000000" w:themeColor="text1"/>
        </w:rPr>
        <w:t xml:space="preserve"> vascular gross anatomy </w:t>
      </w:r>
      <w:r w:rsidR="007E3542" w:rsidRPr="00462F29">
        <w:rPr>
          <w:rFonts w:ascii="Times New Roman" w:eastAsia="Batang" w:hAnsi="Times New Roman" w:cs="Times New Roman"/>
          <w:color w:val="000000" w:themeColor="text1"/>
        </w:rPr>
        <w:t xml:space="preserve">is impeded </w:t>
      </w:r>
      <w:r w:rsidR="00B91FE8" w:rsidRPr="00462F29">
        <w:rPr>
          <w:rFonts w:ascii="Times New Roman" w:eastAsia="Batang" w:hAnsi="Times New Roman" w:cs="Times New Roman"/>
          <w:color w:val="000000" w:themeColor="text1"/>
        </w:rPr>
        <w:t xml:space="preserve">due to the small size of rodent structures and </w:t>
      </w:r>
      <w:r w:rsidR="007E3542" w:rsidRPr="00462F29">
        <w:rPr>
          <w:rFonts w:ascii="Times New Roman" w:eastAsia="Batang" w:hAnsi="Times New Roman" w:cs="Times New Roman"/>
          <w:color w:val="000000" w:themeColor="text1"/>
        </w:rPr>
        <w:t>costs associated with high-resolution imaging required.</w:t>
      </w:r>
      <w:r w:rsidR="00CF7501" w:rsidRPr="00462F29">
        <w:rPr>
          <w:rFonts w:ascii="Times New Roman" w:eastAsia="Batang" w:hAnsi="Times New Roman" w:cs="Times New Roman"/>
          <w:color w:val="000000" w:themeColor="text1"/>
        </w:rPr>
        <w:t xml:space="preserve"> The small size of rodents </w:t>
      </w:r>
      <w:r w:rsidR="00C43CFC" w:rsidRPr="00462F29">
        <w:rPr>
          <w:rFonts w:ascii="Times New Roman" w:eastAsia="Batang" w:hAnsi="Times New Roman" w:cs="Times New Roman"/>
          <w:color w:val="000000" w:themeColor="text1"/>
        </w:rPr>
        <w:t>limits</w:t>
      </w:r>
      <w:r w:rsidR="00CF7501" w:rsidRPr="00462F29">
        <w:rPr>
          <w:rFonts w:ascii="Times New Roman" w:eastAsia="Batang" w:hAnsi="Times New Roman" w:cs="Times New Roman"/>
          <w:color w:val="000000" w:themeColor="text1"/>
        </w:rPr>
        <w:t xml:space="preserve"> longitudinal biological sample collection. </w:t>
      </w:r>
      <w:r w:rsidR="0045429B" w:rsidRPr="00462F29">
        <w:rPr>
          <w:rFonts w:ascii="Times New Roman" w:eastAsia="Batang" w:hAnsi="Times New Roman" w:cs="Times New Roman"/>
          <w:color w:val="000000" w:themeColor="text1"/>
        </w:rPr>
        <w:t xml:space="preserve">Mouse models poorly mimic the genetic alterations in human inflammatory disease, which is highly relevant to radiation exposures. </w:t>
      </w:r>
      <w:r w:rsidR="00C43CFC" w:rsidRPr="00462F29">
        <w:rPr>
          <w:rFonts w:ascii="Times New Roman" w:eastAsia="Batang" w:hAnsi="Times New Roman" w:cs="Times New Roman"/>
          <w:color w:val="000000" w:themeColor="text1"/>
        </w:rPr>
        <w:t>Rodent brains differ substantially with respect to structure and function (e.g.</w:t>
      </w:r>
      <w:r w:rsidR="004E24A7">
        <w:rPr>
          <w:rFonts w:ascii="Times New Roman" w:eastAsia="Batang" w:hAnsi="Times New Roman" w:cs="Times New Roman"/>
          <w:color w:val="000000" w:themeColor="text1"/>
        </w:rPr>
        <w:t>,</w:t>
      </w:r>
      <w:r w:rsidR="00C43CFC" w:rsidRPr="00462F29">
        <w:rPr>
          <w:rFonts w:ascii="Times New Roman" w:eastAsia="Batang" w:hAnsi="Times New Roman" w:cs="Times New Roman"/>
          <w:color w:val="000000" w:themeColor="text1"/>
        </w:rPr>
        <w:t xml:space="preserve"> brain, pre-frontal cortex, neocortex size; </w:t>
      </w:r>
      <w:r w:rsidR="00C43CFC" w:rsidRPr="00462F29">
        <w:rPr>
          <w:rFonts w:ascii="Times New Roman" w:eastAsia="Batang" w:hAnsi="Times New Roman" w:cs="Times New Roman"/>
          <w:color w:val="000000" w:themeColor="text1"/>
        </w:rPr>
        <w:lastRenderedPageBreak/>
        <w:t xml:space="preserve">frontal lobe development; brain cell and neuron numbers; synaptic number and connections; axon size; neurogenesis) </w:t>
      </w:r>
      <w:r w:rsidR="00EC6936" w:rsidRPr="00462F29">
        <w:rPr>
          <w:rFonts w:ascii="Times New Roman" w:eastAsia="Batang" w:hAnsi="Times New Roman" w:cs="Times New Roman"/>
          <w:color w:val="000000" w:themeColor="text1"/>
        </w:rPr>
        <w:t>as highlighted in Table 1 of Desai et al</w:t>
      </w:r>
      <w:r w:rsidR="008846F7" w:rsidRPr="00804CFA">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VqbaiRXq","properties":{"formattedCitation":"\\super 20\\nosupersub{}","plainCitation":"20","noteIndex":0},"citationItems":[{"id":31332,"uris":["http://zotero.org/groups/274979/items/AHMAJXMK"],"uri":["http://zotero.org/groups/274979/items/AHMAJXMK"],"itemData":{"id":31332,"type":"article-journal","abstract":"Studies in rodents suggest that exposure to distinct spaceflight stressors (e.g., space radiation, isolation/confinement, microgravity) may have a pro…","container-title":"Life Sciences in Space Research","DOI":"10.1016/j.lssr.2021.03.008","ISSN":"2214-5524","language":"en","page":"9-23","source":"www.sciencedirect.com","title":"Nonhuman primate models in the study of spaceflight stressors: Past contributions and future directions","title-short":"Nonhuman primate models in the study of spaceflight stressors","volume":"30","author":[{"family":"Desai RI, Kangas BD, Limoli CL","given":""}],"issued":{"date-parts":[["2021",8,1]]}}}],"schema":"https://github.com/citation-style-language/schema/raw/master/csl-citation.json"} </w:instrText>
      </w:r>
      <w:r w:rsidR="008846F7" w:rsidRPr="00804CFA">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20</w:t>
      </w:r>
      <w:r w:rsidR="008846F7" w:rsidRPr="00804CFA">
        <w:rPr>
          <w:rFonts w:ascii="Times New Roman" w:eastAsia="Batang" w:hAnsi="Times New Roman" w:cs="Times New Roman"/>
          <w:color w:val="000000" w:themeColor="text1"/>
        </w:rPr>
        <w:fldChar w:fldCharType="end"/>
      </w:r>
      <w:r w:rsidR="00C43CFC" w:rsidRPr="00462F29">
        <w:rPr>
          <w:rFonts w:ascii="Times New Roman" w:eastAsia="Batang" w:hAnsi="Times New Roman" w:cs="Times New Roman"/>
          <w:color w:val="000000" w:themeColor="text1"/>
        </w:rPr>
        <w:t>.</w:t>
      </w:r>
    </w:p>
    <w:p w14:paraId="0F72914D" w14:textId="3FF93F8E" w:rsidR="00F342DE" w:rsidRPr="00462F29" w:rsidRDefault="00C05EC0" w:rsidP="00462F29">
      <w:pPr>
        <w:widowControl w:val="0"/>
        <w:ind w:firstLine="450"/>
        <w:rPr>
          <w:rFonts w:ascii="Times New Roman" w:eastAsia="Batang" w:hAnsi="Times New Roman" w:cs="Times New Roman"/>
          <w:color w:val="000000" w:themeColor="text1"/>
        </w:rPr>
      </w:pPr>
      <w:r w:rsidRPr="00462F29">
        <w:rPr>
          <w:rFonts w:ascii="Times New Roman" w:eastAsia="Batang" w:hAnsi="Times New Roman" w:cs="Times New Roman"/>
          <w:color w:val="000000" w:themeColor="text1"/>
        </w:rPr>
        <w:t xml:space="preserve">Minipigs are a well-characterized </w:t>
      </w:r>
      <w:r w:rsidR="00B33B9F" w:rsidRPr="00462F29">
        <w:rPr>
          <w:rFonts w:ascii="Times New Roman" w:eastAsia="Batang" w:hAnsi="Times New Roman" w:cs="Times New Roman"/>
          <w:color w:val="000000" w:themeColor="text1"/>
        </w:rPr>
        <w:t xml:space="preserve">translational </w:t>
      </w:r>
      <w:r w:rsidRPr="00462F29">
        <w:rPr>
          <w:rFonts w:ascii="Times New Roman" w:eastAsia="Batang" w:hAnsi="Times New Roman" w:cs="Times New Roman"/>
          <w:color w:val="000000" w:themeColor="text1"/>
        </w:rPr>
        <w:t xml:space="preserve">animal model used </w:t>
      </w:r>
      <w:r w:rsidR="00B33B9F" w:rsidRPr="00462F29">
        <w:rPr>
          <w:rFonts w:ascii="Times New Roman" w:eastAsia="Batang" w:hAnsi="Times New Roman" w:cs="Times New Roman"/>
          <w:color w:val="000000" w:themeColor="text1"/>
        </w:rPr>
        <w:t xml:space="preserve">in biomedical research and development </w:t>
      </w:r>
      <w:r w:rsidRPr="00462F29">
        <w:rPr>
          <w:rFonts w:ascii="Times New Roman" w:eastAsia="Batang" w:hAnsi="Times New Roman" w:cs="Times New Roman"/>
          <w:color w:val="000000" w:themeColor="text1"/>
        </w:rPr>
        <w:t xml:space="preserve">to study </w:t>
      </w:r>
      <w:proofErr w:type="gramStart"/>
      <w:r w:rsidRPr="00462F29">
        <w:rPr>
          <w:rFonts w:ascii="Times New Roman" w:eastAsia="Batang" w:hAnsi="Times New Roman" w:cs="Times New Roman"/>
          <w:color w:val="000000" w:themeColor="text1"/>
        </w:rPr>
        <w:t>a number of</w:t>
      </w:r>
      <w:proofErr w:type="gramEnd"/>
      <w:r w:rsidRPr="00462F29">
        <w:rPr>
          <w:rFonts w:ascii="Times New Roman" w:eastAsia="Batang" w:hAnsi="Times New Roman" w:cs="Times New Roman"/>
          <w:color w:val="000000" w:themeColor="text1"/>
        </w:rPr>
        <w:t xml:space="preserve"> important aspects of human health including skin, </w:t>
      </w:r>
      <w:r w:rsidR="001A20C9" w:rsidRPr="00462F29">
        <w:rPr>
          <w:rFonts w:ascii="Times New Roman" w:eastAsia="Batang" w:hAnsi="Times New Roman" w:cs="Times New Roman"/>
          <w:color w:val="000000" w:themeColor="text1"/>
        </w:rPr>
        <w:t>metabolism</w:t>
      </w:r>
      <w:r w:rsidRPr="00462F29">
        <w:rPr>
          <w:rFonts w:ascii="Times New Roman" w:eastAsia="Batang" w:hAnsi="Times New Roman" w:cs="Times New Roman"/>
          <w:color w:val="000000" w:themeColor="text1"/>
        </w:rPr>
        <w:t xml:space="preserve">, </w:t>
      </w:r>
      <w:r w:rsidR="001A20C9" w:rsidRPr="00462F29">
        <w:rPr>
          <w:rFonts w:ascii="Times New Roman" w:eastAsia="Batang" w:hAnsi="Times New Roman" w:cs="Times New Roman"/>
          <w:color w:val="000000" w:themeColor="text1"/>
        </w:rPr>
        <w:t xml:space="preserve">major </w:t>
      </w:r>
      <w:r w:rsidR="004E24A7" w:rsidRPr="004E24A7">
        <w:rPr>
          <w:rFonts w:ascii="Times New Roman" w:eastAsia="Batang" w:hAnsi="Times New Roman" w:cs="Times New Roman"/>
          <w:color w:val="000000" w:themeColor="text1"/>
        </w:rPr>
        <w:t>organs,</w:t>
      </w:r>
      <w:r w:rsidRPr="00462F29">
        <w:rPr>
          <w:rFonts w:ascii="Times New Roman" w:eastAsia="Batang" w:hAnsi="Times New Roman" w:cs="Times New Roman"/>
          <w:color w:val="000000" w:themeColor="text1"/>
        </w:rPr>
        <w:t xml:space="preserve"> and immune status due to their anatomical, physiological, and biochemical similarities to humans</w:t>
      </w:r>
      <w:r w:rsidR="004E24A7" w:rsidRPr="004E24A7">
        <w:rPr>
          <w:rFonts w:ascii="Times New Roman" w:eastAsia="Batang" w:hAnsi="Times New Roman" w:cs="Times New Roman"/>
          <w:color w:val="000000" w:themeColor="text1"/>
        </w:rPr>
        <w:t xml:space="preserve">. </w:t>
      </w:r>
      <w:r w:rsidR="00D7423F" w:rsidRPr="00462F29">
        <w:rPr>
          <w:rFonts w:ascii="Times New Roman" w:eastAsia="Batang" w:hAnsi="Times New Roman" w:cs="Times New Roman"/>
        </w:rPr>
        <w:t>A</w:t>
      </w:r>
      <w:r w:rsidR="000B2437" w:rsidRPr="00462F29">
        <w:rPr>
          <w:rFonts w:ascii="Times New Roman" w:eastAsia="Batang" w:hAnsi="Times New Roman" w:cs="Times New Roman"/>
        </w:rPr>
        <w:t xml:space="preserve"> well-characterized genotype and gene sequence homology between swine and humans is of added advantage</w:t>
      </w:r>
      <w:r w:rsidR="000B2437" w:rsidRPr="00462F29">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7mndmRaZ","properties":{"formattedCitation":"\\super 21\\nosupersub{}","plainCitation":"21","noteIndex":0},"citationItems":[{"id":32366,"uris":["http://zotero.org/groups/274979/items/GMLL692F"],"uri":["http://zotero.org/groups/274979/items/GMLL692F"],"itemData":{"id":32366,"type":"article-journal","container-title":"Expert Opinion on Drug Discovery","DOI":"10.1080/17460441.2016.1223039","ISSN":"1746-0441, 1746-045X","issue":"12","journalAbbreviation":"Expert Opinion on Drug Discovery","language":"en","page":"1131-1134","source":"DOI.org (Crossref)","title":"Minipigs as models in drug discovery","volume":"11","author":[{"family":"Singh","given":"Vijay K."},{"family":"Thrall","given":"Karla D."},{"family":"Hauer-Jensen","given":"Martin"}],"issued":{"date-parts":[["2016",12]]}}}],"schema":"https://github.com/citation-style-language/schema/raw/master/csl-citation.json"} </w:instrText>
      </w:r>
      <w:r w:rsidR="000B2437" w:rsidRPr="00462F29">
        <w:rPr>
          <w:rFonts w:ascii="Times New Roman" w:eastAsia="Batang" w:hAnsi="Times New Roman" w:cs="Times New Roman"/>
        </w:rPr>
        <w:fldChar w:fldCharType="separate"/>
      </w:r>
      <w:r w:rsidR="006E2372" w:rsidRPr="006E2372">
        <w:rPr>
          <w:rFonts w:ascii="Times New Roman" w:hAnsi="Times New Roman" w:cs="Times New Roman"/>
          <w:vertAlign w:val="superscript"/>
        </w:rPr>
        <w:t>21</w:t>
      </w:r>
      <w:r w:rsidR="000B2437" w:rsidRPr="00462F29">
        <w:rPr>
          <w:rFonts w:ascii="Times New Roman" w:eastAsia="Batang" w:hAnsi="Times New Roman" w:cs="Times New Roman"/>
        </w:rPr>
        <w:fldChar w:fldCharType="end"/>
      </w:r>
      <w:r w:rsidR="000B2437" w:rsidRPr="00462F29">
        <w:rPr>
          <w:rFonts w:ascii="Times New Roman" w:eastAsia="Batang" w:hAnsi="Times New Roman" w:cs="Times New Roman"/>
        </w:rPr>
        <w:t xml:space="preserve">. </w:t>
      </w:r>
      <w:r w:rsidRPr="00462F29">
        <w:rPr>
          <w:rFonts w:ascii="Times New Roman" w:eastAsia="Batang" w:hAnsi="Times New Roman" w:cs="Times New Roman"/>
          <w:color w:val="000000" w:themeColor="text1"/>
        </w:rPr>
        <w:t>Compared to rodents, coronary circulation in minipigs is anatomically similar to young human hearts with no anastomoses between branches of the vasculature, making it a robust model to conduct CV</w:t>
      </w:r>
      <w:r w:rsidR="00D7423F" w:rsidRPr="00462F29">
        <w:rPr>
          <w:rFonts w:ascii="Times New Roman" w:eastAsia="Batang" w:hAnsi="Times New Roman" w:cs="Times New Roman"/>
          <w:color w:val="000000" w:themeColor="text1"/>
        </w:rPr>
        <w:t xml:space="preserve"> </w:t>
      </w:r>
      <w:r w:rsidRPr="00462F29">
        <w:rPr>
          <w:rFonts w:ascii="Times New Roman" w:eastAsia="Batang" w:hAnsi="Times New Roman" w:cs="Times New Roman"/>
          <w:color w:val="000000" w:themeColor="text1"/>
        </w:rPr>
        <w:t>research after exposure to spaceflight stressors</w:t>
      </w:r>
      <w:r w:rsidR="00CB4AB2"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ciY8rASB","properties":{"formattedCitation":"\\super 22\\nosupersub{}","plainCitation":"22","noteIndex":0},"citationItems":[{"id":13161,"uris":["http://zotero.org/groups/390339/items/LNFI9YNL"],"uri":["http://zotero.org/groups/390339/items/LNFI9YNL"],"itemData":{"id":13161,"type":"article-journal","abstract":"Radiation therapy (RT) is an important component of cancer therapy, with &gt;50% of cancer patients receiving RT. As the number of cancer survivors increases, the short- and long-term side effects of cancer therapy are of growing concern. Side effects of RT for thoracic tumors, notably cardiac and pulmonary toxicities, can cause morbidity and mortality in long-term cancer survivors. An understanding of the biological pathways and mechanisms involved in normal tissue toxicity from RT will improve future cancer treatments by reducing the risk of long-term side effects. Many of these mechanistic studies are performed in animal models of radiation exposure. In this area of research, the use of small animal image-guided RT with treatment planning systems that allow more accurate dose determination has the potential to revolutionize knowledge of clinically relevant tumor and normal tissue radiobiology. However, there are still a number of challenges to overcome to optimize such radiation delivery, including dose verification and calibration, determination of doses received by adjacent normal tissues that can affect outcomes, and motion management and identifying variation in doses due to animal heterogeneity. In addition, recent studies have begun to determine how animal strain and sex affect normal tissue radiation injuries. This review article discusses the known and potential benefits and caveats of newer technologies and methods used for small animal radiation delivery, as well as how the choice of animal models, including variables such as species, strain, and age, can alter the severity of cardiac radiation toxicities and impact their clinical relevance.","container-title":"Cancers","DOI":"10.3390/cancers12020415","ISSN":"2072-6694","issue":"2","journalAbbreviation":"Cancers (Basel)","note":"PMID: 32053873\nPMCID: PMC7072196","source":"PubMed Central","title":"Advances in Preclinical Research Models of Radiation-Induced Cardiac Toxicity","URL":"https://www.ncbi.nlm.nih.gov/pmc/articles/PMC7072196/","volume":"12","author":[{"family":"Schlaak","given":"Rachel A."},{"family":"SenthilKumar","given":"Gopika"},{"family":"Boerma","given":"Marjan"},{"family":"Bergom","given":"Carmen"}],"accessed":{"date-parts":[["2020",7,2]]},"issued":{"date-parts":[["2020",2,11]]}}}],"schema":"https://github.com/citation-style-language/schema/raw/master/csl-citation.json"} </w:instrText>
      </w:r>
      <w:r w:rsidR="00CB4AB2"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22</w:t>
      </w:r>
      <w:r w:rsidR="00CB4AB2" w:rsidRPr="00462F29">
        <w:rPr>
          <w:rFonts w:ascii="Times New Roman" w:eastAsia="Batang" w:hAnsi="Times New Roman" w:cs="Times New Roman"/>
          <w:color w:val="000000" w:themeColor="text1"/>
        </w:rPr>
        <w:fldChar w:fldCharType="end"/>
      </w:r>
      <w:r w:rsidRPr="00462F29">
        <w:rPr>
          <w:rFonts w:ascii="Times New Roman" w:eastAsia="Batang" w:hAnsi="Times New Roman" w:cs="Times New Roman"/>
          <w:color w:val="000000" w:themeColor="text1"/>
        </w:rPr>
        <w:t xml:space="preserve">. In addition, anatomical and physiological characteristics tested in different </w:t>
      </w:r>
      <w:r w:rsidR="00E94076" w:rsidRPr="00462F29">
        <w:rPr>
          <w:rFonts w:ascii="Times New Roman" w:eastAsia="Batang" w:hAnsi="Times New Roman" w:cs="Times New Roman"/>
          <w:color w:val="000000" w:themeColor="text1"/>
        </w:rPr>
        <w:t>strains</w:t>
      </w:r>
      <w:r w:rsidRPr="00462F29">
        <w:rPr>
          <w:rFonts w:ascii="Times New Roman" w:eastAsia="Batang" w:hAnsi="Times New Roman" w:cs="Times New Roman"/>
          <w:color w:val="000000" w:themeColor="text1"/>
        </w:rPr>
        <w:t xml:space="preserve"> of minipigs accurately reflect</w:t>
      </w:r>
      <w:r w:rsidR="00D7423F" w:rsidRPr="00462F29">
        <w:rPr>
          <w:rFonts w:ascii="Times New Roman" w:eastAsia="Batang" w:hAnsi="Times New Roman" w:cs="Times New Roman"/>
          <w:color w:val="000000" w:themeColor="text1"/>
        </w:rPr>
        <w:t xml:space="preserve"> the</w:t>
      </w:r>
      <w:r w:rsidRPr="00462F29">
        <w:rPr>
          <w:rFonts w:ascii="Times New Roman" w:eastAsia="Batang" w:hAnsi="Times New Roman" w:cs="Times New Roman"/>
          <w:color w:val="000000" w:themeColor="text1"/>
        </w:rPr>
        <w:t xml:space="preserve"> response of</w:t>
      </w:r>
      <w:r w:rsidR="00D7423F" w:rsidRPr="00462F29">
        <w:rPr>
          <w:rFonts w:ascii="Times New Roman" w:eastAsia="Batang" w:hAnsi="Times New Roman" w:cs="Times New Roman"/>
          <w:color w:val="000000" w:themeColor="text1"/>
        </w:rPr>
        <w:t xml:space="preserve"> the</w:t>
      </w:r>
      <w:r w:rsidRPr="00462F29">
        <w:rPr>
          <w:rFonts w:ascii="Times New Roman" w:eastAsia="Batang" w:hAnsi="Times New Roman" w:cs="Times New Roman"/>
          <w:color w:val="000000" w:themeColor="text1"/>
        </w:rPr>
        <w:t xml:space="preserve"> human cardiovascular system in clinical and toxicity testing</w:t>
      </w:r>
      <w:r w:rsidR="008E42B7"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1D8twmVe","properties":{"formattedCitation":"\\super 23\\nosupersub{}","plainCitation":"23","noteIndex":0},"citationItems":[{"id":1705,"uris":["http://zotero.org/groups/390339/items/U89IN5LH"],"uri":["http://zotero.org/groups/390339/items/U89IN5LH"],"itemData":{"id":1705,"type":"article-journal","abstract":"The minipig has been increasingly recognized as a valid alternative to canines and nonhuman primates in regulatory toxicity. This article presents the results of cardiovascular assessments in the Yucatan, Hanford, Sinclair, and Göttingen minipigs conducted during nonclinical investigations and control toxicity testing. Cardiac electrophysiology was obtained using clinical electrocardiogram and surgical monitor units. Peripheral vessel diameter, velocity, and flow were obtained by Doppler ultrasonography, and cardiac vessel diameter was obtained postmortem. Anatomic parameters were obtained at necropsy. Histopathology assessments were conducted on heart, blood vessels, and kidneys. Collected data were compared to published cardiovascular measurements of adult humans to illustrate similarities and differences. Each lineage of minipigs was found to have specific anatomic and physiologic characteristics that may accurately reflect response of human cardiovascular systems in clinical investigations and toxicity testing. In conclusion, the interspecies similarities between the cardiovascular systems make these lineages of minipigs suitable as models for the human counterpart. In addition, these reported differences between lineages will aid investigators in selecting a relevant lineage of minipigs if specific cardiovascular parameters are required during drug safety evaluation.","container-title":"Toxicology Research and Application","DOI":"10.1177/2397847317696367","ISSN":"2397-8473","journalAbbreviation":"Toxicology Research and Application","note":"publisher: SAGE Publications Ltd STM","page":"2397847317696367","source":"SAGE Journals","title":"Comparative cardiovascular physiology and pathology in selected lineages of minipigs: Relation to drug safety evaluation","title-short":"Comparative cardiovascular physiology and pathology in selected lineages of minipigs","volume":"1","author":[{"family":"Stricker-Krongrad","given":"Alain"},{"family":"Shoemake","given":"Catherine"},{"family":"Brocksmith","given":"Derek"},{"family":"Liu","given":"Jason"},{"family":"Hamlin","given":"Robert"},{"family":"Bouchard","given":"Guy"}],"issued":{"date-parts":[["2017",1,1]]}}}],"schema":"https://github.com/citation-style-language/schema/raw/master/csl-citation.json"} </w:instrText>
      </w:r>
      <w:r w:rsidR="008E42B7"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23</w:t>
      </w:r>
      <w:r w:rsidR="008E42B7" w:rsidRPr="00462F29">
        <w:rPr>
          <w:rFonts w:ascii="Times New Roman" w:eastAsia="Batang" w:hAnsi="Times New Roman" w:cs="Times New Roman"/>
          <w:color w:val="000000" w:themeColor="text1"/>
        </w:rPr>
        <w:fldChar w:fldCharType="end"/>
      </w:r>
      <w:r w:rsidRPr="00462F29">
        <w:rPr>
          <w:rFonts w:ascii="Times New Roman" w:eastAsia="Batang" w:hAnsi="Times New Roman" w:cs="Times New Roman"/>
          <w:color w:val="000000" w:themeColor="text1"/>
        </w:rPr>
        <w:t xml:space="preserve">. Minipigs are </w:t>
      </w:r>
      <w:r w:rsidR="00D67E82" w:rsidRPr="00462F29">
        <w:rPr>
          <w:rFonts w:ascii="Times New Roman" w:eastAsia="Batang" w:hAnsi="Times New Roman" w:cs="Times New Roman"/>
          <w:color w:val="000000" w:themeColor="text1"/>
        </w:rPr>
        <w:t xml:space="preserve">used </w:t>
      </w:r>
      <w:r w:rsidR="00D7423F" w:rsidRPr="00462F29">
        <w:rPr>
          <w:rFonts w:ascii="Times New Roman" w:eastAsia="Batang" w:hAnsi="Times New Roman" w:cs="Times New Roman"/>
          <w:color w:val="000000" w:themeColor="text1"/>
        </w:rPr>
        <w:t xml:space="preserve">as a model organism for multiple radiation-induced impacts including </w:t>
      </w:r>
      <w:r w:rsidR="00F342DE" w:rsidRPr="00462F29">
        <w:rPr>
          <w:rFonts w:ascii="Times New Roman" w:eastAsia="Batang" w:hAnsi="Times New Roman" w:cs="Times New Roman"/>
          <w:color w:val="000000" w:themeColor="text1"/>
        </w:rPr>
        <w:t>acute radiation syndrome</w:t>
      </w:r>
      <w:r w:rsidR="000263A7" w:rsidRPr="00804CFA">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227Da5LE","properties":{"formattedCitation":"\\super 24,25\\nosupersub{}","plainCitation":"24,25","noteIndex":0},"citationItems":[{"id":488,"uris":["http://zotero.org/groups/274979/items/4XHP6KB3"],"uri":["http://zotero.org/groups/274979/items/4XHP6KB3"],"itemData":{"id":488,"type":"article-journal","abstract":"Changes in intracranial pressure (ICP) during space flight have stimulated an area of research in space medicine. It is widely speculated that elevations in ICP contribute to structural and functional ocular changes, including deterioration in vision, which is also observed during space flight. The aim of this study was to investigate changes in opening pressure (OP) occurring as a result of ionizing radiation exposure (at doses and dose-rates relevant to solar particle event radiation). We used a large animal model, the Yucatan mini-pig, and were able to obtain measurements over a 90 day period. This is the first investigation to show long term recordings of ICP in a large animal model without an invasive craniotomy procedure. Further, this is the first investigation reporting increased ICP after radiation exposure.","container-title":"Acta Astronaut","issue":"2","journalAbbreviation":"Acta Astronaut","page":"807-812","title":"Increased intracranial pressure in mini-pigs exposed to simulated solar particle event radiation","title-short":"Increased intracranial pressure in mini-pigs exposed to simulated solar particle event radiation","volume":"94","author":[{"family":"Sanzari","given":"Jenine"},{"family":"Muehlmatt","given":"Amy"},{"family":"Savage","given":"Alexandria"},{"family":"Lin","given":"Liyong"},{"family":"Kennedy","given":"Ann R."}],"issued":{"date-parts":[["2014",2]]}}},{"id":116,"uris":["http://zotero.org/groups/274979/items/6JXWFXSJ"],"uri":["http://zotero.org/groups/274979/items/6JXWFXSJ"],"itemData":{"id":116,"type":"article-journal","abstract":"During a major solar particle event (SPE), astronauts in space are at risk of exposure to an increased dose of proton radiation. The whole body distribution of the absorbed SPE proton dose is inhomogeneous, and such an inhomogeneous SPE proton dose can be simulated by electron radiation. Using Yucatan minipigs as an animal model, we compared the time courses of leukocyte count changes after exposure to proton simulated SPE (pSPE) radiation or electron simulated SPE (eSPE) radiation. The results demonstrated that the time required after irradiation to reach the lowest leukocyte counts was generally comparable between the pSPE and eSPE radiation exposures. However, the leukocyte count often recovered faster after electron irradiation compared to proton irradiation at the corresponding doses. In addition, the radiation dose required to achieve comparable magnitudes of leukocyte count decrease was higher in the eSPE animals than for the pSPE animals. In conclusion, based on the magnitude of the decrease and the time required to reach the lowest leukocyte counts after irradiation, the pSPE radiation was more effective than the eSPE radiation in reducing the peripheral leukocyte counts. Lymphocytes appeared to be the most sensitive type of leukocytes in response to either type of SPE radiation. It is particularly noteworthy that following exposure to pSPE radiation at the skin doses &amp;gt;5 Gy, the neutrophils do not recover from the radiation damage at times up to 30 days, and the neutrophils have not recovered to their baseline levels even at 90 days post-irradiation. These results suggest a marked difference in the ability of the neutrophils to recover from pSPE radiation compared the results observed for eSPE radiation.","container-title":"Life Sciences in Space Research","DOI":"10.1016/j.lssr.2014.12.002","ISSN":"2214-5524","journalAbbreviation":"Life Sciences in Space Research","page":"11-16","source":"ScienceDirect","title":"Comparison of changes over time in leukocyte counts in Yucatan minipigs irradiated with simulated solar particle event-like radiation","volume":"4","author":[{"family":"Sanzari","given":"Jenine K."},{"family":"Steven Wan","given":"X."},{"family":"Muehlmatt","given":"Amy"},{"family":"Lin","given":"Liyong"},{"family":"Kennedy","given":"Ann R."}],"issued":{"date-parts":[["2015",1]]}}}],"schema":"https://github.com/citation-style-language/schema/raw/master/csl-citation.json"} </w:instrText>
      </w:r>
      <w:r w:rsidR="000263A7" w:rsidRPr="00804CFA">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24,25</w:t>
      </w:r>
      <w:r w:rsidR="000263A7" w:rsidRPr="00804CFA">
        <w:rPr>
          <w:rFonts w:ascii="Times New Roman" w:eastAsia="Batang" w:hAnsi="Times New Roman" w:cs="Times New Roman"/>
          <w:color w:val="000000" w:themeColor="text1"/>
        </w:rPr>
        <w:fldChar w:fldCharType="end"/>
      </w:r>
      <w:r w:rsidR="00D7423F" w:rsidRPr="00462F29">
        <w:rPr>
          <w:rFonts w:ascii="Times New Roman" w:eastAsia="Batang" w:hAnsi="Times New Roman" w:cs="Times New Roman"/>
          <w:color w:val="000000" w:themeColor="text1"/>
        </w:rPr>
        <w:t xml:space="preserve">, </w:t>
      </w:r>
      <w:r w:rsidRPr="00462F29">
        <w:rPr>
          <w:rFonts w:ascii="Times New Roman" w:eastAsia="Batang" w:hAnsi="Times New Roman" w:cs="Times New Roman"/>
          <w:color w:val="000000" w:themeColor="text1"/>
        </w:rPr>
        <w:t>cutaneous radiation injury (CRI)</w:t>
      </w:r>
      <w:r w:rsidR="00F7595B">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muihiJa1","properties":{"formattedCitation":"\\super 26\\nosupersub{}","plainCitation":"26","noteIndex":0},"citationItems":[{"id":33102,"uris":["http://zotero.org/groups/274979/items/VHY2KZ39"],"uri":["http://zotero.org/groups/274979/items/VHY2KZ39"],"itemData":{"id":33102,"type":"article-journal","abstract":"Many cases of human exposures to high-dose radiation have been documented, including individuals exposed during the detonation of atomic bombs in Hiroshima and Nagasaki, nuclear power plant disasters (e.g., Chernobyl), as well as industrial and medical accidents. For many of these exposures, injuries to the skin have been present and have played a significant role in the progression of the injuries and survivability from the radiation exposure. There are also instances of radiation-induced skin complications in routine clinical radiotherapy and radiation diagnostic imaging procedures. In response to the threat of a radiological or nuclear mass casualty incident, the U.S. Department of Health and Human Services tasked the National Institute of Allergy and Infectious Diseases (NIAID) with identifying and funding early- to mid-stage medical countermeasure (MCM) development to treat radiation-induced injuries, including those to the skin. To appropriately assess the severity of radiation-induced skin injuries and determine efficacy of different approaches to mitigate/treat them, it is necessary to develop animal models that appropriately simulate what is seen in humans who have been exposed. In addition, it is important to understand the techniques that are used in other clinical indications (e.g., thermal burns, diabetic ulcers, etc.) to accurately assess the extent of skin injury and progression of healing. For these reasons, the NIAID partnered with two other U.S. Government funding and regulatory agencies, the Biomedical Advanced Research and Development Authority (BARDA) and the Food and Drug Administration (FDA), to identify state-of-the-art methods in assessment of skin injuries, explore animal models to better understand radiation-induced cutaneous damage and investigate treatment approaches. A two-day workshop was convened in May 2019 highlighting talks from 28 subject matter experts across five scientific sessions. This report provides an overview of information that was presented and the subsequent guided discussions.","container-title":"Radiation Research","DOI":"10.1667/RADE-20-00120.1","ISSN":"0033-7587, 1938-5404","issue":"3","journalAbbreviation":"rare","note":"publisher: Radiation Research Society","page":"315-344","source":"bioone.org","title":"Cutaneous Radiation Injuries: Models, Assessment and Treatments","title-short":"Cutaneous Radiation Injuries","volume":"194","author":[{"family":"DiCarlo","given":"Andrea L."},{"family":"Bandremer","given":"Aaron C."},{"family":"Hollingsworth","given":"Brynn A."},{"family":"Kasim","given":"Suhail"},{"family":"Laniyonu","given":"Adebayo"},{"family":"Todd","given":"Nushin F."},{"family":"Wang","given":"Sue-Jane"},{"family":"Wertheimer","given":"Ellen R."},{"family":"Rios","given":"Carmen I."}],"issued":{"date-parts":[["2020",8]]}}}],"schema":"https://github.com/citation-style-language/schema/raw/master/csl-citation.json"} </w:instrText>
      </w:r>
      <w:r w:rsidR="00F7595B">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26</w:t>
      </w:r>
      <w:r w:rsidR="00F7595B">
        <w:rPr>
          <w:rFonts w:ascii="Times New Roman" w:eastAsia="Batang" w:hAnsi="Times New Roman" w:cs="Times New Roman"/>
          <w:color w:val="000000" w:themeColor="text1"/>
        </w:rPr>
        <w:fldChar w:fldCharType="end"/>
      </w:r>
      <w:r w:rsidRPr="00462F29">
        <w:rPr>
          <w:rFonts w:ascii="Times New Roman" w:eastAsia="Batang" w:hAnsi="Times New Roman" w:cs="Times New Roman"/>
          <w:color w:val="000000" w:themeColor="text1"/>
        </w:rPr>
        <w:t>, single-high-radiation-dose-induced lung injur</w:t>
      </w:r>
      <w:r w:rsidR="00F7595B">
        <w:rPr>
          <w:rFonts w:ascii="Times New Roman" w:eastAsia="Batang" w:hAnsi="Times New Roman" w:cs="Times New Roman"/>
          <w:color w:val="000000" w:themeColor="text1"/>
        </w:rPr>
        <w:t>y</w:t>
      </w:r>
      <w:r w:rsidR="00F7595B">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P0wMNJ7K","properties":{"formattedCitation":"\\super 27\\nosupersub{}","plainCitation":"27","noteIndex":0},"citationItems":[{"id":33105,"uris":["http://zotero.org/groups/274979/items/3MUGDCFZ"],"uri":["http://zotero.org/groups/274979/items/3MUGDCFZ"],"itemData":{"id":33105,"type":"article-journal","abstract":"Radiation-induced lung injury (RILI) due to nuclear or radiological exposure remains difficult to treat because of insufficient clinical data. The goal of this study was to establish an appropriate and efficient minipig model and introduce a thoracic computed tomography (CT)-based method to measure the progression of RILI. Göttingen minipigs were allocated to control and irradiation groups. The most obvious changes in the CT images after irradiation were peribronchial opacification, interlobular septal thickening, and lung volume loss. Hounsfield units (HU) in the irradiation group reached a maximum level at 6 weeks and decreased thereafter, but remained higher than those of the control group. Both lung area and cardiac right lateral shift showed significant changes at 22 weeks post irradiation. The white blood cell (WBC) count, a marker of pneumonitis, increased and reached a maximum at 6 weeks in both peripheral blood and bronchial alveolar lavage fluid. Microscopic findings at 22 weeks post irradiation were characterized by widening of the interlobular septum, with dense fibrosis and an increase in the radiation dose–dependent fibrotic score. Our results also showed that WBC counts and microscopic findings were positively correlated with the three CT parameters. In conclusion, the minipig model can provide useful clinical data regarding RILI caused by the adverse effects of high-dose radiotherapy. Peribronchial opacification, interlobular septal thickening, and lung volume loss are three quantifiable CT parameters that can be used as a simple method for monitoring the progression of RILI.","container-title":"Journal of Radiation Research","DOI":"10.1093/jrr/rrv088","ISSN":"0449-3060","issue":"3","journalAbbreviation":"J Radiat Res","note":"PMID: 26712795\nPMCID: PMC4915533","page":"201-209","source":"PubMed Central","title":"Development of a minipig model for lung injury induced by a single high-dose radiation exposure and evaluation with thoracic computed tomography","volume":"57","author":[{"family":"Lee","given":"Jong-Geol"},{"family":"Park","given":"Sunhoo"},{"family":"Bae","given":"Chang-Hwan"},{"family":"Jang","given":"Won-Suk"},{"family":"Lee","given":"Sun-Joo"},{"family":"Lee","given":"Dal Nim"},{"family":"Myung","given":"Jae Kyung"},{"family":"Kim","given":"Cheol Hyeon"},{"family":"Jin","given":"Young-Woo"},{"family":"Lee","given":"Seung-Sook"},{"family":"Shim","given":"Sehwan"}],"issued":{"date-parts":[["2016",6]]}}}],"schema":"https://github.com/citation-style-language/schema/raw/master/csl-citation.json"} </w:instrText>
      </w:r>
      <w:r w:rsidR="00F7595B">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27</w:t>
      </w:r>
      <w:r w:rsidR="00F7595B">
        <w:rPr>
          <w:rFonts w:ascii="Times New Roman" w:eastAsia="Batang" w:hAnsi="Times New Roman" w:cs="Times New Roman"/>
          <w:color w:val="000000" w:themeColor="text1"/>
        </w:rPr>
        <w:fldChar w:fldCharType="end"/>
      </w:r>
      <w:r w:rsidRPr="00462F29">
        <w:rPr>
          <w:rFonts w:ascii="Times New Roman" w:eastAsia="Batang" w:hAnsi="Times New Roman" w:cs="Times New Roman"/>
          <w:color w:val="000000" w:themeColor="text1"/>
        </w:rPr>
        <w:t xml:space="preserve">, </w:t>
      </w:r>
      <w:r w:rsidR="001E4C7E" w:rsidRPr="00984F00">
        <w:rPr>
          <w:rFonts w:ascii="Times New Roman" w:eastAsia="Batang" w:hAnsi="Times New Roman" w:cs="Times New Roman"/>
          <w:color w:val="000000" w:themeColor="text1"/>
        </w:rPr>
        <w:t xml:space="preserve">and </w:t>
      </w:r>
      <w:r w:rsidRPr="00462F29">
        <w:rPr>
          <w:rFonts w:ascii="Times New Roman" w:eastAsia="Batang" w:hAnsi="Times New Roman" w:cs="Times New Roman"/>
          <w:color w:val="000000" w:themeColor="text1"/>
        </w:rPr>
        <w:t xml:space="preserve">thoracic </w:t>
      </w:r>
      <w:r w:rsidR="00B33B9F" w:rsidRPr="00462F29">
        <w:rPr>
          <w:rFonts w:ascii="Times New Roman" w:eastAsia="Batang" w:hAnsi="Times New Roman" w:cs="Times New Roman"/>
          <w:color w:val="000000" w:themeColor="text1"/>
        </w:rPr>
        <w:t>CT</w:t>
      </w:r>
      <w:r w:rsidRPr="00462F29">
        <w:rPr>
          <w:rFonts w:ascii="Times New Roman" w:eastAsia="Batang" w:hAnsi="Times New Roman" w:cs="Times New Roman"/>
          <w:color w:val="000000" w:themeColor="text1"/>
        </w:rPr>
        <w:t>-based measure</w:t>
      </w:r>
      <w:r w:rsidR="00D7423F" w:rsidRPr="00462F29">
        <w:rPr>
          <w:rFonts w:ascii="Times New Roman" w:eastAsia="Batang" w:hAnsi="Times New Roman" w:cs="Times New Roman"/>
          <w:color w:val="000000" w:themeColor="text1"/>
        </w:rPr>
        <w:t>ment of</w:t>
      </w:r>
      <w:r w:rsidRPr="00462F29">
        <w:rPr>
          <w:rFonts w:ascii="Times New Roman" w:eastAsia="Batang" w:hAnsi="Times New Roman" w:cs="Times New Roman"/>
          <w:color w:val="000000" w:themeColor="text1"/>
        </w:rPr>
        <w:t xml:space="preserve"> radiation-induced lung damage </w:t>
      </w:r>
      <w:r w:rsidR="00D7423F" w:rsidRPr="00462F29">
        <w:rPr>
          <w:rFonts w:ascii="Times New Roman" w:eastAsia="Batang" w:hAnsi="Times New Roman" w:cs="Times New Roman"/>
          <w:color w:val="000000" w:themeColor="text1"/>
        </w:rPr>
        <w:t>progression</w:t>
      </w:r>
      <w:r w:rsidR="00F7595B">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109UsAjO","properties":{"formattedCitation":"\\super 28\\nosupersub{}","plainCitation":"28","noteIndex":0},"citationItems":[{"id":33108,"uris":["http://zotero.org/groups/274979/items/3CUXG2WX"],"uri":["http://zotero.org/groups/274979/items/3CUXG2WX"],"itemData":{"id":33108,"type":"article-journal","abstract":"Radiation-induced cardiovascular disease is a well-known complication of radiation exposure. Over the last few years, planning for deep space missions has increased interest in the effects of space radiation on the cardiovascular system, as an increasing number of astronauts will be exposed to space radiation for longer periods of time. Research has shown that exposure to different types of particles found in space radiation can lead to the development of diverse cardiovascular disease via fibrotic myocardial remodeling, accelerated atherosclerosis and microvascular damage. Several underlying mechanisms for radiation-induced cardiovascular disease have been identified, but many aspects of the pathophysiology remain unclear. Existing pharmacological compounds have been evaluated to protect the cardiovascular system from space radiation-induced damage, but currently no radioprotective compounds have been approved. This review critically analyzes the effects of space radiation on the cardiovascular system, the underlying mechanisms and potential countermeasures to space radiation-induced cardiovascular disease.","container-title":"Frontiers in Cardiovascular Medicine","DOI":"10.3389/fcvm.2021.631985","ISSN":"2297-055X","page":"27","source":"Frontiers","title":"Myocardial Disease and Long-Distance Space Travel: Solving the Radiation Problem","title-short":"Myocardial Disease and Long-Distance Space Travel","volume":"8","author":[{"family":"Meerman","given":"Manon"},{"family":"Bracco Gartner","given":"Tom C. L."},{"family":"Buikema","given":"Jan Willem"},{"family":"Wu","given":"Sean M."},{"family":"Siddiqi","given":"Sailay"},{"family":"Bouten","given":"Carlijn V. C."},{"family":"Grande-Allen","given":"K. Jane"},{"family":"Suyker","given":"Willem J. L."},{"family":"Hjortnaes","given":"Jesper"}],"issued":{"date-parts":[["2021"]]}}}],"schema":"https://github.com/citation-style-language/schema/raw/master/csl-citation.json"} </w:instrText>
      </w:r>
      <w:r w:rsidR="00F7595B">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28</w:t>
      </w:r>
      <w:r w:rsidR="00F7595B">
        <w:rPr>
          <w:rFonts w:ascii="Times New Roman" w:eastAsia="Batang" w:hAnsi="Times New Roman" w:cs="Times New Roman"/>
          <w:color w:val="000000" w:themeColor="text1"/>
        </w:rPr>
        <w:fldChar w:fldCharType="end"/>
      </w:r>
      <w:r w:rsidR="00D7423F" w:rsidRPr="00462F29">
        <w:rPr>
          <w:rFonts w:ascii="Times New Roman" w:eastAsia="Batang" w:hAnsi="Times New Roman" w:cs="Times New Roman"/>
          <w:color w:val="000000" w:themeColor="text1"/>
        </w:rPr>
        <w:t>. Furthermore, s</w:t>
      </w:r>
      <w:r w:rsidR="00B33B9F" w:rsidRPr="00462F29">
        <w:rPr>
          <w:rFonts w:ascii="Times New Roman" w:eastAsia="Batang" w:hAnsi="Times New Roman" w:cs="Times New Roman"/>
          <w:color w:val="000000" w:themeColor="text1"/>
        </w:rPr>
        <w:t xml:space="preserve">imilar body thickness to humans </w:t>
      </w:r>
      <w:r w:rsidR="005366F2" w:rsidRPr="00462F29">
        <w:rPr>
          <w:rFonts w:ascii="Times New Roman" w:eastAsia="Batang" w:hAnsi="Times New Roman" w:cs="Times New Roman"/>
          <w:color w:val="000000" w:themeColor="text1"/>
        </w:rPr>
        <w:t>allow</w:t>
      </w:r>
      <w:r w:rsidR="00B33B9F" w:rsidRPr="00462F29">
        <w:rPr>
          <w:rFonts w:ascii="Times New Roman" w:eastAsia="Batang" w:hAnsi="Times New Roman" w:cs="Times New Roman"/>
          <w:color w:val="000000" w:themeColor="text1"/>
        </w:rPr>
        <w:t xml:space="preserve"> </w:t>
      </w:r>
      <w:r w:rsidR="005366F2" w:rsidRPr="00462F29">
        <w:rPr>
          <w:rFonts w:ascii="Times New Roman" w:eastAsia="Batang" w:hAnsi="Times New Roman" w:cs="Times New Roman"/>
          <w:color w:val="000000" w:themeColor="text1"/>
        </w:rPr>
        <w:t xml:space="preserve">characterization of </w:t>
      </w:r>
      <w:r w:rsidR="00EC6936" w:rsidRPr="00462F29">
        <w:rPr>
          <w:rFonts w:ascii="Times New Roman" w:eastAsia="Batang" w:hAnsi="Times New Roman" w:cs="Times New Roman"/>
          <w:color w:val="000000" w:themeColor="text1"/>
        </w:rPr>
        <w:t>radiation</w:t>
      </w:r>
      <w:r w:rsidR="00D7423F" w:rsidRPr="00462F29">
        <w:rPr>
          <w:rFonts w:ascii="Times New Roman" w:eastAsia="Batang" w:hAnsi="Times New Roman" w:cs="Times New Roman"/>
          <w:color w:val="000000" w:themeColor="text1"/>
        </w:rPr>
        <w:t xml:space="preserve"> </w:t>
      </w:r>
      <w:r w:rsidR="00EC6936" w:rsidRPr="00462F29">
        <w:rPr>
          <w:rFonts w:ascii="Times New Roman" w:hAnsi="Times New Roman" w:cs="Times New Roman"/>
          <w:noProof/>
        </w:rPr>
        <w:t>depth-dose relationships and volume effects</w:t>
      </w:r>
      <w:r w:rsidR="00EC6936" w:rsidRPr="00462F29">
        <w:rPr>
          <w:rFonts w:ascii="Times New Roman" w:eastAsia="Batang" w:hAnsi="Times New Roman" w:cs="Times New Roman"/>
          <w:color w:val="000000" w:themeColor="text1"/>
        </w:rPr>
        <w:t xml:space="preserve">. </w:t>
      </w:r>
    </w:p>
    <w:p w14:paraId="79198F41" w14:textId="35F37224" w:rsidR="0048322F" w:rsidRPr="00462F29" w:rsidRDefault="00C21F0F" w:rsidP="00462F29">
      <w:pPr>
        <w:widowControl w:val="0"/>
        <w:ind w:firstLine="720"/>
        <w:rPr>
          <w:rFonts w:ascii="Times New Roman" w:eastAsia="Batang" w:hAnsi="Times New Roman" w:cs="Times New Roman"/>
        </w:rPr>
      </w:pPr>
      <w:r w:rsidRPr="00462F29">
        <w:rPr>
          <w:rFonts w:ascii="Times New Roman" w:hAnsi="Times New Roman" w:cs="Times New Roman"/>
        </w:rPr>
        <w:t>M</w:t>
      </w:r>
      <w:r w:rsidR="00207E3A" w:rsidRPr="00462F29">
        <w:rPr>
          <w:rFonts w:ascii="Times New Roman" w:hAnsi="Times New Roman" w:cs="Times New Roman"/>
        </w:rPr>
        <w:t xml:space="preserve">inipigs have </w:t>
      </w:r>
      <w:r w:rsidRPr="00462F29">
        <w:rPr>
          <w:rFonts w:ascii="Times New Roman" w:hAnsi="Times New Roman" w:cs="Times New Roman"/>
        </w:rPr>
        <w:t xml:space="preserve">also </w:t>
      </w:r>
      <w:r w:rsidR="00207E3A" w:rsidRPr="00462F29">
        <w:rPr>
          <w:rFonts w:ascii="Times New Roman" w:hAnsi="Times New Roman" w:cs="Times New Roman"/>
        </w:rPr>
        <w:t xml:space="preserve">been developed as model systems for neurodegenerative diseases </w:t>
      </w:r>
      <w:r w:rsidRPr="00462F29">
        <w:rPr>
          <w:rFonts w:ascii="Times New Roman" w:hAnsi="Times New Roman" w:cs="Times New Roman"/>
        </w:rPr>
        <w:t>and</w:t>
      </w:r>
      <w:r w:rsidR="00207E3A" w:rsidRPr="00462F29">
        <w:rPr>
          <w:rFonts w:ascii="Times New Roman" w:hAnsi="Times New Roman" w:cs="Times New Roman"/>
        </w:rPr>
        <w:t xml:space="preserve"> cognitive and behavioral studies</w:t>
      </w:r>
      <w:r w:rsidR="00384881" w:rsidRPr="00804CFA">
        <w:rPr>
          <w:rFonts w:ascii="Times New Roman" w:hAnsi="Times New Roman" w:cs="Times New Roman"/>
        </w:rPr>
        <w:fldChar w:fldCharType="begin"/>
      </w:r>
      <w:r w:rsidR="006E2372">
        <w:rPr>
          <w:rFonts w:ascii="Times New Roman" w:hAnsi="Times New Roman" w:cs="Times New Roman"/>
        </w:rPr>
        <w:instrText xml:space="preserve"> ADDIN ZOTERO_ITEM CSL_CITATION {"citationID":"qg5fyUxu","properties":{"formattedCitation":"\\super 29,30\\nosupersub{}","plainCitation":"29,30","noteIndex":0},"citationItems":[{"id":32601,"uris":["http://zotero.org/groups/274979/items/G9HIXH88"],"uri":["http://zotero.org/groups/274979/items/G9HIXH88"],"itemData":{"id":32601,"type":"article-journal","abstract":"In recent years, there has been a surge of interest in (mini) pigs (Sus scrofa) as species for cognitive research. A major reason for this is their physiological and anatomical similarity with humans. For example, pigs possess a well-developed, large brain. Assessment of the learning and memory functions of pigs is not only relevant to human research but also to animal welfare, given the nature of current farming practices and the demands they make on animal health and behavior. In this article, we review studies of pig cognition, focusing on the underlying processes and mechanisms, with a view to identifying. Our goal is to aid the selection of appropriate cognitive tasks for research into pig cognition. To this end, we formulated several basic criteria for pig cognition tests and then applied these criteria and knowledge about pig-specific sensorimotor abilities and behavior to evaluate the merits, drawbacks, and limitations of the different types of tests used to date. While behavioral studies using (mini) pigs have shown that this species can perform learning and memory tasks, and much has been learned about pig cognition, results have not been replicated or proven replicable because of the lack of validated, translational behavioral paradigms that are specially suited to tap specific aspects of pig cognition. We identified several promising types of tasks for use in studies of pig cognition, such as versatile spatial free-choice type tasks that allow the simultaneous measurement of several behavioral domains. The use of appropriate tasks will facilitate the collection of reliable and valid data on pig cognition.","container-title":"Animal Cognition","DOI":"10.1007/s10071-010-0364-3","ISSN":"1435-9456","issue":"2","journalAbbreviation":"Anim Cogn","language":"eng","note":"PMID: 21203792","page":"151-173","source":"PubMed","title":"Assessing learning and memory in pigs","volume":"14","author":[{"family":"Gieling","given":"Elise Titia"},{"family":"Nordquist","given":"Rebecca Elizabeth"},{"family":"Staay","given":"Franz Josef","non-dropping-particle":"van der"}],"issued":{"date-parts":[["2011",3]]}}},{"id":32604,"uris":["http://zotero.org/groups/274979/items/F75IM7UL"],"uri":["http://zotero.org/groups/274979/items/F75IM7UL"],"itemData":{"id":32604,"type":"article-journal","abstract":"Within neuroscience and biobehavioral research, the pig (Sus scrofus) is increasingly being acknowledged as a valuable large animal species. Compared to the rodent brain, the pig brain more closely resembles the human brain in terms of both anatomy and biochemistry, which associates the pig with a higher translational value. Several brain disorders have been fully or partially modeled in the pig and this has further spurred an interest in having access to behavioral tasks for pigs, and in particular to cognitive tasks. Cognitive testing of pigs has been conducted for several years by a small group of farm animal welfare researchers, but it has only recently received interest in the wider neuroscience community. Several behavioral tasks have successfully been adapted to the pig, and valuable results have been produced. However, most tasks have only been established at a single research facility, and would benefit from further validation. This review presents the cognitive tasks that have been developed for pigs, their validation, and their current use.","container-title":"Neuroscience and Biobehavioral Reviews","DOI":"10.1016/j.neubiorev.2010.05.004","ISSN":"1873-7528","issue":"3","journalAbbreviation":"Neurosci Biobehav Rev","language":"eng","note":"PMID: 20553757","page":"437-451","source":"PubMed","title":"Cognitive testing of pigs (Sus scrofa) in translational biobehavioral research","volume":"35","author":[{"family":"Kornum","given":"Birgitte R."},{"family":"Knudsen","given":"Gitte M."}],"issued":{"date-parts":[["2011",1]]}}}],"schema":"https://github.com/citation-style-language/schema/raw/master/csl-citation.json"} </w:instrText>
      </w:r>
      <w:r w:rsidR="00384881" w:rsidRPr="00804CFA">
        <w:rPr>
          <w:rFonts w:ascii="Times New Roman" w:hAnsi="Times New Roman" w:cs="Times New Roman"/>
        </w:rPr>
        <w:fldChar w:fldCharType="separate"/>
      </w:r>
      <w:r w:rsidR="006E2372" w:rsidRPr="006E2372">
        <w:rPr>
          <w:rFonts w:ascii="Times New Roman" w:hAnsi="Times New Roman" w:cs="Times New Roman"/>
          <w:vertAlign w:val="superscript"/>
        </w:rPr>
        <w:t>29,30</w:t>
      </w:r>
      <w:r w:rsidR="00384881" w:rsidRPr="00804CFA">
        <w:rPr>
          <w:rFonts w:ascii="Times New Roman" w:hAnsi="Times New Roman" w:cs="Times New Roman"/>
        </w:rPr>
        <w:fldChar w:fldCharType="end"/>
      </w:r>
      <w:r w:rsidR="00207E3A" w:rsidRPr="00462F29">
        <w:rPr>
          <w:rFonts w:ascii="Times New Roman" w:hAnsi="Times New Roman" w:cs="Times New Roman"/>
        </w:rPr>
        <w:t xml:space="preserve">. </w:t>
      </w:r>
      <w:r w:rsidR="00B80958" w:rsidRPr="00462F29">
        <w:rPr>
          <w:rFonts w:ascii="Times New Roman" w:hAnsi="Times New Roman" w:cs="Times New Roman"/>
        </w:rPr>
        <w:t>B</w:t>
      </w:r>
      <w:r w:rsidR="00207E3A" w:rsidRPr="00462F29">
        <w:rPr>
          <w:rFonts w:ascii="Times New Roman" w:hAnsi="Times New Roman" w:cs="Times New Roman"/>
        </w:rPr>
        <w:t xml:space="preserve">rain size and structure are more </w:t>
      </w:r>
      <w:r w:rsidRPr="00462F29">
        <w:rPr>
          <w:rFonts w:ascii="Times New Roman" w:hAnsi="Times New Roman" w:cs="Times New Roman"/>
        </w:rPr>
        <w:t>comparable</w:t>
      </w:r>
      <w:r w:rsidR="00207E3A" w:rsidRPr="00462F29">
        <w:rPr>
          <w:rFonts w:ascii="Times New Roman" w:hAnsi="Times New Roman" w:cs="Times New Roman"/>
        </w:rPr>
        <w:t xml:space="preserve"> to primates and </w:t>
      </w:r>
      <w:r w:rsidRPr="00462F29">
        <w:rPr>
          <w:rFonts w:ascii="Times New Roman" w:hAnsi="Times New Roman" w:cs="Times New Roman"/>
        </w:rPr>
        <w:t xml:space="preserve">standard </w:t>
      </w:r>
      <w:r w:rsidR="00207E3A" w:rsidRPr="00462F29">
        <w:rPr>
          <w:rFonts w:ascii="Times New Roman" w:hAnsi="Times New Roman" w:cs="Times New Roman"/>
        </w:rPr>
        <w:t>imaging techniques facilitate comparison to humans. Spatial and recognition memory can be evaluated with mazes analogous to rodent</w:t>
      </w:r>
      <w:r w:rsidR="00B80958" w:rsidRPr="00462F29">
        <w:rPr>
          <w:rFonts w:ascii="Times New Roman" w:hAnsi="Times New Roman" w:cs="Times New Roman"/>
        </w:rPr>
        <w:t xml:space="preserve"> tests</w:t>
      </w:r>
      <w:r w:rsidR="00207E3A" w:rsidRPr="00462F29">
        <w:rPr>
          <w:rFonts w:ascii="Times New Roman" w:hAnsi="Times New Roman" w:cs="Times New Roman"/>
        </w:rPr>
        <w:t xml:space="preserve"> and delayed match or non-match to sample tasks have been developed</w:t>
      </w:r>
      <w:r w:rsidR="00384881" w:rsidRPr="00804CFA">
        <w:rPr>
          <w:rFonts w:ascii="Times New Roman" w:hAnsi="Times New Roman" w:cs="Times New Roman"/>
        </w:rPr>
        <w:fldChar w:fldCharType="begin"/>
      </w:r>
      <w:r w:rsidR="006E2372">
        <w:rPr>
          <w:rFonts w:ascii="Times New Roman" w:hAnsi="Times New Roman" w:cs="Times New Roman"/>
        </w:rPr>
        <w:instrText xml:space="preserve"> ADDIN ZOTERO_ITEM CSL_CITATION {"citationID":"7lAgbDco","properties":{"formattedCitation":"\\super 31\\nosupersub{}","plainCitation":"31","noteIndex":0},"citationItems":[{"id":32610,"uris":["http://zotero.org/groups/274979/items/JSFRTS8F"],"uri":["http://zotero.org/groups/274979/items/JSFRTS8F"],"itemData":{"id":32610,"type":"article-journal","abstract":"BACKGROUND: Sialic acid, a key component of both human milk oligosaccharides and neural tissues, may be a conditional nutrient during periods of rapid brain growth.\nOBJECTIVE: We tested the hypothesis that variations in the sialic acid content of a formula milk would influence early learning behavior and gene expression of enzymes involved in sialic acid metabolism in piglets.\nDESIGN: Piglets (n = 54) were allocated to 1 of 4 groups fed sow milk replacer supplemented with increasing amounts of sialic acid as casein glycomacropeptide for 35 d. Learning performance and memory were assessed with the use of easy and difficult visual cues in an 8-arm radial maze. Brain ganglioside and sialoprotein concentrations and mRNA expression of 2 learning-associated genes (ST8SIA4 and GNE) were measured.\nRESULTS: In both tests, the supplemented groups learned in significantly fewer trials than did the control group, with a dose-response relation for the difficult task (P = 0.018) but not the easy task. In the hippocampus, significant dose-response relations were observed between amount of sialic acid supplementation and mRNA levels of ST8SIA4 (P = 0.002) and GNE (P = 0.004), corresponding with proportionate increases in protein-bound sialic acid concentrations in the frontal cortex.\nCONCLUSIONS: Feeding a protein-bound source of sialic acid during early development enhanced learning and increased expression of 2 genes associated with learning in developing piglets. Sialic acid in mammalian milks could play a role in cognitive development.","container-title":"The American Journal of Clinical Nutrition","DOI":"10.1093/ajcn/85.2.561","ISSN":"0002-9165","issue":"2","journalAbbreviation":"Am J Clin Nutr","language":"eng","note":"PMID: 17284758","page":"561-569","source":"PubMed","title":"Dietary sialic acid supplementation improves learning and memory in piglets","volume":"85","author":[{"family":"Wang","given":"Bing"},{"family":"Yu","given":"Bing"},{"family":"Karim","given":"Muhsin"},{"family":"Hu","given":"Honghua"},{"family":"Sun","given":"Yun"},{"family":"McGreevy","given":"Paul"},{"family":"Petocz","given":"Peter"},{"family":"Held","given":"Suzanne"},{"family":"Brand-Miller","given":"Jennie"}],"issued":{"date-parts":[["2007",2]]}}}],"schema":"https://github.com/citation-style-language/schema/raw/master/csl-citation.json"} </w:instrText>
      </w:r>
      <w:r w:rsidR="00384881" w:rsidRPr="00804CFA">
        <w:rPr>
          <w:rFonts w:ascii="Times New Roman" w:hAnsi="Times New Roman" w:cs="Times New Roman"/>
        </w:rPr>
        <w:fldChar w:fldCharType="separate"/>
      </w:r>
      <w:r w:rsidR="006E2372" w:rsidRPr="006E2372">
        <w:rPr>
          <w:rFonts w:ascii="Times New Roman" w:hAnsi="Times New Roman" w:cs="Times New Roman"/>
          <w:vertAlign w:val="superscript"/>
        </w:rPr>
        <w:t>31</w:t>
      </w:r>
      <w:r w:rsidR="00384881" w:rsidRPr="00804CFA">
        <w:rPr>
          <w:rFonts w:ascii="Times New Roman" w:hAnsi="Times New Roman" w:cs="Times New Roman"/>
        </w:rPr>
        <w:fldChar w:fldCharType="end"/>
      </w:r>
      <w:r w:rsidR="00207E3A" w:rsidRPr="00462F29">
        <w:rPr>
          <w:rFonts w:ascii="Times New Roman" w:hAnsi="Times New Roman" w:cs="Times New Roman"/>
        </w:rPr>
        <w:t>.</w:t>
      </w:r>
      <w:r w:rsidR="00207E3A" w:rsidRPr="00462F29">
        <w:rPr>
          <w:rFonts w:ascii="Times New Roman" w:hAnsi="Times New Roman" w:cs="Times New Roman"/>
          <w:color w:val="00B0F0"/>
        </w:rPr>
        <w:t xml:space="preserve"> </w:t>
      </w:r>
      <w:r w:rsidR="00B80958" w:rsidRPr="00462F29">
        <w:rPr>
          <w:rFonts w:ascii="Times New Roman" w:hAnsi="Times New Roman" w:cs="Times New Roman"/>
        </w:rPr>
        <w:t>S</w:t>
      </w:r>
      <w:r w:rsidR="00207E3A" w:rsidRPr="00462F29">
        <w:rPr>
          <w:rFonts w:ascii="Times New Roman" w:hAnsi="Times New Roman" w:cs="Times New Roman"/>
        </w:rPr>
        <w:t xml:space="preserve">ocial recognition skills are highly developed and utilize multiple sensory modalities. </w:t>
      </w:r>
      <w:r w:rsidR="00B80958" w:rsidRPr="00462F29">
        <w:rPr>
          <w:rFonts w:ascii="Times New Roman" w:hAnsi="Times New Roman" w:cs="Times New Roman"/>
        </w:rPr>
        <w:t>E</w:t>
      </w:r>
      <w:r w:rsidR="00207E3A" w:rsidRPr="00462F29">
        <w:rPr>
          <w:rFonts w:ascii="Times New Roman" w:hAnsi="Times New Roman" w:cs="Times New Roman"/>
        </w:rPr>
        <w:t xml:space="preserve">ffects on pig brains from environmental toxin exposures have not been extensively </w:t>
      </w:r>
      <w:r w:rsidR="00B80958" w:rsidRPr="00462F29">
        <w:rPr>
          <w:rFonts w:ascii="Times New Roman" w:hAnsi="Times New Roman" w:cs="Times New Roman"/>
        </w:rPr>
        <w:t>characterized</w:t>
      </w:r>
      <w:r w:rsidR="00384881" w:rsidRPr="00804CFA">
        <w:rPr>
          <w:rFonts w:ascii="Times New Roman" w:hAnsi="Times New Roman" w:cs="Times New Roman"/>
        </w:rPr>
        <w:fldChar w:fldCharType="begin"/>
      </w:r>
      <w:r w:rsidR="006E2372">
        <w:rPr>
          <w:rFonts w:ascii="Times New Roman" w:hAnsi="Times New Roman" w:cs="Times New Roman"/>
        </w:rPr>
        <w:instrText xml:space="preserve"> ADDIN ZOTERO_ITEM CSL_CITATION {"citationID":"h8jTZeur","properties":{"formattedCitation":"\\super 32\\nosupersub{}","plainCitation":"32","noteIndex":0},"citationItems":[{"id":32608,"uris":["http://zotero.org/groups/274979/items/FEDZTKKL"],"uri":["http://zotero.org/groups/274979/items/FEDZTKKL"],"itemData":{"id":32608,"type":"webpage","title":"Nervous System Sampling for General Toxicity and Neurotoxicity Studies in the Laboratory Minipig With Emphasis on the Göttingen Minipig - Ingrid D. Pardo, Rosa A. Manno, Raffaella Capobianco, Aaron M. Sargeant, James P. Morrison, Brad Bolon, Robert H. Garman, 2021","URL":"https://journals.sagepub.com/doi/abs/10.1177/01926233211019941","accessed":{"date-parts":[["2021",10,17]]}}}],"schema":"https://github.com/citation-style-language/schema/raw/master/csl-citation.json"} </w:instrText>
      </w:r>
      <w:r w:rsidR="00384881" w:rsidRPr="00804CFA">
        <w:rPr>
          <w:rFonts w:ascii="Times New Roman" w:hAnsi="Times New Roman" w:cs="Times New Roman"/>
        </w:rPr>
        <w:fldChar w:fldCharType="separate"/>
      </w:r>
      <w:r w:rsidR="006E2372" w:rsidRPr="006E2372">
        <w:rPr>
          <w:rFonts w:ascii="Times New Roman" w:hAnsi="Times New Roman" w:cs="Times New Roman"/>
          <w:vertAlign w:val="superscript"/>
        </w:rPr>
        <w:t>32</w:t>
      </w:r>
      <w:r w:rsidR="00384881" w:rsidRPr="00804CFA">
        <w:rPr>
          <w:rFonts w:ascii="Times New Roman" w:hAnsi="Times New Roman" w:cs="Times New Roman"/>
        </w:rPr>
        <w:fldChar w:fldCharType="end"/>
      </w:r>
      <w:r w:rsidR="00B80958" w:rsidRPr="00462F29">
        <w:rPr>
          <w:rFonts w:ascii="Times New Roman" w:hAnsi="Times New Roman" w:cs="Times New Roman"/>
        </w:rPr>
        <w:t xml:space="preserve">, </w:t>
      </w:r>
      <w:r w:rsidR="00207E3A" w:rsidRPr="00462F29">
        <w:rPr>
          <w:rFonts w:ascii="Times New Roman" w:hAnsi="Times New Roman" w:cs="Times New Roman"/>
        </w:rPr>
        <w:t>but they have been evaluated for traumatic and radiation brain injury</w:t>
      </w:r>
      <w:r w:rsidR="00384881" w:rsidRPr="00804CFA">
        <w:rPr>
          <w:rFonts w:ascii="Times New Roman" w:hAnsi="Times New Roman" w:cs="Times New Roman"/>
        </w:rPr>
        <w:fldChar w:fldCharType="begin"/>
      </w:r>
      <w:r w:rsidR="006E2372">
        <w:rPr>
          <w:rFonts w:ascii="Times New Roman" w:hAnsi="Times New Roman" w:cs="Times New Roman"/>
        </w:rPr>
        <w:instrText xml:space="preserve"> ADDIN ZOTERO_ITEM CSL_CITATION {"citationID":"nyJnRp1Y","properties":{"formattedCitation":"\\super 33,34\\nosupersub{}","plainCitation":"33,34","noteIndex":0},"citationItems":[{"id":32593,"uris":["http://zotero.org/groups/274979/items/WF7LA3T3"],"uri":["http://zotero.org/groups/274979/items/WF7LA3T3"],"itemData":{"id":32593,"type":"article-journal","abstract":"Radiation-induced brain injury is a common concern for survivors of adult and pediatric brain cancer. Pre-clinically, rodent models are the standard approach to evaluate mechanisms of injury and test new therapeutics for this condition. However, these rodent models fail to recapitulate the radiological and histological characteristics of the clinical disease.","container-title":"Radiation Oncology","DOI":"10.1186/s13014-021-01753-1","ISSN":"1748-717X","issue":"1","journalAbbreviation":"Radiation Oncology","page":"30","source":"BioMed Central","title":"Feasibility of a mini-pig model of radiation-induced brain injury to one cerebral hemisphere","volume":"16","author":[{"family":"Athanasiadi","given":"Ilektra"},{"family":"Perez","given":"Whitney D."},{"family":"Plantenga","given":"Jeannie M."},{"family":"Jones-Hall","given":"Yava"},{"family":"Perez-Torres","given":"Carlos J."}],"issued":{"date-parts":[["2021",2,6]]}}},{"id":32599,"uris":["http://zotero.org/groups/274979/items/4X5ZSE4F"],"uri":["http://zotero.org/groups/274979/items/4X5ZSE4F"],"itemData":{"id":32599,"type":"article-journal","abstract":"OBJECTIVES: Two novel injury devices were used to characterize impact-induced traumatic brain injury (TBI). One imparts pure translation, and the other produces combined translation and rotation. The objective of this study was to evaluate the neuropathology associated with two injury devices using proton magnetic resonance spectroscopy (1H-MRS) to quantify metabolic changes and immunohistochemistry (IHC) to evaluate axonal damage in the corpus callosum.\nMETHODS: Young adult female Göttingen minipigs were exposed to impact-induced TBI with either the translation-input injury device or the combined-input injury device (n=11/group). Sham animals were treated identically except for the injury event (n=3). The minipigs underwent 1H-MRS scans prior to injury (baseline), approximately 1 h after injury, and 24 h post injury, at which point the brains were extracted for IHC. Metabolites of interest include glutamate (Glu), glutamine (Gln), N-acetylaspartate (NAA), N-acetylaspartylglutamate (NAAG), and γ-aminobutyric acid (GABA). Repeated measures analysis of variance with a least significant difference post hoc test were used to compare the three time points. IHC was performed on paraffin-embedded sections of the corpus callosum with light and heavy neurofilament antibodies. Stained pixel percentages were compared between shams and 24-h survival animals.\nRESULTS: For the translation-input group (27.5-70.1 g), 16 significant metabolite differences were found. Three of these include a significant increase in Gln, both 1 h and 24 h postinjury, and an increase in GABA 24 h after injury. For the combined-input group (40.1-95.9 g; 1,014.5-3,814.9 rad/s2; 7.2-10.8 rad/s), 20 significant metabolite differences were found. Three of these include a significant increase in Glu, an increase in the ratio Glu/Gln, and an increase in the ratio Glu/NAAG 24 h after injury. The IHC analysis revealed significant increases in light and heavy neurofilament for both groups 24 h after injury.\nCONCLUSIONS: Only five metabolite differences were similar between the input modes, most of which are related to inflammation or myelin disruption. The observed metabolite differences indicate important dissimilarities. For the translation-input group, an increase in Gln and GABA suggests a response in the GABA shunt system. For the combined-input group, an increase in Glu, Glu/Gln, and Glu/NAAG suggests glutamate excitotoxicity. Importantly, both of these input modes lead to similar light and heavy neurofilament damage, which indicates axonal disruption. Identifying neuropathological changes that are unique to different injury mechanisms is critical in defining the complexity of TBI and can lead to improved prevention strategies and the development of effective drug therapies.","container-title":"Traffic Injury Prevention","DOI":"10.1080/15389588.2014.929670","ISSN":"1538-957X","journalAbbreviation":"Traffic Inj Prev","language":"eng","note":"PMID: 25307402","page":"S81-87","source":"PubMed","title":"Evaluation of impact-induced traumatic brain injury in the Göttingen Minipig using two input modes","volume":"15 Suppl 1","author":[{"family":"Fievisohn","given":"Elizabeth M."},{"family":"Sajja","given":"Venkata Siva Sai Sujith"},{"family":"Vandevord","given":"Pamela J."},{"family":"Hardy","given":"Warren N."}],"issued":{"date-parts":[["2014"]]}}}],"schema":"https://github.com/citation-style-language/schema/raw/master/csl-citation.json"} </w:instrText>
      </w:r>
      <w:r w:rsidR="00384881" w:rsidRPr="00804CFA">
        <w:rPr>
          <w:rFonts w:ascii="Times New Roman" w:hAnsi="Times New Roman" w:cs="Times New Roman"/>
        </w:rPr>
        <w:fldChar w:fldCharType="separate"/>
      </w:r>
      <w:r w:rsidR="006E2372" w:rsidRPr="006E2372">
        <w:rPr>
          <w:rFonts w:ascii="Times New Roman" w:hAnsi="Times New Roman" w:cs="Times New Roman"/>
          <w:vertAlign w:val="superscript"/>
        </w:rPr>
        <w:t>33,34</w:t>
      </w:r>
      <w:r w:rsidR="00384881" w:rsidRPr="00804CFA">
        <w:rPr>
          <w:rFonts w:ascii="Times New Roman" w:hAnsi="Times New Roman" w:cs="Times New Roman"/>
        </w:rPr>
        <w:fldChar w:fldCharType="end"/>
      </w:r>
      <w:r w:rsidR="00207E3A" w:rsidRPr="00462F29">
        <w:rPr>
          <w:rFonts w:ascii="Times New Roman" w:hAnsi="Times New Roman" w:cs="Times New Roman"/>
        </w:rPr>
        <w:t xml:space="preserve"> and radiotherapy</w:t>
      </w:r>
      <w:r w:rsidR="00384881" w:rsidRPr="00804CFA">
        <w:rPr>
          <w:rFonts w:ascii="Times New Roman" w:hAnsi="Times New Roman" w:cs="Times New Roman"/>
        </w:rPr>
        <w:fldChar w:fldCharType="begin"/>
      </w:r>
      <w:r w:rsidR="006E2372">
        <w:rPr>
          <w:rFonts w:ascii="Times New Roman" w:hAnsi="Times New Roman" w:cs="Times New Roman"/>
        </w:rPr>
        <w:instrText xml:space="preserve"> ADDIN ZOTERO_ITEM CSL_CITATION {"citationID":"nNAVkHmY","properties":{"formattedCitation":"\\super 35\\nosupersub{}","plainCitation":"35","noteIndex":0},"citationItems":[{"id":32615,"uris":["http://zotero.org/groups/274979/items/PLVH63EU"],"uri":["http://zotero.org/groups/274979/items/PLVH63EU"],"itemData":{"id":32615,"type":"article-journal","abstract":"Stereotactic radiosurgery (SRS) has proven an effective tool for the treatment of brain tumors, arteriovenous malformation, and functional conditions. However, radiation-induced therapeutic effect in viable cells in functional SRS is also suggested. Evaluation of the proposed modulatory effect of irradiation on neuronal activity without causing cellular death requires the knowledge of radiation dose tolerance at very small tissue volume. Therefore, we aimed to establish a porcine model to study the effects of ultra-high radiosurgical doses in small volumes of the brain. Five minipigs received focal stereotactic radiosurgery with single large doses of 40–100 Gy to 5–7.5 mm fields in the left primary motor cortex and the right subcortical white matter, and one animal remained as unirradiated control. The animals were followed-up with serial MRI,\nPET scans, and histology 6 months post-radiation. We observed a dose-dependent relation of the histological and MRI changes at 6 months post-radiation. The necrotic lesions were seen in the grey matter at 100 Gy and in white matter at 60 Gy. Furthermore, small volume radiosurgery at different dose levels induced vascular, as well as neuronal cell changes and glial cell remodeling.","container-title":"Scientific Reports","DOI":"10.1038/s41598-020-72876-w","ISSN":"2045-2322","journalAbbreviation":"Sci Rep","note":"PMID: 33004849\nPMCID: PMC7529917","page":"16223","source":"PubMed Central","title":"Radionecrosis and cellular changes in small volume stereotactic brain radiosurgery in a porcine model","volume":"10","author":[{"family":"Zaer","given":"Hamed"},{"family":"Glud","given":"Andreas Nørgaard"},{"family":"Schneider","given":"Bret M."},{"family":"Lukacova","given":"Slávka"},{"family":"Vang Hansen","given":"Kim"},{"family":"Adler","given":"John R."},{"family":"Høyer","given":"Morten"},{"family":"Jensen","given":"Morten Bjørn"},{"family":"Hansen","given":"Rune"},{"family":"Hoffmann","given":"Lone"},{"family":"Worm","given":"Esben Schjødt"},{"family":"Sørensen","given":"Jens Chr. Hedemann"},{"family":"Orlowski","given":"Dariusz"}],"issued":{"date-parts":[["2020",10,1]]}}}],"schema":"https://github.com/citation-style-language/schema/raw/master/csl-citation.json"} </w:instrText>
      </w:r>
      <w:r w:rsidR="00384881" w:rsidRPr="00804CFA">
        <w:rPr>
          <w:rFonts w:ascii="Times New Roman" w:hAnsi="Times New Roman" w:cs="Times New Roman"/>
        </w:rPr>
        <w:fldChar w:fldCharType="separate"/>
      </w:r>
      <w:r w:rsidR="006E2372" w:rsidRPr="006E2372">
        <w:rPr>
          <w:rFonts w:ascii="Times New Roman" w:hAnsi="Times New Roman" w:cs="Times New Roman"/>
          <w:vertAlign w:val="superscript"/>
        </w:rPr>
        <w:t>35</w:t>
      </w:r>
      <w:r w:rsidR="00384881" w:rsidRPr="00804CFA">
        <w:rPr>
          <w:rFonts w:ascii="Times New Roman" w:hAnsi="Times New Roman" w:cs="Times New Roman"/>
        </w:rPr>
        <w:fldChar w:fldCharType="end"/>
      </w:r>
      <w:r w:rsidR="00207E3A" w:rsidRPr="00462F29">
        <w:rPr>
          <w:rFonts w:ascii="Times New Roman" w:hAnsi="Times New Roman" w:cs="Times New Roman"/>
        </w:rPr>
        <w:t xml:space="preserve"> and found to be more radiosensitive than humans. Targeted behavioral and imaging studies as part of multi-system radiobiology investigations with space-like radiation exposures would provide valuable translational insight.</w:t>
      </w:r>
      <w:r w:rsidR="0048322F" w:rsidRPr="00462F29">
        <w:rPr>
          <w:rFonts w:ascii="Times New Roman" w:eastAsia="Batang" w:hAnsi="Times New Roman" w:cs="Times New Roman"/>
        </w:rPr>
        <w:t xml:space="preserve"> </w:t>
      </w:r>
    </w:p>
    <w:p w14:paraId="13AB8D01" w14:textId="3FA61902" w:rsidR="00C05EC0" w:rsidRPr="00EA6DDC" w:rsidRDefault="00DD0652" w:rsidP="00EA6DDC">
      <w:pPr>
        <w:ind w:firstLine="540"/>
        <w:rPr>
          <w:rFonts w:ascii="Times New Roman" w:eastAsia="Batang" w:hAnsi="Times New Roman" w:cs="Times New Roman"/>
          <w:color w:val="000000" w:themeColor="text1"/>
        </w:rPr>
      </w:pPr>
      <w:r w:rsidRPr="00462F29">
        <w:rPr>
          <w:rFonts w:ascii="Times New Roman" w:eastAsia="Batang" w:hAnsi="Times New Roman" w:cs="Times New Roman"/>
        </w:rPr>
        <w:t xml:space="preserve">Furthermore, minipigs </w:t>
      </w:r>
      <w:r w:rsidR="00343576" w:rsidRPr="00462F29">
        <w:rPr>
          <w:rFonts w:ascii="Times New Roman" w:eastAsia="Batang" w:hAnsi="Times New Roman" w:cs="Times New Roman"/>
        </w:rPr>
        <w:t>provide</w:t>
      </w:r>
      <w:r w:rsidRPr="00462F29">
        <w:rPr>
          <w:rFonts w:ascii="Times New Roman" w:eastAsia="Batang" w:hAnsi="Times New Roman" w:cs="Times New Roman"/>
        </w:rPr>
        <w:t xml:space="preserve"> a </w:t>
      </w:r>
      <w:r w:rsidR="001E4C7E" w:rsidRPr="00984F00">
        <w:rPr>
          <w:rFonts w:ascii="Times New Roman" w:eastAsia="Batang" w:hAnsi="Times New Roman" w:cs="Times New Roman"/>
        </w:rPr>
        <w:t xml:space="preserve">robust </w:t>
      </w:r>
      <w:r w:rsidRPr="00462F29">
        <w:rPr>
          <w:rFonts w:ascii="Times New Roman" w:eastAsia="Batang" w:hAnsi="Times New Roman" w:cs="Times New Roman"/>
          <w:color w:val="000000" w:themeColor="text1"/>
        </w:rPr>
        <w:t>model for compound-based countermeasure development, testing, and validation given the use</w:t>
      </w:r>
      <w:r w:rsidR="00343576" w:rsidRPr="00462F29">
        <w:rPr>
          <w:rFonts w:ascii="Times New Roman" w:eastAsia="Batang" w:hAnsi="Times New Roman" w:cs="Times New Roman"/>
          <w:color w:val="000000" w:themeColor="text1"/>
        </w:rPr>
        <w:t xml:space="preserve"> of swine models</w:t>
      </w:r>
      <w:r w:rsidRPr="00462F29">
        <w:rPr>
          <w:rFonts w:ascii="Times New Roman" w:eastAsia="Batang" w:hAnsi="Times New Roman" w:cs="Times New Roman"/>
          <w:color w:val="000000" w:themeColor="text1"/>
        </w:rPr>
        <w:t xml:space="preserve"> </w:t>
      </w:r>
      <w:r w:rsidRPr="00462F29">
        <w:rPr>
          <w:rFonts w:ascii="Times New Roman" w:eastAsia="Batang" w:hAnsi="Times New Roman" w:cs="Times New Roman"/>
        </w:rPr>
        <w:t xml:space="preserve">in the pharmaceutical industry as a non-rodent model for toxicity studies </w:t>
      </w:r>
      <w:r w:rsidR="00343576" w:rsidRPr="00462F29">
        <w:rPr>
          <w:rFonts w:ascii="Times New Roman" w:eastAsia="Batang" w:hAnsi="Times New Roman" w:cs="Times New Roman"/>
        </w:rPr>
        <w:t xml:space="preserve">and pharmacokinetics </w:t>
      </w:r>
      <w:r w:rsidRPr="00462F29">
        <w:rPr>
          <w:rFonts w:ascii="Times New Roman" w:eastAsia="Batang" w:hAnsi="Times New Roman" w:cs="Times New Roman"/>
        </w:rPr>
        <w:t xml:space="preserve">due to the </w:t>
      </w:r>
      <w:r w:rsidR="0097352E" w:rsidRPr="00C76760">
        <w:rPr>
          <w:rFonts w:ascii="Times New Roman" w:eastAsia="Batang" w:hAnsi="Times New Roman" w:cs="Times New Roman"/>
        </w:rPr>
        <w:t>human physiology</w:t>
      </w:r>
      <w:r w:rsidR="0097352E" w:rsidRPr="00984F00">
        <w:rPr>
          <w:rFonts w:ascii="Times New Roman" w:eastAsia="Batang" w:hAnsi="Times New Roman" w:cs="Times New Roman"/>
        </w:rPr>
        <w:t xml:space="preserve"> </w:t>
      </w:r>
      <w:r w:rsidRPr="00462F29">
        <w:rPr>
          <w:rFonts w:ascii="Times New Roman" w:eastAsia="Batang" w:hAnsi="Times New Roman" w:cs="Times New Roman"/>
        </w:rPr>
        <w:t>similarities</w:t>
      </w:r>
      <w:r w:rsidR="00343576"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OFZreY5k","properties":{"formattedCitation":"\\super 36\\nosupersub{}","plainCitation":"36","noteIndex":0},"citationItems":[{"id":30955,"uris":["http://zotero.org/groups/274979/items/352P4DVZ"],"uri":["http://zotero.org/groups/274979/items/352P4DVZ"],"itemData":{"id":30955,"type":"article-journal","abstract":"The minipig has become an animal of considerable interest in preclinical drug development. It has been used in toxicology research and in examining/establishing regulatory guidelines as a nonrodent animal model. We have reviewed some basic issues that one would want to consider in the development and testing of any animal model for humans. The pig is a reasonable alternative to the dog, but there are some clear limitations and unexplained disparities in the literature, which require further study; primary among these is the need for standardization in choice of breed and sex and routine protocols. The minipig offers numerous advantages over other established animal models, and it has similarities to the human with regard to anatomy, physiology, and biochemistry. The gastrointestinal tract is structurally and functionally similar to humans. This appears to be true for enzymes and transporters in the gut as well, but more study is needed. One major concern is assessment of oral drug absorption, especially with regard to potential food effects due to gastric emptying differences, yet this does not appear to be a consistent observation. Hepatic metabolism seems to reflect enzymatic patterns in humans, with some differences. Kidney function seems similar to humans but requires further study. We have analyzed literature data that suggest the pig would offer a reasonable model for human oral bioavailability and for allometric predictions of clearance. The minipig appears to be the model for dermal absorption in humans, and we discuss this in terms of literature data and our own in-house experience.","container-title":"Drug Metabolism and Disposition","DOI":"10.1124/dmd.118.083311","ISSN":"0090-9556, 1521-009X","issue":"11","journalAbbreviation":"Drug Metab Dispos","language":"en","note":"publisher: American Society for Pharmacology and Experimental Therapeutics\nsection: Special Section – New Models in Drug Metabolism and Transport\nPMID: 30171162","page":"1712-1724","source":"dmd.aspetjournals.org","title":"Porcine Prediction of Pharmacokinetic Parameters in People: A Pig in a Poke?","title-short":"Porcine Prediction of Pharmacokinetic Parameters in People","volume":"46","author":[{"family":"Tang","given":"Huadong"},{"family":"Mayersohn","given":"Michael"}],"issued":{"date-parts":[["2018",11,1]]}}}],"schema":"https://github.com/citation-style-language/schema/raw/master/csl-citation.json"} </w:instrText>
      </w:r>
      <w:r w:rsidR="00343576"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36</w:t>
      </w:r>
      <w:r w:rsidR="00343576" w:rsidRPr="00462F29">
        <w:rPr>
          <w:rFonts w:ascii="Times New Roman" w:eastAsia="Batang" w:hAnsi="Times New Roman" w:cs="Times New Roman"/>
          <w:color w:val="000000" w:themeColor="text1"/>
        </w:rPr>
        <w:fldChar w:fldCharType="end"/>
      </w:r>
      <w:r w:rsidRPr="00462F29">
        <w:rPr>
          <w:rFonts w:ascii="Times New Roman" w:eastAsia="Batang" w:hAnsi="Times New Roman" w:cs="Times New Roman"/>
        </w:rPr>
        <w:t xml:space="preserve">. </w:t>
      </w:r>
      <w:r w:rsidR="00D23D04" w:rsidRPr="00462F29">
        <w:rPr>
          <w:rFonts w:ascii="Times New Roman" w:eastAsia="Batang" w:hAnsi="Times New Roman" w:cs="Times New Roman"/>
          <w:color w:val="000000" w:themeColor="text1"/>
        </w:rPr>
        <w:t>If compounds are successfully tested in both rodent and swine models</w:t>
      </w:r>
      <w:r w:rsidR="001E4C7E" w:rsidRPr="00984F00">
        <w:rPr>
          <w:rFonts w:ascii="Times New Roman" w:eastAsia="Batang" w:hAnsi="Times New Roman" w:cs="Times New Roman"/>
          <w:color w:val="000000" w:themeColor="text1"/>
        </w:rPr>
        <w:t>,</w:t>
      </w:r>
      <w:r w:rsidR="00D23D04" w:rsidRPr="00462F29">
        <w:rPr>
          <w:rFonts w:ascii="Times New Roman" w:eastAsia="Batang" w:hAnsi="Times New Roman" w:cs="Times New Roman"/>
          <w:color w:val="000000" w:themeColor="text1"/>
        </w:rPr>
        <w:t xml:space="preserve"> it may be possible to follow</w:t>
      </w:r>
      <w:r w:rsidRPr="00462F29">
        <w:rPr>
          <w:rFonts w:ascii="Times New Roman" w:eastAsia="Batang" w:hAnsi="Times New Roman" w:cs="Times New Roman"/>
          <w:color w:val="000000" w:themeColor="text1"/>
        </w:rPr>
        <w:t xml:space="preserve"> the FDA Animal Rule</w:t>
      </w:r>
      <w:r w:rsidR="00984F00"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NKjqxgV5","properties":{"formattedCitation":"\\super 37\\nosupersub{}","plainCitation":"37","noteIndex":0},"citationItems":[{"id":32619,"uris":["http://zotero.org/groups/274979/items/3EKTXKLW"],"uri":["http://zotero.org/groups/274979/items/3EKTXKLW"],"itemData":{"id":32619,"type":"article-journal","language":"en","page":"54","source":"Zotero","title":"Product Development Under the Animal Rule Guidance for Industry","issued":{"date-parts":[["2015"]]}}}],"schema":"https://github.com/citation-style-language/schema/raw/master/csl-citation.json"} </w:instrText>
      </w:r>
      <w:r w:rsidR="00984F00"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37</w:t>
      </w:r>
      <w:r w:rsidR="00984F00" w:rsidRPr="00462F29">
        <w:rPr>
          <w:rFonts w:ascii="Times New Roman" w:eastAsia="Batang" w:hAnsi="Times New Roman" w:cs="Times New Roman"/>
          <w:color w:val="000000" w:themeColor="text1"/>
        </w:rPr>
        <w:fldChar w:fldCharType="end"/>
      </w:r>
      <w:r w:rsidRPr="00462F29">
        <w:rPr>
          <w:rFonts w:ascii="Times New Roman" w:eastAsia="Batang" w:hAnsi="Times New Roman" w:cs="Times New Roman"/>
          <w:color w:val="000000" w:themeColor="text1"/>
        </w:rPr>
        <w:t xml:space="preserve"> </w:t>
      </w:r>
      <w:r w:rsidR="00D23D04" w:rsidRPr="00462F29">
        <w:rPr>
          <w:rFonts w:ascii="Times New Roman" w:eastAsia="Batang" w:hAnsi="Times New Roman" w:cs="Times New Roman"/>
          <w:color w:val="000000" w:themeColor="text1"/>
        </w:rPr>
        <w:t xml:space="preserve">to approve use </w:t>
      </w:r>
      <w:r w:rsidRPr="00462F29">
        <w:rPr>
          <w:rFonts w:ascii="Times New Roman" w:eastAsia="Batang" w:hAnsi="Times New Roman" w:cs="Times New Roman"/>
          <w:color w:val="000000" w:themeColor="text1"/>
        </w:rPr>
        <w:t>without conducting an efficacy study in humans.</w:t>
      </w:r>
      <w:r w:rsidR="0097352E">
        <w:rPr>
          <w:rFonts w:ascii="Times New Roman" w:eastAsia="Batang" w:hAnsi="Times New Roman" w:cs="Times New Roman"/>
        </w:rPr>
        <w:t xml:space="preserve"> </w:t>
      </w:r>
      <w:r w:rsidR="00C05EC0" w:rsidRPr="00462F29">
        <w:rPr>
          <w:rFonts w:ascii="Times New Roman" w:eastAsia="Batang" w:hAnsi="Times New Roman" w:cs="Times New Roman"/>
          <w:b/>
          <w:bCs/>
        </w:rPr>
        <w:t>Recommendation:</w:t>
      </w:r>
      <w:r w:rsidR="00C05EC0" w:rsidRPr="00462F29">
        <w:rPr>
          <w:rStyle w:val="normaltextrun"/>
          <w:rFonts w:ascii="Times New Roman" w:eastAsia="Batang" w:hAnsi="Times New Roman" w:cs="Times New Roman"/>
          <w:b/>
          <w:bCs/>
        </w:rPr>
        <w:t xml:space="preserve"> </w:t>
      </w:r>
      <w:r w:rsidR="00D12913" w:rsidRPr="00984F00">
        <w:rPr>
          <w:rStyle w:val="normaltextrun"/>
          <w:rFonts w:ascii="Times New Roman" w:eastAsia="Batang" w:hAnsi="Times New Roman" w:cs="Times New Roman"/>
          <w:b/>
          <w:bCs/>
        </w:rPr>
        <w:t xml:space="preserve">Implement </w:t>
      </w:r>
      <w:r w:rsidR="00D12913" w:rsidRPr="00984F00">
        <w:rPr>
          <w:rFonts w:ascii="Times New Roman" w:eastAsia="Batang" w:hAnsi="Times New Roman" w:cs="Times New Roman"/>
          <w:b/>
          <w:bCs/>
        </w:rPr>
        <w:t>u</w:t>
      </w:r>
      <w:r w:rsidR="00C05EC0" w:rsidRPr="00462F29">
        <w:rPr>
          <w:rFonts w:ascii="Times New Roman" w:eastAsia="Batang" w:hAnsi="Times New Roman" w:cs="Times New Roman"/>
          <w:b/>
          <w:bCs/>
        </w:rPr>
        <w:t xml:space="preserve">se of larger animal species, such as minipigs, </w:t>
      </w:r>
      <w:r w:rsidR="0085574F" w:rsidRPr="00462F29">
        <w:rPr>
          <w:rFonts w:ascii="Times New Roman" w:eastAsia="Batang" w:hAnsi="Times New Roman" w:cs="Times New Roman"/>
          <w:b/>
          <w:bCs/>
        </w:rPr>
        <w:t>where</w:t>
      </w:r>
      <w:r w:rsidR="00C05EC0" w:rsidRPr="00462F29">
        <w:rPr>
          <w:rFonts w:ascii="Times New Roman" w:eastAsia="Batang" w:hAnsi="Times New Roman" w:cs="Times New Roman"/>
          <w:b/>
          <w:bCs/>
        </w:rPr>
        <w:t xml:space="preserve"> the </w:t>
      </w:r>
      <w:r w:rsidR="00C05EC0" w:rsidRPr="00E71D42">
        <w:rPr>
          <w:rFonts w:ascii="Times New Roman" w:eastAsia="Batang" w:hAnsi="Times New Roman" w:cs="Times New Roman"/>
          <w:b/>
          <w:bCs/>
        </w:rPr>
        <w:t>organ</w:t>
      </w:r>
      <w:r w:rsidR="0085574F" w:rsidRPr="00E71D42">
        <w:rPr>
          <w:rFonts w:ascii="Times New Roman" w:eastAsia="Batang" w:hAnsi="Times New Roman" w:cs="Times New Roman"/>
          <w:b/>
          <w:bCs/>
        </w:rPr>
        <w:t>(s)</w:t>
      </w:r>
      <w:r w:rsidR="00C05EC0" w:rsidRPr="00E71D42">
        <w:rPr>
          <w:rFonts w:ascii="Times New Roman" w:eastAsia="Batang" w:hAnsi="Times New Roman" w:cs="Times New Roman"/>
          <w:b/>
          <w:bCs/>
        </w:rPr>
        <w:t xml:space="preserve"> of interest is </w:t>
      </w:r>
      <w:r w:rsidR="00343576" w:rsidRPr="00E71D42">
        <w:rPr>
          <w:rFonts w:ascii="Times New Roman" w:eastAsia="Batang" w:hAnsi="Times New Roman" w:cs="Times New Roman"/>
          <w:b/>
          <w:bCs/>
        </w:rPr>
        <w:t>more comp</w:t>
      </w:r>
      <w:r w:rsidR="001E4C7E" w:rsidRPr="00E71D42">
        <w:rPr>
          <w:rFonts w:ascii="Times New Roman" w:eastAsia="Batang" w:hAnsi="Times New Roman" w:cs="Times New Roman"/>
          <w:b/>
          <w:bCs/>
        </w:rPr>
        <w:t>a</w:t>
      </w:r>
      <w:r w:rsidR="00343576" w:rsidRPr="00E71D42">
        <w:rPr>
          <w:rFonts w:ascii="Times New Roman" w:eastAsia="Batang" w:hAnsi="Times New Roman" w:cs="Times New Roman"/>
          <w:b/>
          <w:bCs/>
        </w:rPr>
        <w:t>rable</w:t>
      </w:r>
      <w:r w:rsidR="00C05EC0" w:rsidRPr="00E71D42">
        <w:rPr>
          <w:rFonts w:ascii="Times New Roman" w:eastAsia="Batang" w:hAnsi="Times New Roman" w:cs="Times New Roman"/>
          <w:b/>
          <w:bCs/>
        </w:rPr>
        <w:t xml:space="preserve"> to </w:t>
      </w:r>
      <w:r w:rsidR="00343576" w:rsidRPr="00E71D42">
        <w:rPr>
          <w:rFonts w:ascii="Times New Roman" w:eastAsia="Batang" w:hAnsi="Times New Roman" w:cs="Times New Roman"/>
          <w:b/>
          <w:bCs/>
        </w:rPr>
        <w:t>humans</w:t>
      </w:r>
      <w:r w:rsidR="0085574F" w:rsidRPr="00E71D42">
        <w:rPr>
          <w:rFonts w:ascii="Times New Roman" w:eastAsia="Batang" w:hAnsi="Times New Roman" w:cs="Times New Roman"/>
          <w:b/>
          <w:bCs/>
        </w:rPr>
        <w:t xml:space="preserve"> to improve</w:t>
      </w:r>
      <w:r w:rsidR="0097352E">
        <w:rPr>
          <w:rFonts w:ascii="Times New Roman" w:eastAsia="Batang" w:hAnsi="Times New Roman" w:cs="Times New Roman"/>
          <w:b/>
          <w:bCs/>
        </w:rPr>
        <w:t xml:space="preserve"> </w:t>
      </w:r>
      <w:r w:rsidR="0085574F" w:rsidRPr="00E71D42">
        <w:rPr>
          <w:rFonts w:ascii="Times New Roman" w:eastAsia="Batang" w:hAnsi="Times New Roman" w:cs="Times New Roman"/>
          <w:b/>
          <w:bCs/>
        </w:rPr>
        <w:t>translation</w:t>
      </w:r>
      <w:r w:rsidR="00C05EC0" w:rsidRPr="00E71D42">
        <w:rPr>
          <w:rFonts w:ascii="Times New Roman" w:eastAsia="Batang" w:hAnsi="Times New Roman" w:cs="Times New Roman"/>
          <w:b/>
          <w:bCs/>
        </w:rPr>
        <w:t>.</w:t>
      </w:r>
      <w:r w:rsidR="00C05EC0" w:rsidRPr="00E71D42">
        <w:rPr>
          <w:rFonts w:ascii="Times New Roman" w:eastAsia="Batang" w:hAnsi="Times New Roman" w:cs="Times New Roman"/>
        </w:rPr>
        <w:t xml:space="preserve"> </w:t>
      </w:r>
    </w:p>
    <w:p w14:paraId="5F5761E4" w14:textId="6914AAB6" w:rsidR="003434C2" w:rsidRPr="00462F29" w:rsidRDefault="00847E09" w:rsidP="0062785B">
      <w:pPr>
        <w:spacing w:before="120"/>
        <w:rPr>
          <w:rFonts w:ascii="Times New Roman" w:eastAsia="Batang" w:hAnsi="Times New Roman" w:cs="Times New Roman"/>
        </w:rPr>
      </w:pPr>
      <w:r w:rsidRPr="00E71D42">
        <w:rPr>
          <w:rFonts w:ascii="Times New Roman" w:eastAsia="Batang" w:hAnsi="Times New Roman" w:cs="Times New Roman"/>
          <w:b/>
          <w:bCs/>
          <w:color w:val="000000" w:themeColor="text1"/>
          <w:u w:val="single"/>
        </w:rPr>
        <w:t>Innovative In</w:t>
      </w:r>
      <w:r w:rsidR="000C56B4" w:rsidRPr="00E71D42">
        <w:rPr>
          <w:rFonts w:ascii="Times New Roman" w:eastAsia="Batang" w:hAnsi="Times New Roman" w:cs="Times New Roman"/>
          <w:b/>
          <w:bCs/>
          <w:color w:val="000000" w:themeColor="text1"/>
          <w:u w:val="single"/>
        </w:rPr>
        <w:t>-</w:t>
      </w:r>
      <w:r w:rsidR="007D6770" w:rsidRPr="00E71D42">
        <w:rPr>
          <w:rFonts w:ascii="Times New Roman" w:eastAsia="Batang" w:hAnsi="Times New Roman" w:cs="Times New Roman"/>
          <w:b/>
          <w:bCs/>
          <w:color w:val="000000" w:themeColor="text1"/>
          <w:u w:val="single"/>
        </w:rPr>
        <w:t xml:space="preserve">Silico </w:t>
      </w:r>
      <w:r w:rsidR="00412740" w:rsidRPr="00E71D42">
        <w:rPr>
          <w:rFonts w:ascii="Times New Roman" w:eastAsia="Batang" w:hAnsi="Times New Roman" w:cs="Times New Roman"/>
          <w:b/>
          <w:bCs/>
          <w:color w:val="000000" w:themeColor="text1"/>
          <w:u w:val="single"/>
        </w:rPr>
        <w:t>T</w:t>
      </w:r>
      <w:r w:rsidR="00D92B65" w:rsidRPr="00E71D42">
        <w:rPr>
          <w:rFonts w:ascii="Times New Roman" w:eastAsia="Batang" w:hAnsi="Times New Roman" w:cs="Times New Roman"/>
          <w:b/>
          <w:bCs/>
          <w:color w:val="000000" w:themeColor="text1"/>
          <w:u w:val="single"/>
        </w:rPr>
        <w:t>echniques:</w:t>
      </w:r>
      <w:r w:rsidR="00362747" w:rsidRPr="00E71D42">
        <w:rPr>
          <w:rFonts w:ascii="Times New Roman" w:eastAsia="Batang" w:hAnsi="Times New Roman" w:cs="Times New Roman"/>
          <w:b/>
          <w:bCs/>
          <w:color w:val="000000" w:themeColor="text1"/>
        </w:rPr>
        <w:t xml:space="preserve"> </w:t>
      </w:r>
      <w:r w:rsidR="001A1B56" w:rsidRPr="00E71D42">
        <w:rPr>
          <w:rFonts w:ascii="Times New Roman" w:eastAsia="Batang" w:hAnsi="Times New Roman" w:cs="Times New Roman"/>
          <w:color w:val="000000" w:themeColor="text1"/>
        </w:rPr>
        <w:t xml:space="preserve">Due to the abundance of space radiation rodent research but </w:t>
      </w:r>
      <w:r w:rsidR="001A1B56" w:rsidRPr="00462F29">
        <w:rPr>
          <w:rFonts w:ascii="Times New Roman" w:eastAsia="Batang" w:hAnsi="Times New Roman" w:cs="Times New Roman"/>
          <w:color w:val="000000" w:themeColor="text1"/>
        </w:rPr>
        <w:t xml:space="preserve">lack of </w:t>
      </w:r>
      <w:r w:rsidR="004E24A7" w:rsidRPr="004E24A7">
        <w:rPr>
          <w:rFonts w:ascii="Times New Roman" w:eastAsia="Batang" w:hAnsi="Times New Roman" w:cs="Times New Roman"/>
          <w:color w:val="000000" w:themeColor="text1"/>
        </w:rPr>
        <w:t>corresponding</w:t>
      </w:r>
      <w:r w:rsidR="001A1B56" w:rsidRPr="00462F29">
        <w:rPr>
          <w:rFonts w:ascii="Times New Roman" w:eastAsia="Batang" w:hAnsi="Times New Roman" w:cs="Times New Roman"/>
          <w:color w:val="000000" w:themeColor="text1"/>
        </w:rPr>
        <w:t xml:space="preserve"> human datasets, one approach to accelerate animal to human translation would be to create coordinating rodent and human tissue</w:t>
      </w:r>
      <w:r w:rsidR="00CD321B">
        <w:rPr>
          <w:rFonts w:ascii="Times New Roman" w:eastAsia="Batang" w:hAnsi="Times New Roman" w:cs="Times New Roman"/>
          <w:color w:val="000000" w:themeColor="text1"/>
        </w:rPr>
        <w:t>s-</w:t>
      </w:r>
      <w:r w:rsidR="001A1B56" w:rsidRPr="00462F29">
        <w:rPr>
          <w:rFonts w:ascii="Times New Roman" w:eastAsia="Batang" w:hAnsi="Times New Roman" w:cs="Times New Roman"/>
          <w:color w:val="000000" w:themeColor="text1"/>
        </w:rPr>
        <w:t>on</w:t>
      </w:r>
      <w:r w:rsidR="00CD321B">
        <w:rPr>
          <w:rFonts w:ascii="Times New Roman" w:eastAsia="Batang" w:hAnsi="Times New Roman" w:cs="Times New Roman"/>
          <w:color w:val="000000" w:themeColor="text1"/>
        </w:rPr>
        <w:t>-</w:t>
      </w:r>
      <w:r w:rsidR="001A1B56" w:rsidRPr="00462F29">
        <w:rPr>
          <w:rFonts w:ascii="Times New Roman" w:eastAsia="Batang" w:hAnsi="Times New Roman" w:cs="Times New Roman"/>
          <w:color w:val="000000" w:themeColor="text1"/>
        </w:rPr>
        <w:t>a</w:t>
      </w:r>
      <w:r w:rsidR="00CD321B">
        <w:rPr>
          <w:rFonts w:ascii="Times New Roman" w:eastAsia="Batang" w:hAnsi="Times New Roman" w:cs="Times New Roman"/>
          <w:color w:val="000000" w:themeColor="text1"/>
        </w:rPr>
        <w:t>-</w:t>
      </w:r>
      <w:r w:rsidR="001A1B56" w:rsidRPr="00462F29">
        <w:rPr>
          <w:rFonts w:ascii="Times New Roman" w:eastAsia="Batang" w:hAnsi="Times New Roman" w:cs="Times New Roman"/>
          <w:color w:val="000000" w:themeColor="text1"/>
        </w:rPr>
        <w:t xml:space="preserve">chip (TOC) and </w:t>
      </w:r>
      <w:r w:rsidR="004E24A7" w:rsidRPr="004E24A7">
        <w:rPr>
          <w:rFonts w:ascii="Times New Roman" w:eastAsia="Batang" w:hAnsi="Times New Roman" w:cs="Times New Roman"/>
          <w:color w:val="000000" w:themeColor="text1"/>
        </w:rPr>
        <w:t>organoids</w:t>
      </w:r>
      <w:r w:rsidR="001A1B56" w:rsidRPr="00462F29">
        <w:rPr>
          <w:rFonts w:ascii="Times New Roman" w:eastAsia="Batang" w:hAnsi="Times New Roman" w:cs="Times New Roman"/>
          <w:color w:val="000000" w:themeColor="text1"/>
        </w:rPr>
        <w:t xml:space="preserve"> from different organs (or organ systems) to establish dose response curves and inter-species scaling factors following space hazard exposure and assess current assumptions. </w:t>
      </w:r>
      <w:r w:rsidR="00BE1BCA" w:rsidRPr="00462F29">
        <w:rPr>
          <w:rFonts w:ascii="Times New Roman" w:eastAsia="Batang" w:hAnsi="Times New Roman" w:cs="Times New Roman"/>
          <w:color w:val="000000" w:themeColor="text1"/>
        </w:rPr>
        <w:t>TOC</w:t>
      </w:r>
      <w:r w:rsidR="001A1B56" w:rsidRPr="00462F29">
        <w:rPr>
          <w:rFonts w:ascii="Times New Roman" w:eastAsia="Batang" w:hAnsi="Times New Roman" w:cs="Times New Roman"/>
          <w:color w:val="000000" w:themeColor="text1"/>
        </w:rPr>
        <w:t>/</w:t>
      </w:r>
      <w:r w:rsidR="00BE1BCA" w:rsidRPr="00462F29">
        <w:rPr>
          <w:rFonts w:ascii="Times New Roman" w:eastAsia="Batang" w:hAnsi="Times New Roman" w:cs="Times New Roman"/>
          <w:color w:val="000000" w:themeColor="text1"/>
        </w:rPr>
        <w:t>org</w:t>
      </w:r>
      <w:r w:rsidR="748CDB40" w:rsidRPr="00462F29">
        <w:rPr>
          <w:rFonts w:ascii="Times New Roman" w:eastAsia="Batang" w:hAnsi="Times New Roman" w:cs="Times New Roman"/>
          <w:color w:val="000000" w:themeColor="text1"/>
        </w:rPr>
        <w:t>a</w:t>
      </w:r>
      <w:r w:rsidR="00BE1BCA" w:rsidRPr="00462F29">
        <w:rPr>
          <w:rFonts w:ascii="Times New Roman" w:eastAsia="Batang" w:hAnsi="Times New Roman" w:cs="Times New Roman"/>
          <w:color w:val="000000" w:themeColor="text1"/>
        </w:rPr>
        <w:t>no</w:t>
      </w:r>
      <w:r w:rsidR="001E4C7E" w:rsidRPr="00984F00">
        <w:rPr>
          <w:rFonts w:ascii="Times New Roman" w:eastAsia="Batang" w:hAnsi="Times New Roman" w:cs="Times New Roman"/>
          <w:color w:val="000000" w:themeColor="text1"/>
        </w:rPr>
        <w:t>i</w:t>
      </w:r>
      <w:r w:rsidR="00BE1BCA" w:rsidRPr="00462F29">
        <w:rPr>
          <w:rFonts w:ascii="Times New Roman" w:eastAsia="Batang" w:hAnsi="Times New Roman" w:cs="Times New Roman"/>
          <w:color w:val="000000" w:themeColor="text1"/>
        </w:rPr>
        <w:t>d models</w:t>
      </w:r>
      <w:r w:rsidR="3C584466" w:rsidRPr="00462F29">
        <w:rPr>
          <w:rFonts w:ascii="Times New Roman" w:eastAsia="Batang" w:hAnsi="Times New Roman" w:cs="Times New Roman"/>
          <w:color w:val="000000" w:themeColor="text1"/>
        </w:rPr>
        <w:t xml:space="preserve"> </w:t>
      </w:r>
      <w:r w:rsidR="00271E75" w:rsidRPr="00462F29">
        <w:rPr>
          <w:rFonts w:ascii="Times New Roman" w:eastAsia="Batang" w:hAnsi="Times New Roman" w:cs="Times New Roman"/>
          <w:color w:val="000000" w:themeColor="text1"/>
        </w:rPr>
        <w:t xml:space="preserve">mimic </w:t>
      </w:r>
      <w:r w:rsidR="00CD321B">
        <w:rPr>
          <w:rFonts w:ascii="Times New Roman" w:eastAsia="Batang" w:hAnsi="Times New Roman" w:cs="Times New Roman"/>
          <w:color w:val="000000" w:themeColor="text1"/>
        </w:rPr>
        <w:t xml:space="preserve">true </w:t>
      </w:r>
      <w:r w:rsidR="00271E75" w:rsidRPr="00462F29">
        <w:rPr>
          <w:rFonts w:ascii="Times New Roman" w:eastAsia="Batang" w:hAnsi="Times New Roman" w:cs="Times New Roman"/>
          <w:color w:val="000000" w:themeColor="text1"/>
        </w:rPr>
        <w:t xml:space="preserve">multi-cellular </w:t>
      </w:r>
      <w:r w:rsidR="00CD321B">
        <w:rPr>
          <w:rFonts w:ascii="Times New Roman" w:eastAsia="Batang" w:hAnsi="Times New Roman" w:cs="Times New Roman"/>
          <w:color w:val="000000" w:themeColor="text1"/>
        </w:rPr>
        <w:t>tissue</w:t>
      </w:r>
      <w:r w:rsidR="00271E75" w:rsidRPr="00462F29">
        <w:rPr>
          <w:rFonts w:ascii="Times New Roman" w:eastAsia="Batang" w:hAnsi="Times New Roman" w:cs="Times New Roman"/>
          <w:color w:val="000000" w:themeColor="text1"/>
        </w:rPr>
        <w:t xml:space="preserve"> structures and are sufficiently high throughput to evaluate physiological, molecular</w:t>
      </w:r>
      <w:r w:rsidR="0085574F" w:rsidRPr="00462F29">
        <w:rPr>
          <w:rFonts w:ascii="Times New Roman" w:eastAsia="Batang" w:hAnsi="Times New Roman" w:cs="Times New Roman"/>
          <w:color w:val="000000" w:themeColor="text1"/>
        </w:rPr>
        <w:t>,</w:t>
      </w:r>
      <w:r w:rsidR="00271E75" w:rsidRPr="00462F29">
        <w:rPr>
          <w:rFonts w:ascii="Times New Roman" w:eastAsia="Batang" w:hAnsi="Times New Roman" w:cs="Times New Roman"/>
          <w:color w:val="000000" w:themeColor="text1"/>
        </w:rPr>
        <w:t xml:space="preserve"> and cellular hallmarks </w:t>
      </w:r>
      <w:r w:rsidR="0085574F" w:rsidRPr="00462F29">
        <w:rPr>
          <w:rFonts w:ascii="Times New Roman" w:eastAsia="Batang" w:hAnsi="Times New Roman" w:cs="Times New Roman"/>
          <w:color w:val="000000" w:themeColor="text1"/>
        </w:rPr>
        <w:t>as well as</w:t>
      </w:r>
      <w:r w:rsidR="00271E75" w:rsidRPr="00462F29">
        <w:rPr>
          <w:rFonts w:ascii="Times New Roman" w:eastAsia="Batang" w:hAnsi="Times New Roman" w:cs="Times New Roman"/>
          <w:color w:val="000000" w:themeColor="text1"/>
        </w:rPr>
        <w:t xml:space="preserve"> changes in gene expression. </w:t>
      </w:r>
      <w:r w:rsidR="001A1B56" w:rsidRPr="00462F29">
        <w:rPr>
          <w:rFonts w:ascii="Times New Roman" w:eastAsia="Batang" w:hAnsi="Times New Roman" w:cs="Times New Roman"/>
          <w:color w:val="000000" w:themeColor="text1"/>
        </w:rPr>
        <w:t>B</w:t>
      </w:r>
      <w:r w:rsidR="00DF0B9D" w:rsidRPr="00462F29">
        <w:rPr>
          <w:rFonts w:ascii="Times New Roman" w:eastAsia="Batang" w:hAnsi="Times New Roman" w:cs="Times New Roman"/>
          <w:color w:val="000000" w:themeColor="text1"/>
          <w:lang w:eastAsia="ja-JP"/>
        </w:rPr>
        <w:t xml:space="preserve">rain organoid systems </w:t>
      </w:r>
      <w:r w:rsidR="00CD321B">
        <w:rPr>
          <w:rFonts w:ascii="Times New Roman" w:eastAsia="Batang" w:hAnsi="Times New Roman" w:cs="Times New Roman"/>
          <w:color w:val="000000" w:themeColor="text1"/>
          <w:lang w:eastAsia="ja-JP"/>
        </w:rPr>
        <w:t>express</w:t>
      </w:r>
      <w:r w:rsidR="00DF0B9D" w:rsidRPr="00462F29">
        <w:rPr>
          <w:rFonts w:ascii="Times New Roman" w:eastAsia="Batang" w:hAnsi="Times New Roman" w:cs="Times New Roman"/>
          <w:color w:val="000000" w:themeColor="text1"/>
          <w:lang w:eastAsia="ja-JP"/>
        </w:rPr>
        <w:t xml:space="preserve"> complex functional features</w:t>
      </w:r>
      <w:r w:rsidR="001A1B56" w:rsidRPr="00462F29">
        <w:rPr>
          <w:rFonts w:ascii="Times New Roman" w:eastAsia="Batang" w:hAnsi="Times New Roman" w:cs="Times New Roman"/>
          <w:color w:val="000000" w:themeColor="text1"/>
          <w:lang w:eastAsia="ja-JP"/>
        </w:rPr>
        <w:t>,</w:t>
      </w:r>
      <w:r w:rsidR="00DF0B9D" w:rsidRPr="00462F29">
        <w:rPr>
          <w:rFonts w:ascii="Times New Roman" w:eastAsia="Batang" w:hAnsi="Times New Roman" w:cs="Times New Roman"/>
          <w:color w:val="000000" w:themeColor="text1"/>
          <w:lang w:eastAsia="ja-JP"/>
        </w:rPr>
        <w:t xml:space="preserve"> and o</w:t>
      </w:r>
      <w:r w:rsidR="00DF0B9D" w:rsidRPr="00462F29">
        <w:rPr>
          <w:rFonts w:ascii="Times New Roman" w:eastAsia="Batang" w:hAnsi="Times New Roman" w:cs="Times New Roman"/>
          <w:color w:val="000000" w:themeColor="text1"/>
        </w:rPr>
        <w:t>ver the course of many months, some can even exhibit evolving neural network electrical activity quantified by microelectrode arrays</w:t>
      </w:r>
      <w:r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sM4f1RIs","properties":{"formattedCitation":"\\super 38\\uc0\\u8211{}43\\nosupersub{}","plainCitation":"38–43","noteIndex":0},"citationItems":[{"id":32402,"uris":["http://zotero.org/groups/274979/items/FCXMBE26"],"uri":["http://zotero.org/groups/274979/items/FCXMBE26"],"itemData":{"id":32402,"type":"article-journal","abstract":"The past decade has seen an explosion in the field of in vitro disease modelling, in particular the development of organoids. These self-organizing tissues derived from stem cells provide a unique system to examine mechanisms ranging from organ development to homeostasis and disease. Because organoids develop according to intrinsic developmental programmes, the resultant tissue morphology recapitulates organ architecture with remarkable fidelity. Furthermore, the fact that these tissues can be derived from human progenitors allows for the study of uniquely human processes and disorders. This article and accompanying poster highlight the currently available methods, particularly those aimed at modelling human biology, and provide an overview of their capabilities and limitations. We also speculate on possible future technological advances that have the potential for great strides in both disease modelling and future regenerative strategies., Summary: Human organoids are important tools for modelling disease. This At a Glance article summarises the current organoid models of several human diseases, and discusses future prospects for these technologies.","container-title":"Disease Models &amp; Mechanisms","DOI":"10.1242/dmm.039347","ISSN":"1754-8403","issue":"7","journalAbbreviation":"Dis Model Mech","note":"PMID: 31383635\nPMCID: PMC6679380","page":"dmm039347","source":"PubMed Central","title":"Disease modelling in human organoids","volume":"12","author":[{"family":"Lancaster","given":"Madeline A."},{"family":"Huch","given":"Meritxell"}],"issued":{"date-parts":[["2019",7,1]]}}},{"id":32406,"uris":["http://zotero.org/groups/274979/items/TVUT99SN"],"uri":["http://zotero.org/groups/274979/items/TVUT99SN"],"itemData":{"id":32406,"type":"article-journal","abstract":"Brain organoids recapitulate in vitro the specific stages of in vivo human brain development, thus offering an innovative tool by which to model human neurodevelopmental disease. We review here how brain organoids have been used to study neurodevelopmental disease and consider their potential for both technological advancement and therapeutic development.","container-title":"Physiology","DOI":"10.1152/physiol.00005.2019","ISSN":"1548-9213","issue":"5","note":"publisher: American Physiological Society","page":"365-375","source":"journals.physiology.org (Atypon)","title":"Brain Organoids as Tools for Modeling Human Neurodevelopmental Disorders","volume":"34","author":[{"family":"Adams","given":"Jason W."},{"family":"Cugola","given":"Fernanda R."},{"family":"Muotri","given":"Alysson R."}],"issued":{"date-parts":[["2019",9,1]]}}},{"id":32409,"uris":["http://zotero.org/groups/274979/items/QDZKK2EI"],"uri":["http://zotero.org/groups/274979/items/QDZKK2EI"],"itemData":{"id":32409,"type":"article-journal","abstract":"We have used single-cell RNA sequencing to compare human cerebral organoids and fetal neocortex. We find that, with relatively few exceptions, cells in organoid cortex-like regions use genetic programs very similar to fetal tissue to generate a structured cerebral cortex. Our study is of interest, as it shows which genetic features underlying human cortical development can be accurately studied in organoid culture systems. This is important because although cerebral organoids have great promise for modeling human neurodevelopment, the extent to which organoids recapitulate neural progenitor proliferation and differentiation networks in vivo remained unclear., Cerebral organoids—3D cultures of human cerebral tissue derived from pluripotent stem cells—have emerged as models of human cortical development. However, the extent to which in vitro organoid systems recapitulate neural progenitor cell proliferation and neuronal differentiation programs observed in vivo remains unclear. Here we use single-cell RNA sequencing (scRNA-seq) to dissect and compare cell composition and progenitor-to-neuron lineage relationships in human cerebral organoids and fetal neocortex. Covariation network analysis using the fetal neocortex data reveals known and previously unidentified interactions among genes central to neural progenitor proliferation and neuronal differentiation. In the organoid, we detect diverse progenitors and differentiated cell types of neuronal and mesenchymal lineages and identify cells that derived from regions resembling the fetal neocortex. We find that these organoid cortical cells use gene expression programs remarkably similar to those of the fetal tissue to organize into cerebral cortex-like regions. Our comparison of in vivo and in vitro cortical single-cell transcriptomes illuminates the genetic features underlying human cortical development that can be studied in organoid cultures.","container-title":"Proceedings of the National Academy of Sciences of the United States of America","DOI":"10.1073/pnas.1520760112","ISSN":"0027-8424","issue":"51","journalAbbreviation":"Proc Natl Acad Sci U S A","note":"PMID: 26644564\nPMCID: PMC4697386","page":"15672-15677","source":"PubMed Central","title":"Human cerebral organoids recapitulate gene expression programs of fetal neocortex development","volume":"112","author":[{"family":"Camp","given":"J. Gray"},{"family":"Badsha","given":"Farhath"},{"family":"Florio","given":"Marta"},{"family":"Kanton","given":"Sabina"},{"family":"Gerber","given":"Tobias"},{"family":"Wilsch-Bräuninger","given":"Michaela"},{"family":"Lewitus","given":"Eric"},{"family":"Sykes","given":"Alex"},{"family":"Hevers","given":"Wulf"},{"family":"Lancaster","given":"Madeline"},{"family":"Knoblich","given":"Juergen A."},{"family":"Lachmann","given":"Robert"},{"family":"Pääbo","given":"Svante"},{"family":"Huttner","given":"Wieland B."},{"family":"Treutlein","given":"Barbara"}],"issued":{"date-parts":[["2015",12,22]]}}},{"id":32412,"uris":["http://zotero.org/groups/274979/items/Y3HTXW2V"],"uri":["http://zotero.org/groups/274979/items/Y3HTXW2V"],"itemData":{"id":32412,"type":"article-journal","abstract":"Human brain development exhibits several unique aspects, such as increased complexity and expansion of neuronal output, that have proven difficult to study in model organisms. As a result, in vitro approaches to model human brain development and disease are an intense area of research. Here we describe a recently established protocol for generating 3D brain tissue, so-called cerebral organoids, which closely mimics the endogenous developmental program. This method can easily be implemented in a standard tissue culture room, and can give rise to developing cerebral cortex, ventral telencephalon, choroid plexus and retinal identities, among others, within one to two months. This straightforward protocol can be applied to developmental studies as well as the study of a variety of human brain diseases. Furthermore, since organoids can be maintained for more than a year in long-term culture, they also have the potential to model later events such as neuronal maturation and survival.","container-title":"Nature protocols","DOI":"10.1038/nprot.2014.158","ISSN":"1754-2189","issue":"10","journalAbbreviation":"Nat Protoc","note":"PMID: 25188634\nPMCID: PMC4160653","page":"2329-2340","source":"PubMed Central","title":"Generation of Cerebral Organoids from Human Pluripotent Stem Cells","volume":"9","author":[{"family":"Lancaster","given":"Madeline A."},{"family":"Knoblich","given":"Juergen A."}],"issued":{"date-parts":[["2014",10]]}}},{"id":32415,"uris":["http://zotero.org/groups/274979/items/H4ZFMJ9S"],"uri":["http://zotero.org/groups/274979/items/H4ZFMJ9S"],"itemData":{"id":32415,"type":"article-journal","abstract":"Human induced pluripotent stem cells (iPSCs) can generate virtually any cell type and therefore are applied to studies of organ development, disease modeling, drug screening and cell replacement therapy. Under proper culture conditions in vitro induced pluripotent stem cells (iPSCs) can be differentiated to form organ-like tissues, also known as “organoids”, which resemble organs more closely than cells, in vivo. We hypothesized that human brain organoids can be used as an experimental model to study mechanisms underlying DNA repair in human neurons and their progenitors after radiation-induced DNA double-strand breaks (DSBs), the most severe form of DNA damage. To this end, we customized a protocol for brain organoid generation that is time efficient. These organoids recapitulate key features of human cortical neuron development, including a subventricular zone containing neural progenitors that mature to postmitotic cortical neurons. Using immunofluorescence to measure DNA DSB markers, such as γ-H2AX and 53BP1, we quantified the kinetics of DSB repair in neural progenitors within the subventricular zone for up to 24 h after a single 2 Gy dose of ionizing radiation. Our data on DNA repair in progenitor versus mature neurons indicate a similar timeline: both repair DNA DSBs which is mostly resolved by 18 h postirradiation. However, repair kinetics are more acute in progenitors than mature neurons in the mature organoid. Overall, this study supports the use of 3D organoid culture technology as a novel platform to study DNA damage responses in developing or mature neurons, which has been previously difficult to study.","container-title":"Radiation Research","DOI":"10.1667/RR15567.1","ISSN":"0033-7587","issue":"2","journalAbbreviation":"Radiation Research","page":"191-198","source":"Silverchair","title":"Human Forebrain Organoids from Induced Pluripotent Stem Cells: A Novel Approach to Model Repair of Ionizing Radiation-Induced DNA Damage in Human Neurons","title-short":"Human Forebrain Organoids from Induced Pluripotent Stem Cells","volume":"194","author":[{"family":"Das","given":"Debamitra"},{"family":"Li","given":"Jiaxin"},{"family":"Cheng","given":"Linzhao"},{"family":"Franco","given":"Sonia"},{"family":"Mahairaki","given":"Vasiliki"}],"issued":{"date-parts":[["2020",6,4]]}}},{"id":29709,"uris":["http://zotero.org/groups/2585243/items/K4J59C7W"],"uri":["http://zotero.org/groups/2585243/items/K4J59C7W"],"itemData":{"id":29709,"type":"article-journal","container-title":"International Journal of Radiation Biology","DOI":"10.1080/09553002.2020.1820598","ISSN":"0955-3002, 1362-3095","journalAbbreviation":"International Journal of Radiation Biology","language":"en","page":"1-47","source":"DOI.org (Crossref)","title":"Ionizing radiation-induced risks to the central nervous system and countermeasures in cellular and rodent models","author":[{"family":"Pariset","given":"Eloise"},{"family":"Malkani","given":"Sherina"},{"family":"Cekanaviciute","given":"Egle"},{"family":"Costes","given":"Sylvain V."}],"issued":{"date-parts":[["2020",9,18]]}}}],"schema":"https://github.com/citation-style-language/schema/raw/master/csl-citation.json"} </w:instrText>
      </w:r>
      <w:r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38–43</w:t>
      </w:r>
      <w:r w:rsidRPr="00462F29">
        <w:rPr>
          <w:rFonts w:ascii="Times New Roman" w:eastAsia="Batang" w:hAnsi="Times New Roman" w:cs="Times New Roman"/>
          <w:color w:val="000000" w:themeColor="text1"/>
        </w:rPr>
        <w:fldChar w:fldCharType="end"/>
      </w:r>
      <w:r w:rsidR="001A1B56" w:rsidRPr="00462F29">
        <w:rPr>
          <w:rFonts w:ascii="Times New Roman" w:eastAsia="Batang" w:hAnsi="Times New Roman" w:cs="Times New Roman"/>
          <w:color w:val="000000" w:themeColor="text1"/>
        </w:rPr>
        <w:t>.</w:t>
      </w:r>
      <w:r w:rsidR="00DF0B9D" w:rsidRPr="00462F29">
        <w:rPr>
          <w:rFonts w:ascii="Times New Roman" w:eastAsia="Batang" w:hAnsi="Times New Roman" w:cs="Times New Roman"/>
          <w:color w:val="000000" w:themeColor="text1"/>
        </w:rPr>
        <w:t xml:space="preserve"> </w:t>
      </w:r>
      <w:r w:rsidR="001E4C7E" w:rsidRPr="00984F00">
        <w:rPr>
          <w:rFonts w:ascii="Times New Roman" w:eastAsia="Batang" w:hAnsi="Times New Roman" w:cs="Times New Roman"/>
          <w:color w:val="000000" w:themeColor="text1"/>
        </w:rPr>
        <w:t xml:space="preserve">Similarly, </w:t>
      </w:r>
      <w:r w:rsidR="001E4C7E" w:rsidRPr="00984F00">
        <w:rPr>
          <w:rFonts w:ascii="Times New Roman" w:eastAsia="Batang" w:hAnsi="Times New Roman" w:cs="Times New Roman"/>
        </w:rPr>
        <w:t>b</w:t>
      </w:r>
      <w:r w:rsidR="00F94858" w:rsidRPr="00462F29">
        <w:rPr>
          <w:rFonts w:ascii="Times New Roman" w:eastAsia="Batang" w:hAnsi="Times New Roman" w:cs="Times New Roman"/>
        </w:rPr>
        <w:t>ioengineered and highly structured 3D human cardiac organoids</w:t>
      </w:r>
      <w:r w:rsidRPr="00462F29">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qXD72RD0","properties":{"formattedCitation":"\\super 44,45\\nosupersub{}","plainCitation":"44,45","noteIndex":0},"citationItems":[{"id":32347,"uris":["http://zotero.org/groups/274979/items/GIKDNPHY"],"uri":["http://zotero.org/groups/274979/items/GIKDNPHY"],"itemData":{"id":32347,"type":"article-journal","abstract":"We have previously developed a high-throughput bioengineered human cardiac organoid (hCO) platform, which provides functional contractile tissue with biological properties similar to native heart tissue, including mature, cell-cycle-arrested cardiomyocytes. In this study, we perform functional screening of 105 small molecules with pro-regenerative potential. Our findings reveal surprising discordance between our hCO system and traditional 2D assays. In addition, functional analyses uncovered detrimental effects of many hit compounds. Two pro-proliferative small molecules without detrimental impacts on cardiac function were identified. High-throughput proteomics in hCO revealed synergistic activation of the mevalonate pathway and a cell-cycle network by the pro-proliferative compounds. Cell-cycle reentry in hCO and in vivo required the mevalonate pathway as inhibition of the mevalonate pathway with a statin attenuated pro-proliferative effects. This study highlights the utility of human cardiac organoids for pro-regenerative drug development, including identification of underlying biological mechanisms and minimization of adverse side effects.","container-title":"Cell Stem Cell","DOI":"10.1016/j.stem.2019.03.009","ISSN":"1875-9777","issue":"6","journalAbbreviation":"Cell Stem Cell","language":"eng","note":"PMID: 30930147","page":"895-907.e6","source":"PubMed","title":"Drug Screening in Human PSC-Cardiac Organoids Identifies Pro-proliferative Compounds Acting via the Mevalonate Pathway","volume":"24","author":[{"family":"Mills","given":"Richard J."},{"family":"Parker","given":"Benjamin L."},{"family":"Quaife-Ryan","given":"Gregory A."},{"family":"Voges","given":"Holly K."},{"family":"Needham","given":"Elise J."},{"family":"Bornot","given":"Aurelie"},{"family":"Ding","given":"Mei"},{"family":"Andersson","given":"Henrik"},{"family":"Polla","given":"Magnus"},{"family":"Elliott","given":"David A."},{"family":"Drowley","given":"Lauren"},{"family":"Clausen","given":"Maryam"},{"family":"Plowright","given":"Alleyn T."},{"family":"Barrett","given":"Ian P."},{"family":"Wang","given":"Qing-Dong"},{"family":"James","given":"David E."},{"family":"Porrello","given":"Enzo R."},{"family":"Hudson","given":"James E."}],"issued":{"date-parts":[["2019",6,6]]}}},{"id":32341,"uris":["http://zotero.org/groups/274979/items/2J37HRC7"],"uri":["http://zotero.org/groups/274979/items/2J37HRC7"],"itemData":{"id":32341,"type":"article-journal","abstract":"The adult human heart possesses a limited regenerative potential following an ischemic event, and undergoes a number of pathological changes in response to injury. Although cardiac regeneration has been documented in zebrafish and neonatal mouse hearts, it is currently unknown whether the immature human heart is capable of undergoing complete regeneration. Combined progress in pluripotent stem cell differentiation and tissue engineering has facilitated the development of human cardiac organoids (hCOs), which resemble fetal heart tissue and can be used to address this important knowledge gap. This study aimed to characterize the regenerative capacity of immature human heart tissue in response to injury. Following cryoinjury with a dry ice probe, hCOs exhibited an endogenous regenerative response with full functional recovery 2 weeks after acute injury. Cardiac functional recovery occurred in the absence of pathological fibrosis or cardiomyocyte hypertrophy. Consistent with regenerative organisms and neonatal human hearts, there was a high basal level of cardiomyocyte proliferation, which may be responsible for the regenerative capacity of the hCOs. This study suggests that immature human heart tissue has an intrinsic capacity to regenerate.","container-title":"Development","DOI":"10.1242/dev.143966","ISSN":"0950-1991","issue":"6","journalAbbreviation":"Development","page":"1118-1127","source":"Silverchair","title":"Development of a human cardiac organoid injury model reveals innate regenerative potential","volume":"144","author":[{"family":"Voges","given":"Holly K."},{"family":"Mills","given":"Richard J."},{"family":"Elliott","given":"David A."},{"family":"Parton","given":"Robert G."},{"family":"Porrello","given":"Enzo R."},{"family":"Hudson","given":"James E."}],"issued":{"date-parts":[["2017",3,15]]}}}],"schema":"https://github.com/citation-style-language/schema/raw/master/csl-citation.json"} </w:instrText>
      </w:r>
      <w:r w:rsidRPr="00462F29">
        <w:rPr>
          <w:rFonts w:ascii="Times New Roman" w:eastAsia="Batang" w:hAnsi="Times New Roman" w:cs="Times New Roman"/>
        </w:rPr>
        <w:fldChar w:fldCharType="separate"/>
      </w:r>
      <w:r w:rsidR="006E2372" w:rsidRPr="006E2372">
        <w:rPr>
          <w:rFonts w:ascii="Times New Roman" w:hAnsi="Times New Roman" w:cs="Times New Roman"/>
          <w:vertAlign w:val="superscript"/>
        </w:rPr>
        <w:t>44,45</w:t>
      </w:r>
      <w:r w:rsidRPr="00462F29">
        <w:rPr>
          <w:rFonts w:ascii="Times New Roman" w:eastAsia="Batang" w:hAnsi="Times New Roman" w:cs="Times New Roman"/>
        </w:rPr>
        <w:fldChar w:fldCharType="end"/>
      </w:r>
      <w:r w:rsidR="00F94858" w:rsidRPr="00462F29">
        <w:rPr>
          <w:rFonts w:ascii="Times New Roman" w:eastAsia="Batang" w:hAnsi="Times New Roman" w:cs="Times New Roman"/>
        </w:rPr>
        <w:t xml:space="preserve"> and human pluripotent stem cell-derived heart-forming organoids</w:t>
      </w:r>
      <w:r w:rsidRPr="00462F29">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FVX42Jsk","properties":{"formattedCitation":"\\super 46\\nosupersub{}","plainCitation":"46","noteIndex":0},"citationItems":[{"id":32344,"uris":["http://zotero.org/groups/274979/items/FKHXDX8P"],"uri":["http://zotero.org/groups/274979/items/FKHXDX8P"],"itemData":{"id":32344,"type":"article-journal","abstract":"Organoid models of early tissue development have been produced for the intestine, brain, kidney and other organs, but similar approaches for the heart have been lacking. Here we generate complex, highly structured, three-dimensional heart-forming organoids (HFOs) by embedding human pluripotent stem cell aggregates in Matrigel followed by directed cardiac differentiation via biphasic WNT pathway modulation with small molecules. HFOs are composed of a myocardial layer lined by endocardial-like cells and surrounded by septum-transversum-like anlagen; they further contain spatially and molecularly distinct anterior versus posterior foregut endoderm tissues and a vascular network. The architecture of HFOs closely resembles aspects of early native heart anlagen before heart tube formation, which is known to require an interplay with foregut endoderm development. We apply HFOs to study genetic defects in vitro by demonstrating that NKX2.5-knockout HFOs show a phenotype reminiscent of cardiac malformations previously observed in transgenic mice.","container-title":"Nature Biotechnology","DOI":"10.1038/s41587-021-00815-9","ISSN":"1546-1696","issue":"6","journalAbbreviation":"Nat Biotechnol","language":"en","note":"Bandiera_abtest: a\nCc_license_type: cc_by\nCg_type: Nature Research Journals\nnumber: 6\nPrimary_atype: Research\npublisher: Nature Publishing Group\nSubject_term: Pattern formation;Pluripotent stem cells\nSubject_term_id: pattern-formation;pluripotent-stem-cells","page":"737-746","source":"www.nature.com","title":"Human heart-forming organoids recapitulate early heart and foregut development","volume":"39","author":[{"family":"Drakhlis","given":"Lika"},{"family":"Biswanath","given":"Santoshi"},{"family":"Farr","given":"Clara-Milena"},{"family":"Lupanow","given":"Victoria"},{"family":"Teske","given":"Jana"},{"family":"Ritzenhoff","given":"Katharina"},{"family":"Franke","given":"Annika"},{"family":"Manstein","given":"Felix"},{"family":"Bolesani","given":"Emiliano"},{"family":"Kempf","given":"Henning"},{"family":"Liebscher","given":"Simone"},{"family":"Schenke-Layland","given":"Katja"},{"family":"Hegermann","given":"Jan"},{"family":"Nolte","given":"Lena"},{"family":"Meyer","given":"Heiko"},{"family":"Roche","given":"Jeanne","non-dropping-particle":"de la"},{"family":"Thiemann","given":"Stefan"},{"family":"Wahl-Schott","given":"Christian"},{"family":"Martin","given":"Ulrich"},{"family":"Zweigerdt","given":"Robert"}],"issued":{"date-parts":[["2021",6]]}}}],"schema":"https://github.com/citation-style-language/schema/raw/master/csl-citation.json"} </w:instrText>
      </w:r>
      <w:r w:rsidRPr="00462F29">
        <w:rPr>
          <w:rFonts w:ascii="Times New Roman" w:eastAsia="Batang" w:hAnsi="Times New Roman" w:cs="Times New Roman"/>
        </w:rPr>
        <w:fldChar w:fldCharType="separate"/>
      </w:r>
      <w:r w:rsidR="006E2372" w:rsidRPr="006E2372">
        <w:rPr>
          <w:rFonts w:ascii="Times New Roman" w:hAnsi="Times New Roman" w:cs="Times New Roman"/>
          <w:vertAlign w:val="superscript"/>
        </w:rPr>
        <w:t>46</w:t>
      </w:r>
      <w:r w:rsidRPr="00462F29">
        <w:rPr>
          <w:rFonts w:ascii="Times New Roman" w:eastAsia="Batang" w:hAnsi="Times New Roman" w:cs="Times New Roman"/>
        </w:rPr>
        <w:fldChar w:fldCharType="end"/>
      </w:r>
      <w:r w:rsidR="00F94858" w:rsidRPr="00462F29">
        <w:rPr>
          <w:rFonts w:ascii="Times New Roman" w:eastAsia="Batang" w:hAnsi="Times New Roman" w:cs="Times New Roman"/>
        </w:rPr>
        <w:t xml:space="preserve"> have been used to derive functional contractile tissue </w:t>
      </w:r>
      <w:r w:rsidR="001A1B56" w:rsidRPr="00462F29">
        <w:rPr>
          <w:rFonts w:ascii="Times New Roman" w:eastAsia="Batang" w:hAnsi="Times New Roman" w:cs="Times New Roman"/>
        </w:rPr>
        <w:t>that resembles</w:t>
      </w:r>
      <w:r w:rsidR="00F94858" w:rsidRPr="00462F29">
        <w:rPr>
          <w:rFonts w:ascii="Times New Roman" w:eastAsia="Batang" w:hAnsi="Times New Roman" w:cs="Times New Roman"/>
        </w:rPr>
        <w:t xml:space="preserve"> native adult heart tissue</w:t>
      </w:r>
      <w:r w:rsidR="001A1B56" w:rsidRPr="00462F29">
        <w:rPr>
          <w:rFonts w:ascii="Times New Roman" w:eastAsia="Batang" w:hAnsi="Times New Roman" w:cs="Times New Roman"/>
        </w:rPr>
        <w:t>.</w:t>
      </w:r>
      <w:r w:rsidR="003E3BC0" w:rsidRPr="00462F29">
        <w:rPr>
          <w:rFonts w:ascii="Times New Roman" w:eastAsia="Batang" w:hAnsi="Times New Roman" w:cs="Times New Roman"/>
        </w:rPr>
        <w:t xml:space="preserve"> </w:t>
      </w:r>
      <w:r w:rsidR="00726390" w:rsidRPr="00462F29">
        <w:rPr>
          <w:rFonts w:ascii="Times New Roman" w:eastAsia="Batang" w:hAnsi="Times New Roman" w:cs="Times New Roman"/>
          <w:color w:val="000000" w:themeColor="text1"/>
        </w:rPr>
        <w:t xml:space="preserve">Current techniques used to </w:t>
      </w:r>
      <w:r w:rsidR="00726390" w:rsidRPr="00462F29">
        <w:rPr>
          <w:rFonts w:ascii="Times New Roman" w:eastAsia="Batang" w:hAnsi="Times New Roman" w:cs="Times New Roman"/>
          <w:color w:val="000000" w:themeColor="text1"/>
        </w:rPr>
        <w:lastRenderedPageBreak/>
        <w:t>analyze organoid and TOC responses to stressors include high-resolution (single-cell) transcriptomic analysis</w:t>
      </w:r>
      <w:r w:rsidR="00726390"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XnjPz4lj","properties":{"formattedCitation":"\\super 47\\nosupersub{}","plainCitation":"47","noteIndex":0},"citationItems":[{"id":32396,"uris":["http://zotero.org/groups/274979/items/T26CDGWZ"],"uri":["http://zotero.org/groups/274979/items/T26CDGWZ"],"itemData":{"id":32396,"type":"article-journal","container-title":"Cell Stem Cell","DOI":"10.1016/j.stem.2021.02.015","ISSN":"19345909","issue":"6","journalAbbreviation":"Cell Stem Cell","language":"en","page":"1148-1159.e8","source":"DOI.org (Crossref)","title":"Resolving organoid brain region identities by mapping single-cell genomic data to reference atlases","volume":"28","author":[{"family":"Fleck","given":"Jonas Simon"},{"family":"Sanchís-Calleja","given":"Fátima"},{"family":"He","given":"Zhisong"},{"family":"Santel","given":"Malgorzata"},{"family":"Boyle","given":"Michael James"},{"family":"Camp","given":"J. Gray"},{"family":"Treutlein","given":"Barbara"}],"issued":{"date-parts":[["2021",6]]}}}],"schema":"https://github.com/citation-style-language/schema/raw/master/csl-citation.json"} </w:instrText>
      </w:r>
      <w:r w:rsidR="00726390"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47</w:t>
      </w:r>
      <w:r w:rsidR="00726390" w:rsidRPr="00462F29">
        <w:rPr>
          <w:rFonts w:ascii="Times New Roman" w:eastAsia="Batang" w:hAnsi="Times New Roman" w:cs="Times New Roman"/>
          <w:color w:val="000000" w:themeColor="text1"/>
        </w:rPr>
        <w:fldChar w:fldCharType="end"/>
      </w:r>
      <w:r w:rsidR="00726390" w:rsidRPr="00462F29">
        <w:rPr>
          <w:rFonts w:ascii="Times New Roman" w:eastAsia="Batang" w:hAnsi="Times New Roman" w:cs="Times New Roman"/>
          <w:color w:val="000000" w:themeColor="text1"/>
        </w:rPr>
        <w:t>, simultaneous analysis of multiple organ responses to the same stressor</w:t>
      </w:r>
      <w:r w:rsidR="00726390"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vZNH8t0C","properties":{"formattedCitation":"\\super 48\\nosupersub{}","plainCitation":"48","noteIndex":0},"citationItems":[{"id":32397,"uris":["http://zotero.org/groups/274979/items/PN5UXH6B"],"uri":["http://zotero.org/groups/274979/items/PN5UXH6B"],"itemData":{"id":32397,"type":"article-journal","container-title":"Cell","DOI":"10.1016/j.cell.2020.11.017","ISSN":"00928674","issue":"7","journalAbbreviation":"Cell","language":"en","page":"1913-1929.e26","source":"DOI.org (Crossref)","title":"Generation of Functional Human 3D Cortico-Motor Assembloids","volume":"183","author":[{"family":"Andersen","given":"Jimena"},{"family":"Revah","given":"Omer"},{"family":"Miura","given":"Yuki"},{"family":"Thom","given":"Nicholas"},{"family":"Amin","given":"Neal D."},{"family":"Kelley","given":"Kevin W."},{"family":"Singh","given":"Mandeep"},{"family":"Chen","given":"Xiaoyu"},{"family":"Thete","given":"Mayuri Vijay"},{"family":"Walczak","given":"Elisabeth M."},{"family":"Vogel","given":"Hannes"},{"family":"Fan","given":"H. Christina"},{"family":"Paşca","given":"Sergiu P."}],"issued":{"date-parts":[["2020",12]]}}}],"schema":"https://github.com/citation-style-language/schema/raw/master/csl-citation.json"} </w:instrText>
      </w:r>
      <w:r w:rsidR="00726390"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48</w:t>
      </w:r>
      <w:r w:rsidR="00726390" w:rsidRPr="00462F29">
        <w:rPr>
          <w:rFonts w:ascii="Times New Roman" w:eastAsia="Batang" w:hAnsi="Times New Roman" w:cs="Times New Roman"/>
          <w:color w:val="000000" w:themeColor="text1"/>
        </w:rPr>
        <w:fldChar w:fldCharType="end"/>
      </w:r>
      <w:r w:rsidR="00726390" w:rsidRPr="00462F29">
        <w:rPr>
          <w:rFonts w:ascii="Times New Roman" w:eastAsia="Batang" w:hAnsi="Times New Roman" w:cs="Times New Roman"/>
          <w:color w:val="000000" w:themeColor="text1"/>
        </w:rPr>
        <w:t>, and live, quantitative, extended-time course cellular network assays</w:t>
      </w:r>
      <w:r w:rsidR="00726390"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dR51Qi11","properties":{"formattedCitation":"\\super 49\\nosupersub{}","plainCitation":"49","noteIndex":0},"citationItems":[{"id":32399,"uris":["http://zotero.org/groups/274979/items/KN3WE8ZE"],"uri":["http://zotero.org/groups/274979/items/KN3WE8ZE"],"itemData":{"id":32399,"type":"report","abstract":"We introduce cytoNet, a cloud-based tool to characterize cell populations from microscopy images. cytoNet quantifies spatial topology and functional relationships in cell communities using principles of network science. Capturing multicellular dynamics through graph features, cytoNet also evaluates the effect of cell-cell interactions on individual cell phenotypes. We demonstrate cytoNet’s capabilities in four case studies: 1) characterizing the temporal dynamics of neural progenitor cell communities during neural differentiation, 2) identifying communities of pain-sensing neurons in vivo, 3) capturing the effect of cell community on endothelial cell morphology, and 4) investigating the effect of laminin α4 on perivascular niches in adipose tissue. The analytical framework introduced here can be used to study the dynamics of complex cell communities in a quantitative manner, leading to a deeper understanding of environmental effects on cellular behavior. The versatile, cloud-based format of cytoNet makes the image analysis framework accessible to researchers across domains.\nAvailability and Implementation QutubLab.org/how | cytoNet contact: cytoNetProject{at}gmail.com Brain Initiative Alliance Toolmaker cytoNet site: https://www.braininitiative.org/toolmakers/resources/cytonet/\nAuthor / Lay Summary cytoNet provides an online tool to rapidly characterize relationships between objects within images and video frames. To study complex tissue, cell and subcellular topologies, cytoNet integrates vision science with the mathematical technique of graph theory. This allows the method to simultaneously identify environmental effects on single cells and on network topology. cytoNet has versatile use across neuroscience, stem cell biology and regenerative medicine. cytoNet applications described in this study include: (1) characterizing how sensing pain alters neural circuit activity, (2) quantifying how vascular cells respond to neurotrophic stimuli overexpressed in the brain after injury or exercise, (3) delineating features of fat tissue that may confer resistance to obesity and (4) uncovering structure-function relationships of human stem cells as they transform into neurons.","language":"en","note":"Company: Cold Spring Harbor Laboratory\nDOI: 10.1101/180273\nDistributor: Cold Spring Harbor Laboratory\nLabel: Cold Spring Harbor Laboratory\nsection: New Results\ntype: article","page":"180273","source":"bioRxiv","title":"cytoNet: Spatiotemporal Network Analysis of Cell Communities","title-short":"cytoNet","URL":"https://www.biorxiv.org/content/10.1101/180273v2","author":[{"family":"Mahadevan","given":"Arun S."},{"family":"Long","given":"Byron L."},{"family":"Hu","given":"Chenyue W."},{"family":"Ryan","given":"David T."},{"family":"Grandel","given":"Nicolas E."},{"family":"Maloney","given":"Zacharie"},{"family":"Britton","given":"George L."},{"family":"Porras","given":"Maria A. Gonzalez"},{"family":"Stojkova","given":"Katerina"},{"family":"Ligeralde","given":"Andrew"},{"family":"Son","given":"Hyeonwi"},{"family":"Shannonhouse","given":"John"},{"family":"Robinson","given":"Jacob T."},{"family":"Warmflash","given":"Aryeh"},{"family":"Brey","given":"Eric"},{"family":"Kim","given":"Yu Shin"},{"family":"Qutub","given":"Amina A."}],"accessed":{"date-parts":[["2021",10,12]]},"issued":{"date-parts":[["2021",2,11]]}}}],"schema":"https://github.com/citation-style-language/schema/raw/master/csl-citation.json"} </w:instrText>
      </w:r>
      <w:r w:rsidR="00726390"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49</w:t>
      </w:r>
      <w:r w:rsidR="00726390" w:rsidRPr="00462F29">
        <w:rPr>
          <w:rFonts w:ascii="Times New Roman" w:eastAsia="Batang" w:hAnsi="Times New Roman" w:cs="Times New Roman"/>
          <w:color w:val="000000" w:themeColor="text1"/>
        </w:rPr>
        <w:fldChar w:fldCharType="end"/>
      </w:r>
      <w:r w:rsidR="00726390" w:rsidRPr="00462F29">
        <w:rPr>
          <w:rFonts w:ascii="Times New Roman" w:eastAsia="Batang" w:hAnsi="Times New Roman" w:cs="Times New Roman"/>
          <w:color w:val="000000" w:themeColor="text1"/>
        </w:rPr>
        <w:t xml:space="preserve">, which yield relevant data for modeling the complex effects of spaceflight on human health. Advances in biomedical engineering have also led to </w:t>
      </w:r>
      <w:r w:rsidR="00726390" w:rsidRPr="00462F29">
        <w:rPr>
          <w:rFonts w:ascii="Times New Roman" w:hAnsi="Times New Roman" w:cs="Times New Roman"/>
          <w:color w:val="000000"/>
          <w:shd w:val="clear" w:color="auto" w:fill="FFFFFF"/>
        </w:rPr>
        <w:t>bio-micro-electromechanical systems to enable incorporation of 3D microelectrode arrays</w:t>
      </w:r>
      <w:r w:rsidR="00726390" w:rsidRPr="00462F29">
        <w:rPr>
          <w:rFonts w:ascii="Times New Roman" w:eastAsia="Batang" w:hAnsi="Times New Roman" w:cs="Times New Roman"/>
          <w:color w:val="000000" w:themeColor="text1"/>
        </w:rPr>
        <w:t xml:space="preserve"> and integrated photonic biosensors for detecting</w:t>
      </w:r>
      <w:r w:rsidR="00726390" w:rsidRPr="00462F29">
        <w:rPr>
          <w:rFonts w:ascii="Times New Roman" w:hAnsi="Times New Roman" w:cs="Times New Roman"/>
          <w:color w:val="000000"/>
          <w:shd w:val="clear" w:color="auto" w:fill="FFFFFF"/>
        </w:rPr>
        <w:t xml:space="preserve"> chemical/physiological changes or modulate responses by actuating changes</w:t>
      </w:r>
      <w:r w:rsidR="00726390" w:rsidRPr="00462F29">
        <w:rPr>
          <w:rFonts w:ascii="Times New Roman" w:eastAsia="Batang" w:hAnsi="Times New Roman" w:cs="Times New Roman"/>
          <w:color w:val="000000" w:themeColor="text1"/>
        </w:rPr>
        <w:t xml:space="preserve">. </w:t>
      </w:r>
      <w:r w:rsidR="000141EB" w:rsidRPr="00462F29">
        <w:rPr>
          <w:rFonts w:ascii="Times New Roman" w:eastAsia="Batang" w:hAnsi="Times New Roman" w:cs="Times New Roman"/>
          <w:color w:val="000000" w:themeColor="text1"/>
        </w:rPr>
        <w:t>TOC technologies have already been deployed on the International Space Station</w:t>
      </w:r>
      <w:r w:rsidR="00984F00"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Z0RGcl1C","properties":{"formattedCitation":"\\super 50\\nosupersub{}","plainCitation":"50","noteIndex":0},"citationItems":[{"id":32620,"uris":["http://zotero.org/groups/274979/items/CMDK6AY4"],"uri":["http://zotero.org/groups/274979/items/CMDK6AY4"],"itemData":{"id":32620,"type":"webpage","title":"Space Tango-Human Brain Organoids","URL":"https://www.nasa.gov/mission_pages/station/research/experiments/explorer/Investigation.html?#id=8024","accessed":{"date-parts":[["2021",10,17]]}}}],"schema":"https://github.com/citation-style-language/schema/raw/master/csl-citation.json"} </w:instrText>
      </w:r>
      <w:r w:rsidR="00984F00"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50</w:t>
      </w:r>
      <w:r w:rsidR="00984F00" w:rsidRPr="00462F29">
        <w:rPr>
          <w:rFonts w:ascii="Times New Roman" w:eastAsia="Batang" w:hAnsi="Times New Roman" w:cs="Times New Roman"/>
          <w:color w:val="000000" w:themeColor="text1"/>
        </w:rPr>
        <w:fldChar w:fldCharType="end"/>
      </w:r>
      <w:r w:rsidR="000141EB" w:rsidRPr="00462F29">
        <w:rPr>
          <w:rFonts w:ascii="Times New Roman" w:eastAsia="Batang" w:hAnsi="Times New Roman" w:cs="Times New Roman"/>
          <w:color w:val="000000" w:themeColor="text1"/>
          <w:shd w:val="clear" w:color="auto" w:fill="FFFFFF"/>
        </w:rPr>
        <w:t xml:space="preserve"> as a model to study different tissue</w:t>
      </w:r>
      <w:r w:rsidR="001E4C7E" w:rsidRPr="00E71D42">
        <w:rPr>
          <w:rFonts w:ascii="Times New Roman" w:eastAsia="Batang" w:hAnsi="Times New Roman" w:cs="Times New Roman"/>
          <w:color w:val="000000" w:themeColor="text1"/>
          <w:shd w:val="clear" w:color="auto" w:fill="FFFFFF"/>
        </w:rPr>
        <w:t xml:space="preserve"> response</w:t>
      </w:r>
      <w:r w:rsidR="000141EB" w:rsidRPr="00462F29">
        <w:rPr>
          <w:rFonts w:ascii="Times New Roman" w:eastAsia="Batang" w:hAnsi="Times New Roman" w:cs="Times New Roman"/>
          <w:color w:val="000000" w:themeColor="text1"/>
          <w:shd w:val="clear" w:color="auto" w:fill="FFFFFF"/>
        </w:rPr>
        <w:t>s in the space environment.</w:t>
      </w:r>
      <w:r w:rsidR="00726390" w:rsidRPr="00462F29">
        <w:rPr>
          <w:rFonts w:ascii="Times New Roman" w:eastAsia="Batang" w:hAnsi="Times New Roman" w:cs="Times New Roman"/>
          <w:color w:val="000000" w:themeColor="text1"/>
        </w:rPr>
        <w:t xml:space="preserve"> Therefore, the opportunity exists to validate ground-based research and assumptions by performing comparative flight </w:t>
      </w:r>
      <w:r w:rsidR="00876036">
        <w:rPr>
          <w:rFonts w:ascii="Times New Roman" w:eastAsia="Batang" w:hAnsi="Times New Roman" w:cs="Times New Roman"/>
          <w:color w:val="000000" w:themeColor="text1"/>
        </w:rPr>
        <w:t>and</w:t>
      </w:r>
      <w:r w:rsidR="00876036" w:rsidRPr="00462F29">
        <w:rPr>
          <w:rFonts w:ascii="Times New Roman" w:eastAsia="Batang" w:hAnsi="Times New Roman" w:cs="Times New Roman"/>
          <w:color w:val="000000" w:themeColor="text1"/>
        </w:rPr>
        <w:t xml:space="preserve"> </w:t>
      </w:r>
      <w:r w:rsidR="00726390" w:rsidRPr="00462F29">
        <w:rPr>
          <w:rFonts w:ascii="Times New Roman" w:eastAsia="Batang" w:hAnsi="Times New Roman" w:cs="Times New Roman"/>
          <w:color w:val="000000" w:themeColor="text1"/>
        </w:rPr>
        <w:t>ground experiments.</w:t>
      </w:r>
    </w:p>
    <w:p w14:paraId="6C0EF4FF" w14:textId="613F97A5" w:rsidR="00A80000" w:rsidRPr="00EA6DDC" w:rsidRDefault="00EF3E1C" w:rsidP="0062785B">
      <w:pPr>
        <w:ind w:firstLine="720"/>
        <w:rPr>
          <w:rFonts w:ascii="Times New Roman" w:eastAsia="Times New Roman" w:hAnsi="Times New Roman" w:cs="Times New Roman"/>
        </w:rPr>
      </w:pPr>
      <w:r w:rsidRPr="00462F29">
        <w:rPr>
          <w:rFonts w:ascii="Times New Roman" w:eastAsia="Batang" w:hAnsi="Times New Roman" w:cs="Times New Roman"/>
          <w:color w:val="000000" w:themeColor="text1"/>
        </w:rPr>
        <w:t xml:space="preserve">A </w:t>
      </w:r>
      <w:r w:rsidR="000141EB" w:rsidRPr="00462F29">
        <w:rPr>
          <w:rFonts w:ascii="Times New Roman" w:eastAsia="Batang" w:hAnsi="Times New Roman" w:cs="Times New Roman"/>
          <w:color w:val="000000" w:themeColor="text1"/>
        </w:rPr>
        <w:t>major strength</w:t>
      </w:r>
      <w:r w:rsidRPr="00462F29">
        <w:rPr>
          <w:rFonts w:ascii="Times New Roman" w:eastAsia="Batang" w:hAnsi="Times New Roman" w:cs="Times New Roman"/>
          <w:color w:val="000000" w:themeColor="text1"/>
        </w:rPr>
        <w:t xml:space="preserve"> of organoids is their longevity</w:t>
      </w:r>
      <w:r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gPV8CQKz","properties":{"formattedCitation":"\\super 51\\nosupersub{}","plainCitation":"51","noteIndex":0},"citationItems":[{"id":32386,"uris":["http://zotero.org/groups/274979/items/YYIZJK7B"],"uri":["http://zotero.org/groups/274979/items/YYIZJK7B"],"itemData":{"id":32386,"type":"article-journal","abstract":"Human stem-cell-derived models provide the promise of accelerating our understanding of brain disorders, but not knowing whether they possess the ability to mature beyond mid- to late-fetal stages potentially limits their utility. We leveraged a directed differentiation protocol to comprehensively assess maturation in vitro. Based on genome-wide analysis of the epigenetic clock and transcriptomics, as well as RNA editing, we observe that three-dimensional human cortical organoids reach postnatal stages between 250 and 300 days, a timeline paralleling in vivo development. We demonstrate the presence of several known developmental milestones, including switches in the histone deacetylase complex and NMDA receptor subunits, which we confirm at the protein and physiological levels. These results suggest that important components of an intrinsic in vivo developmental program persist in vitro. We further map neurodevelopmental and neurodegenerative disease risk genes onto in vitro gene expression trajectories to provide a resource and webtool (Gene Expression in Cortical Organoids, GECO) to guide disease modeling.","container-title":"Nature Neuroscience","DOI":"10.1038/s41593-021-00802-y","ISSN":"1546-1726","issue":"3","journalAbbreviation":"Nat Neurosci","language":"en","note":"Bandiera_abtest: a\nCg_type: Nature Research Journals\nnumber: 3\nPrimary_atype: Research\npublisher: Nature Publishing Group\nSubject_term: Development of the nervous system;Stem-cell differentiation\nSubject_term_id: development-of-the-nervous-system;stem-cell-differentiation","page":"331-342","source":"www.nature.com","title":"Long-term maturation of human cortical organoids matches key early postnatal transitions","volume":"24","author":[{"family":"Gordon","given":"Aaron"},{"family":"Yoon","given":"Se-Jin"},{"family":"Tran","given":"Stephen S."},{"family":"Makinson","given":"Christopher D."},{"family":"Park","given":"Jin Young"},{"family":"Andersen","given":"Jimena"},{"family":"Valencia","given":"Alfredo M."},{"family":"Horvath","given":"Steve"},{"family":"Xiao","given":"Xinshu"},{"family":"Huguenard","given":"John R."},{"family":"Pașca","given":"Sergiu P."},{"family":"Geschwind","given":"Daniel H."}],"issued":{"date-parts":[["2021",3]]}}}],"schema":"https://github.com/citation-style-language/schema/raw/master/csl-citation.json"} </w:instrText>
      </w:r>
      <w:r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51</w:t>
      </w:r>
      <w:r w:rsidRPr="00462F29">
        <w:rPr>
          <w:rFonts w:ascii="Times New Roman" w:eastAsia="Batang" w:hAnsi="Times New Roman" w:cs="Times New Roman"/>
          <w:color w:val="000000" w:themeColor="text1"/>
        </w:rPr>
        <w:fldChar w:fldCharType="end"/>
      </w:r>
      <w:r w:rsidRPr="00462F29">
        <w:rPr>
          <w:rFonts w:ascii="Times New Roman" w:eastAsia="Batang" w:hAnsi="Times New Roman" w:cs="Times New Roman"/>
          <w:color w:val="000000" w:themeColor="text1"/>
        </w:rPr>
        <w:t xml:space="preserve">: an organoid system </w:t>
      </w:r>
      <w:r w:rsidR="00CD321B">
        <w:rPr>
          <w:rFonts w:ascii="Times New Roman" w:eastAsia="Batang" w:hAnsi="Times New Roman" w:cs="Times New Roman"/>
          <w:color w:val="000000" w:themeColor="text1"/>
        </w:rPr>
        <w:t xml:space="preserve">that </w:t>
      </w:r>
      <w:r w:rsidR="00EA30D1" w:rsidRPr="00984F00">
        <w:rPr>
          <w:rFonts w:ascii="Times New Roman" w:eastAsia="Batang" w:hAnsi="Times New Roman" w:cs="Times New Roman"/>
          <w:color w:val="000000" w:themeColor="text1"/>
        </w:rPr>
        <w:t xml:space="preserve">is </w:t>
      </w:r>
      <w:r w:rsidRPr="00462F29">
        <w:rPr>
          <w:rFonts w:ascii="Times New Roman" w:eastAsia="Batang" w:hAnsi="Times New Roman" w:cs="Times New Roman"/>
          <w:color w:val="000000" w:themeColor="text1"/>
        </w:rPr>
        <w:t xml:space="preserve">stable for </w:t>
      </w:r>
      <w:r w:rsidR="000141EB" w:rsidRPr="00462F29">
        <w:rPr>
          <w:rFonts w:ascii="Times New Roman" w:eastAsia="Batang" w:hAnsi="Times New Roman" w:cs="Times New Roman"/>
          <w:color w:val="000000" w:themeColor="text1"/>
        </w:rPr>
        <w:t>over one year</w:t>
      </w:r>
      <w:r w:rsidRPr="00462F29">
        <w:rPr>
          <w:rFonts w:ascii="Times New Roman" w:eastAsia="Batang" w:hAnsi="Times New Roman" w:cs="Times New Roman"/>
          <w:color w:val="000000" w:themeColor="text1"/>
        </w:rPr>
        <w:t xml:space="preserve"> would be suitable for payload adaptation </w:t>
      </w:r>
      <w:r w:rsidR="000141EB" w:rsidRPr="00462F29">
        <w:rPr>
          <w:rFonts w:ascii="Times New Roman" w:eastAsia="Batang" w:hAnsi="Times New Roman" w:cs="Times New Roman"/>
          <w:color w:val="000000" w:themeColor="text1"/>
        </w:rPr>
        <w:t>for long-duration mission</w:t>
      </w:r>
      <w:r w:rsidR="00EA30D1" w:rsidRPr="00984F00">
        <w:rPr>
          <w:rFonts w:ascii="Times New Roman" w:eastAsia="Batang" w:hAnsi="Times New Roman" w:cs="Times New Roman"/>
          <w:color w:val="000000" w:themeColor="text1"/>
        </w:rPr>
        <w:t>s</w:t>
      </w:r>
      <w:r w:rsidR="000141EB" w:rsidRPr="00462F29">
        <w:rPr>
          <w:rFonts w:ascii="Times New Roman" w:eastAsia="Batang" w:hAnsi="Times New Roman" w:cs="Times New Roman"/>
          <w:color w:val="000000" w:themeColor="text1"/>
        </w:rPr>
        <w:t xml:space="preserve"> where crew time is limited or for </w:t>
      </w:r>
      <w:proofErr w:type="spellStart"/>
      <w:r w:rsidR="000141EB" w:rsidRPr="00462F29">
        <w:rPr>
          <w:rFonts w:ascii="Times New Roman" w:eastAsia="Batang" w:hAnsi="Times New Roman" w:cs="Times New Roman"/>
          <w:color w:val="000000" w:themeColor="text1"/>
        </w:rPr>
        <w:t>uncrewed</w:t>
      </w:r>
      <w:proofErr w:type="spellEnd"/>
      <w:r w:rsidR="000141EB" w:rsidRPr="00462F29">
        <w:rPr>
          <w:rFonts w:ascii="Times New Roman" w:eastAsia="Batang" w:hAnsi="Times New Roman" w:cs="Times New Roman"/>
          <w:color w:val="000000" w:themeColor="text1"/>
        </w:rPr>
        <w:t xml:space="preserve"> platforms</w:t>
      </w:r>
      <w:r w:rsidRPr="00462F29">
        <w:rPr>
          <w:rFonts w:ascii="Times New Roman" w:eastAsia="Batang" w:hAnsi="Times New Roman" w:cs="Times New Roman"/>
          <w:color w:val="000000" w:themeColor="text1"/>
        </w:rPr>
        <w:t xml:space="preserve">. </w:t>
      </w:r>
      <w:r w:rsidR="00726390" w:rsidRPr="00462F29">
        <w:rPr>
          <w:rFonts w:ascii="Times New Roman" w:eastAsia="Batang" w:hAnsi="Times New Roman" w:cs="Times New Roman"/>
          <w:color w:val="000000" w:themeColor="text1"/>
        </w:rPr>
        <w:t xml:space="preserve">In </w:t>
      </w:r>
      <w:r w:rsidRPr="00462F29">
        <w:rPr>
          <w:rFonts w:ascii="Times New Roman" w:eastAsia="Batang" w:hAnsi="Times New Roman" w:cs="Times New Roman"/>
          <w:color w:val="000000" w:themeColor="text1"/>
        </w:rPr>
        <w:t>contrast,</w:t>
      </w:r>
      <w:r w:rsidR="000141EB" w:rsidRPr="00462F29">
        <w:rPr>
          <w:rFonts w:ascii="Times New Roman" w:eastAsia="Batang" w:hAnsi="Times New Roman" w:cs="Times New Roman"/>
          <w:color w:val="000000" w:themeColor="text1"/>
        </w:rPr>
        <w:t xml:space="preserve"> TOC</w:t>
      </w:r>
      <w:r w:rsidRPr="00462F29">
        <w:rPr>
          <w:rFonts w:ascii="Times New Roman" w:eastAsia="Batang" w:hAnsi="Times New Roman" w:cs="Times New Roman"/>
          <w:color w:val="000000" w:themeColor="text1"/>
        </w:rPr>
        <w:t xml:space="preserve"> models </w:t>
      </w:r>
      <w:r w:rsidR="000141EB" w:rsidRPr="00462F29">
        <w:rPr>
          <w:rFonts w:ascii="Times New Roman" w:eastAsia="Batang" w:hAnsi="Times New Roman" w:cs="Times New Roman"/>
          <w:color w:val="000000" w:themeColor="text1"/>
        </w:rPr>
        <w:t xml:space="preserve">currently </w:t>
      </w:r>
      <w:r w:rsidRPr="00462F29">
        <w:rPr>
          <w:rFonts w:ascii="Times New Roman" w:eastAsia="Batang" w:hAnsi="Times New Roman" w:cs="Times New Roman"/>
          <w:color w:val="000000" w:themeColor="text1"/>
        </w:rPr>
        <w:t>have shorter lifespan</w:t>
      </w:r>
      <w:r w:rsidR="000141EB" w:rsidRPr="00462F29">
        <w:rPr>
          <w:rFonts w:ascii="Times New Roman" w:eastAsia="Batang" w:hAnsi="Times New Roman" w:cs="Times New Roman"/>
          <w:color w:val="000000" w:themeColor="text1"/>
        </w:rPr>
        <w:t>s</w:t>
      </w:r>
      <w:r w:rsidRPr="00462F29">
        <w:rPr>
          <w:rFonts w:ascii="Times New Roman" w:eastAsia="Batang" w:hAnsi="Times New Roman" w:cs="Times New Roman"/>
          <w:color w:val="000000" w:themeColor="text1"/>
        </w:rPr>
        <w:t>, but greater potential for high throughput testing using, for example, 96-well plate formats,</w:t>
      </w:r>
      <w:r w:rsidRPr="00462F29">
        <w:rPr>
          <w:rFonts w:ascii="Times New Roman" w:eastAsia="Batang" w:hAnsi="Times New Roman" w:cs="Times New Roman"/>
          <w:color w:val="000000" w:themeColor="text1"/>
        </w:rPr>
        <w:fldChar w:fldCharType="begin"/>
      </w:r>
      <w:r w:rsidR="006E2372">
        <w:rPr>
          <w:rFonts w:ascii="Times New Roman" w:eastAsia="Batang" w:hAnsi="Times New Roman" w:cs="Times New Roman"/>
          <w:color w:val="000000" w:themeColor="text1"/>
        </w:rPr>
        <w:instrText xml:space="preserve"> ADDIN ZOTERO_ITEM CSL_CITATION {"citationID":"RJjcaY1f","properties":{"formattedCitation":"\\super 52\\nosupersub{}","plainCitation":"52","noteIndex":0},"citationItems":[{"id":32392,"uris":["http://zotero.org/groups/274979/items/KJEJ5JND"],"uri":["http://zotero.org/groups/274979/items/KJEJ5JND"],"itemData":{"id":32392,"type":"article-journal","abstract":"We report the development, automation and validation of a 3D, microfluidic liver-on-a-chip for high throughput hepatotoxicity screening, the OrganoPlate LiverTox™. The model is comprised of aggregates of induced pluripotent stem cell (iPSC)-derived hepatocytes (iHep) seeded in an extracellular matrix in the organ channel and co-cultured with endothelial cells and THP-1 monoblasts differentiated to macrophages seeded in the vascular channel of the 96 well Mimetas OrganoPlate 2-lane. A key component of high throughput screening is automation and we report a protocol to seed, dose, collect and replenish media and add assay reagents in the OrganoPlate 2-lane using a standard laboratory liquid handling robot. A combination of secretome measurements and image-based analysis was used to demonstrate stable 15 day cell viability, albumin and urea secretion. Over the same time-period, CYP3A4 activity increased and alpha-fetoprotein secretion decreased suggesting further maturation of the iHeps. Troglitazone, a clinical hepatotoxin, was chosen as a control compound for validation studies. Albumin, urea, hepatocyte nuclear size and viability staining provided Robust Z’factors &gt; 0.2 in plates treated 72 h with 180 μM troglitazone compared with a vehicle control. The viability assay provided the most robust statistic for a Robust Z’ factor = 0.6. A small library of 159 compounds with known liver effects was added to the OrganoPlate LiverTox model for 72 h at 50 μM and the Toxicological Prioritization scores were calculated. A follow up dose-response evaluation of select hits revealed the albumin assay to be the most sensitive in calculating TC50 values. This platform provides a robust, novel model which can be used for high throughput hepatotoxicity screening.","container-title":"Toxicology","DOI":"10.1016/j.tox.2020.152667","ISSN":"0300-483X","journalAbbreviation":"Toxicology","language":"en","page":"152667","source":"ScienceDirect","title":"A 3D microfluidic liver model for high throughput compound toxicity screening in the OrganoPlate®","volume":"450","author":[{"family":"Bircsak","given":"Kristin M."},{"family":"DeBiasio","given":"Richard"},{"family":"Miedel","given":"Mark"},{"family":"Alsebahi","given":"Alaa"},{"family":"Reddinger","given":"Ryan"},{"family":"Saleh","given":"Anthony"},{"family":"Shun","given":"Tongying"},{"family":"Vernetti","given":"Lawrence A."},{"family":"Gough","given":"Albert"}],"issued":{"date-parts":[["2021",2,28]]}}}],"schema":"https://github.com/citation-style-language/schema/raw/master/csl-citation.json"} </w:instrText>
      </w:r>
      <w:r w:rsidRPr="00462F29">
        <w:rPr>
          <w:rFonts w:ascii="Times New Roman" w:eastAsia="Batang" w:hAnsi="Times New Roman" w:cs="Times New Roman"/>
          <w:color w:val="000000" w:themeColor="text1"/>
        </w:rPr>
        <w:fldChar w:fldCharType="separate"/>
      </w:r>
      <w:r w:rsidR="006E2372" w:rsidRPr="006E2372">
        <w:rPr>
          <w:rFonts w:ascii="Times New Roman" w:hAnsi="Times New Roman" w:cs="Times New Roman"/>
          <w:vertAlign w:val="superscript"/>
        </w:rPr>
        <w:t>52</w:t>
      </w:r>
      <w:r w:rsidRPr="00462F29">
        <w:rPr>
          <w:rFonts w:ascii="Times New Roman" w:eastAsia="Batang" w:hAnsi="Times New Roman" w:cs="Times New Roman"/>
          <w:color w:val="000000" w:themeColor="text1"/>
        </w:rPr>
        <w:fldChar w:fldCharType="end"/>
      </w:r>
      <w:r w:rsidRPr="00462F29">
        <w:rPr>
          <w:rFonts w:ascii="Times New Roman" w:eastAsia="Batang" w:hAnsi="Times New Roman" w:cs="Times New Roman"/>
          <w:color w:val="000000" w:themeColor="text1"/>
        </w:rPr>
        <w:t xml:space="preserve"> a benefit for countermeasure screening and validation. </w:t>
      </w:r>
      <w:r w:rsidR="00EA6DDC">
        <w:rPr>
          <w:rFonts w:ascii="Times New Roman" w:eastAsia="Batang" w:hAnsi="Times New Roman" w:cs="Times New Roman"/>
          <w:color w:val="000000" w:themeColor="text1"/>
        </w:rPr>
        <w:t>For more information refer to submitted white paper</w:t>
      </w:r>
      <w:r w:rsidR="00EA6DDC" w:rsidRPr="00EA6DDC">
        <w:rPr>
          <w:rFonts w:ascii="Times New Roman" w:eastAsia="Times New Roman" w:hAnsi="Times New Roman" w:cs="Times New Roman"/>
        </w:rPr>
        <w:t xml:space="preserve"> </w:t>
      </w:r>
      <w:r w:rsidR="00EA6DDC">
        <w:rPr>
          <w:rFonts w:ascii="Times New Roman" w:eastAsia="Times New Roman" w:hAnsi="Times New Roman" w:cs="Times New Roman"/>
        </w:rPr>
        <w:t>“</w:t>
      </w:r>
      <w:r w:rsidR="00EA6DDC" w:rsidRPr="00462F29">
        <w:rPr>
          <w:rFonts w:ascii="Times New Roman" w:eastAsia="Batang" w:hAnsi="Times New Roman" w:cs="Times New Roman"/>
          <w:color w:val="000000" w:themeColor="text1"/>
        </w:rPr>
        <w:t>Topical:</w:t>
      </w:r>
      <w:r w:rsidR="00EA6DDC">
        <w:rPr>
          <w:rFonts w:ascii="Times New Roman" w:eastAsia="Batang" w:hAnsi="Times New Roman" w:cs="Times New Roman"/>
          <w:color w:val="000000" w:themeColor="text1"/>
        </w:rPr>
        <w:t xml:space="preserve"> </w:t>
      </w:r>
      <w:r w:rsidR="00EA6DDC" w:rsidRPr="00462F29">
        <w:rPr>
          <w:rFonts w:ascii="Times New Roman" w:eastAsia="Times New Roman" w:hAnsi="Times New Roman" w:cs="Times New Roman"/>
        </w:rPr>
        <w:t>Advancing telemetry-based biology for the Artemis era and beyond.</w:t>
      </w:r>
      <w:r w:rsidR="00EA6DDC">
        <w:rPr>
          <w:rFonts w:ascii="Times New Roman" w:eastAsia="Times New Roman" w:hAnsi="Times New Roman" w:cs="Times New Roman"/>
        </w:rPr>
        <w:t>”</w:t>
      </w:r>
      <w:r w:rsidR="00EA6DDC" w:rsidRPr="00EA6DDC">
        <w:rPr>
          <w:rFonts w:ascii="Times New Roman" w:eastAsia="Times New Roman" w:hAnsi="Times New Roman" w:cs="Times New Roman"/>
        </w:rPr>
        <w:t xml:space="preserve"> </w:t>
      </w:r>
      <w:r w:rsidR="00EA6DDC">
        <w:rPr>
          <w:rFonts w:ascii="Times New Roman" w:eastAsia="Times New Roman" w:hAnsi="Times New Roman" w:cs="Times New Roman"/>
        </w:rPr>
        <w:t xml:space="preserve">By </w:t>
      </w:r>
      <w:r w:rsidR="00EA6DDC" w:rsidRPr="00462F29">
        <w:rPr>
          <w:rFonts w:ascii="Times New Roman" w:eastAsia="Times New Roman" w:hAnsi="Times New Roman" w:cs="Times New Roman"/>
        </w:rPr>
        <w:t xml:space="preserve">Cekanaviciute E. et </w:t>
      </w:r>
      <w:proofErr w:type="spellStart"/>
      <w:r w:rsidR="00EA6DDC" w:rsidRPr="00462F29">
        <w:rPr>
          <w:rFonts w:ascii="Times New Roman" w:eastAsia="Times New Roman" w:hAnsi="Times New Roman" w:cs="Times New Roman"/>
        </w:rPr>
        <w:t>al..</w:t>
      </w:r>
      <w:r w:rsidR="00726390" w:rsidRPr="00462F29">
        <w:rPr>
          <w:rFonts w:ascii="Times New Roman" w:eastAsia="Batang" w:hAnsi="Times New Roman" w:cs="Times New Roman"/>
          <w:color w:val="000000" w:themeColor="text1"/>
        </w:rPr>
        <w:t>An</w:t>
      </w:r>
      <w:proofErr w:type="spellEnd"/>
      <w:r w:rsidR="00726390" w:rsidRPr="00462F29">
        <w:rPr>
          <w:rFonts w:ascii="Times New Roman" w:eastAsia="Batang" w:hAnsi="Times New Roman" w:cs="Times New Roman"/>
          <w:color w:val="000000" w:themeColor="text1"/>
        </w:rPr>
        <w:t xml:space="preserve"> important strength for bot</w:t>
      </w:r>
      <w:r w:rsidR="00F865C3" w:rsidRPr="00984F00">
        <w:rPr>
          <w:rFonts w:ascii="Times New Roman" w:eastAsia="Batang" w:hAnsi="Times New Roman" w:cs="Times New Roman"/>
          <w:color w:val="000000" w:themeColor="text1"/>
        </w:rPr>
        <w:t>h</w:t>
      </w:r>
      <w:r w:rsidRPr="00462F29">
        <w:rPr>
          <w:rFonts w:ascii="Times New Roman" w:eastAsia="Batang" w:hAnsi="Times New Roman" w:cs="Times New Roman"/>
          <w:color w:val="000000" w:themeColor="text1"/>
        </w:rPr>
        <w:t xml:space="preserve"> </w:t>
      </w:r>
      <w:r w:rsidR="004E24A7" w:rsidRPr="004E24A7">
        <w:rPr>
          <w:rFonts w:ascii="Times New Roman" w:eastAsia="Batang" w:hAnsi="Times New Roman" w:cs="Times New Roman"/>
          <w:color w:val="000000" w:themeColor="text1"/>
        </w:rPr>
        <w:t>organoids</w:t>
      </w:r>
      <w:r w:rsidRPr="00462F29">
        <w:rPr>
          <w:rFonts w:ascii="Times New Roman" w:eastAsia="Batang" w:hAnsi="Times New Roman" w:cs="Times New Roman"/>
          <w:color w:val="000000" w:themeColor="text1"/>
        </w:rPr>
        <w:t xml:space="preserve"> and TOC models </w:t>
      </w:r>
      <w:r w:rsidR="00726390" w:rsidRPr="00462F29">
        <w:rPr>
          <w:rFonts w:ascii="Times New Roman" w:eastAsia="Batang" w:hAnsi="Times New Roman" w:cs="Times New Roman"/>
          <w:color w:val="000000" w:themeColor="text1"/>
        </w:rPr>
        <w:t xml:space="preserve">is the ability to </w:t>
      </w:r>
      <w:r w:rsidRPr="00462F29">
        <w:rPr>
          <w:rFonts w:ascii="Times New Roman" w:eastAsia="Batang" w:hAnsi="Times New Roman" w:cs="Times New Roman"/>
          <w:color w:val="000000" w:themeColor="text1"/>
        </w:rPr>
        <w:t>develop and compar</w:t>
      </w:r>
      <w:r w:rsidR="00726390" w:rsidRPr="00462F29">
        <w:rPr>
          <w:rFonts w:ascii="Times New Roman" w:eastAsia="Batang" w:hAnsi="Times New Roman" w:cs="Times New Roman"/>
          <w:color w:val="000000" w:themeColor="text1"/>
        </w:rPr>
        <w:t>e</w:t>
      </w:r>
      <w:r w:rsidRPr="00462F29">
        <w:rPr>
          <w:rFonts w:ascii="Times New Roman" w:eastAsia="Batang" w:hAnsi="Times New Roman" w:cs="Times New Roman"/>
          <w:color w:val="000000" w:themeColor="text1"/>
        </w:rPr>
        <w:t xml:space="preserve"> responses </w:t>
      </w:r>
      <w:r w:rsidR="00726390" w:rsidRPr="00462F29">
        <w:rPr>
          <w:rFonts w:ascii="Times New Roman" w:eastAsia="Batang" w:hAnsi="Times New Roman" w:cs="Times New Roman"/>
          <w:color w:val="000000" w:themeColor="text1"/>
        </w:rPr>
        <w:t xml:space="preserve">across </w:t>
      </w:r>
      <w:r w:rsidRPr="00462F29">
        <w:rPr>
          <w:rFonts w:ascii="Times New Roman" w:eastAsia="Batang" w:hAnsi="Times New Roman" w:cs="Times New Roman"/>
          <w:color w:val="000000" w:themeColor="text1"/>
        </w:rPr>
        <w:t xml:space="preserve">multiple donors, possibly with pre-selected sensitivity levels, for personalized risk assessment and evaluation of individual sensitivity for deeper fundamental understanding of the </w:t>
      </w:r>
      <w:r w:rsidRPr="00EA6DDC">
        <w:rPr>
          <w:rFonts w:ascii="Times New Roman" w:eastAsia="Batang" w:hAnsi="Times New Roman" w:cs="Times New Roman"/>
          <w:color w:val="000000" w:themeColor="text1"/>
        </w:rPr>
        <w:t xml:space="preserve">variability of human responses to space radiation and estimation of risk confidence limits. </w:t>
      </w:r>
      <w:r w:rsidR="00462F29" w:rsidRPr="00EA6DDC">
        <w:rPr>
          <w:rFonts w:ascii="Times New Roman" w:eastAsia="Batang" w:hAnsi="Times New Roman" w:cs="Times New Roman"/>
          <w:color w:val="000000" w:themeColor="text1"/>
        </w:rPr>
        <w:t xml:space="preserve">For additional information </w:t>
      </w:r>
      <w:r w:rsidR="00EA6DDC">
        <w:rPr>
          <w:rFonts w:ascii="Times New Roman" w:eastAsia="Batang" w:hAnsi="Times New Roman" w:cs="Times New Roman"/>
          <w:color w:val="000000" w:themeColor="text1"/>
        </w:rPr>
        <w:t xml:space="preserve">on personalized medicine </w:t>
      </w:r>
      <w:r w:rsidR="00462F29" w:rsidRPr="00EA6DDC">
        <w:rPr>
          <w:rFonts w:ascii="Times New Roman" w:eastAsia="Batang" w:hAnsi="Times New Roman" w:cs="Times New Roman"/>
          <w:color w:val="000000" w:themeColor="text1"/>
        </w:rPr>
        <w:t xml:space="preserve">refer to submitted white paper </w:t>
      </w:r>
      <w:r w:rsidR="00EA6DDC" w:rsidRPr="00EA6DDC">
        <w:rPr>
          <w:rFonts w:ascii="Times New Roman" w:eastAsia="Times New Roman" w:hAnsi="Times New Roman" w:cs="Times New Roman"/>
        </w:rPr>
        <w:t xml:space="preserve">"Topical: Enabling a Precision Health System for Deep Space Exploration" - Theriot, C. A., </w:t>
      </w:r>
      <w:proofErr w:type="gramStart"/>
      <w:r w:rsidR="00EA6DDC" w:rsidRPr="00EA6DDC">
        <w:rPr>
          <w:rFonts w:ascii="Times New Roman" w:eastAsia="Times New Roman" w:hAnsi="Times New Roman" w:cs="Times New Roman"/>
        </w:rPr>
        <w:t>et al.</w:t>
      </w:r>
      <w:r w:rsidR="00DF7B1B">
        <w:rPr>
          <w:rFonts w:ascii="Times New Roman" w:eastAsia="Times New Roman" w:hAnsi="Times New Roman" w:cs="Times New Roman"/>
        </w:rPr>
        <w:t>.</w:t>
      </w:r>
      <w:proofErr w:type="gramEnd"/>
      <w:r w:rsidR="00EA6DDC">
        <w:rPr>
          <w:rFonts w:ascii="Segoe UI" w:eastAsia="Times New Roman" w:hAnsi="Segoe UI" w:cs="Segoe UI"/>
          <w:sz w:val="21"/>
          <w:szCs w:val="21"/>
        </w:rPr>
        <w:t xml:space="preserve"> </w:t>
      </w:r>
      <w:r w:rsidR="007D6770" w:rsidRPr="00462F29">
        <w:rPr>
          <w:rFonts w:ascii="Times New Roman" w:eastAsia="Batang" w:hAnsi="Times New Roman" w:cs="Times New Roman"/>
          <w:b/>
          <w:bCs/>
        </w:rPr>
        <w:t xml:space="preserve">Recommendation: Incorporate and leverage in-silico techniques to establish scaling factors </w:t>
      </w:r>
      <w:r w:rsidR="007D6770" w:rsidRPr="001A6C5E">
        <w:rPr>
          <w:rFonts w:ascii="Times New Roman" w:eastAsia="Batang" w:hAnsi="Times New Roman" w:cs="Times New Roman"/>
          <w:b/>
          <w:bCs/>
        </w:rPr>
        <w:t xml:space="preserve">at </w:t>
      </w:r>
      <w:proofErr w:type="gramStart"/>
      <w:r w:rsidR="00850E07" w:rsidRPr="001A6C5E">
        <w:rPr>
          <w:rFonts w:ascii="Times New Roman" w:eastAsia="Batang" w:hAnsi="Times New Roman" w:cs="Times New Roman"/>
          <w:b/>
          <w:bCs/>
        </w:rPr>
        <w:t>operationally-</w:t>
      </w:r>
      <w:r w:rsidR="007D6770" w:rsidRPr="001A6C5E">
        <w:rPr>
          <w:rFonts w:ascii="Times New Roman" w:eastAsia="Batang" w:hAnsi="Times New Roman" w:cs="Times New Roman"/>
          <w:b/>
          <w:bCs/>
        </w:rPr>
        <w:t>relevant</w:t>
      </w:r>
      <w:proofErr w:type="gramEnd"/>
      <w:r w:rsidR="007D6770" w:rsidRPr="001A6C5E">
        <w:rPr>
          <w:rFonts w:ascii="Times New Roman" w:eastAsia="Batang" w:hAnsi="Times New Roman" w:cs="Times New Roman"/>
          <w:b/>
          <w:bCs/>
        </w:rPr>
        <w:t xml:space="preserve"> dose thresholds in animals and validate </w:t>
      </w:r>
      <w:r w:rsidR="00850E07" w:rsidRPr="001A6C5E">
        <w:rPr>
          <w:rFonts w:ascii="Times New Roman" w:eastAsia="Batang" w:hAnsi="Times New Roman" w:cs="Times New Roman"/>
          <w:b/>
          <w:bCs/>
        </w:rPr>
        <w:t>ground-</w:t>
      </w:r>
      <w:r w:rsidR="007D6770" w:rsidRPr="001A6C5E">
        <w:rPr>
          <w:rFonts w:ascii="Times New Roman" w:eastAsia="Batang" w:hAnsi="Times New Roman" w:cs="Times New Roman"/>
          <w:b/>
          <w:bCs/>
        </w:rPr>
        <w:t>based analogs.</w:t>
      </w:r>
    </w:p>
    <w:p w14:paraId="2E1FFFD3" w14:textId="51800560" w:rsidR="00343576" w:rsidRPr="00462F29" w:rsidRDefault="00B91FE8" w:rsidP="00772822">
      <w:pPr>
        <w:pStyle w:val="CommentText"/>
        <w:spacing w:before="120"/>
        <w:rPr>
          <w:rFonts w:ascii="Times New Roman" w:hAnsi="Times New Roman" w:cs="Times New Roman"/>
          <w:sz w:val="24"/>
          <w:szCs w:val="24"/>
        </w:rPr>
      </w:pPr>
      <w:r w:rsidRPr="001A6C5E">
        <w:rPr>
          <w:rFonts w:ascii="Times New Roman" w:hAnsi="Times New Roman" w:cs="Times New Roman"/>
          <w:b/>
          <w:bCs/>
          <w:sz w:val="24"/>
          <w:szCs w:val="24"/>
          <w:u w:val="single"/>
        </w:rPr>
        <w:t>Inclusion of Spaceflight Experiments</w:t>
      </w:r>
      <w:r w:rsidRPr="001A6C5E">
        <w:rPr>
          <w:rFonts w:ascii="Times New Roman" w:hAnsi="Times New Roman" w:cs="Times New Roman"/>
          <w:b/>
          <w:bCs/>
          <w:sz w:val="24"/>
          <w:szCs w:val="24"/>
        </w:rPr>
        <w:t>:</w:t>
      </w:r>
      <w:r w:rsidRPr="001A6C5E">
        <w:rPr>
          <w:rFonts w:ascii="Times New Roman" w:hAnsi="Times New Roman" w:cs="Times New Roman"/>
          <w:sz w:val="24"/>
          <w:szCs w:val="24"/>
        </w:rPr>
        <w:t xml:space="preserve"> </w:t>
      </w:r>
      <w:r w:rsidR="00FA2EDA" w:rsidRPr="001A6C5E">
        <w:rPr>
          <w:rFonts w:ascii="Times New Roman" w:hAnsi="Times New Roman" w:cs="Times New Roman"/>
          <w:sz w:val="24"/>
          <w:szCs w:val="24"/>
        </w:rPr>
        <w:t xml:space="preserve">NASA has previously conducted research in animal </w:t>
      </w:r>
      <w:r w:rsidR="00FA2EDA" w:rsidRPr="00462F29">
        <w:rPr>
          <w:rFonts w:ascii="Times New Roman" w:hAnsi="Times New Roman" w:cs="Times New Roman"/>
          <w:sz w:val="24"/>
          <w:szCs w:val="24"/>
        </w:rPr>
        <w:t>models in low Earth orbit (LEO)</w:t>
      </w:r>
      <w:r w:rsidR="00E71D42" w:rsidRPr="00804CFA">
        <w:rPr>
          <w:rFonts w:ascii="Times New Roman" w:hAnsi="Times New Roman" w:cs="Times New Roman"/>
          <w:sz w:val="24"/>
          <w:szCs w:val="24"/>
        </w:rPr>
        <w:fldChar w:fldCharType="begin"/>
      </w:r>
      <w:r w:rsidR="006E2372">
        <w:rPr>
          <w:rFonts w:ascii="Times New Roman" w:hAnsi="Times New Roman" w:cs="Times New Roman"/>
          <w:sz w:val="24"/>
          <w:szCs w:val="24"/>
        </w:rPr>
        <w:instrText xml:space="preserve"> ADDIN ZOTERO_ITEM CSL_CITATION {"citationID":"h8JFtk3h","properties":{"formattedCitation":"\\super 12,53\\nosupersub{}","plainCitation":"12,53","noteIndex":0},"citationItems":[{"id":32476,"uris":["http://zotero.org/groups/274979/items/TFBEENP4"],"uri":["http://zotero.org/groups/274979/items/TFBEENP4"],"itemData":{"id":32476,"type":"report","number":"NASA/SP-2015-625","publisher":"NASA Ames Research Center","title":"TRANSLATIONAL CELL and ANIMAL  RESEARCH in SPACE 1965-2011","URL":"https://www.nasa.gov/sites/default/files/atoms/files/nasa-sp-2015-625.pdf","collection-editor":[{"family":"Ronca","given":"April"},{"family":"Souza","given":"Kenneth"},{"family":"Mains","given":"Kenneth"}],"issued":{"date-parts":[["2015",9]]}}},{"id":32623,"uris":["http://zotero.org/groups/274979/items/FCGMQ7HX"],"uri":["http://zotero.org/groups/274979/items/FCGMQ7HX"],"itemData":{"id":32623,"type":"article-journal","container-title":"Archives of Neurology","DOI":"10.1001/archneur.62.8.1314-b","ISSN":"0003-9942","issue":"8","journalAbbreviation":"Arch Neurol","language":"en","page":"1314","source":"DOI.org (Crossref)","title":"The Neurolab Spacelab Mission: Neuroscience Research in Space: Results From the STS-90, Neurolab Spacelab Mission","title-short":"The Neurolab Spacelab Mission","volume":"62","author":[{"family":"Bondar","given":"Roberta L."}],"issued":{"date-parts":[["2005",8,1]]}}}],"schema":"https://github.com/citation-style-language/schema/raw/master/csl-citation.json"} </w:instrText>
      </w:r>
      <w:r w:rsidR="00E71D42" w:rsidRPr="00804CFA">
        <w:rPr>
          <w:rFonts w:ascii="Times New Roman" w:hAnsi="Times New Roman" w:cs="Times New Roman"/>
          <w:sz w:val="24"/>
          <w:szCs w:val="24"/>
        </w:rPr>
        <w:fldChar w:fldCharType="separate"/>
      </w:r>
      <w:r w:rsidR="006E2372" w:rsidRPr="006E2372">
        <w:rPr>
          <w:rFonts w:ascii="Times New Roman" w:hAnsi="Times New Roman" w:cs="Times New Roman"/>
          <w:sz w:val="24"/>
          <w:szCs w:val="24"/>
          <w:vertAlign w:val="superscript"/>
        </w:rPr>
        <w:t>12,53</w:t>
      </w:r>
      <w:r w:rsidR="00E71D42" w:rsidRPr="00804CFA">
        <w:rPr>
          <w:rFonts w:ascii="Times New Roman" w:hAnsi="Times New Roman" w:cs="Times New Roman"/>
          <w:sz w:val="24"/>
          <w:szCs w:val="24"/>
        </w:rPr>
        <w:fldChar w:fldCharType="end"/>
      </w:r>
      <w:r w:rsidR="005D3178" w:rsidRPr="00462F29">
        <w:rPr>
          <w:rFonts w:ascii="Times New Roman" w:hAnsi="Times New Roman" w:cs="Times New Roman"/>
          <w:sz w:val="24"/>
          <w:szCs w:val="24"/>
        </w:rPr>
        <w:t xml:space="preserve"> </w:t>
      </w:r>
      <w:r w:rsidR="00FA2EDA" w:rsidRPr="00462F29">
        <w:rPr>
          <w:rFonts w:ascii="Times New Roman" w:hAnsi="Times New Roman" w:cs="Times New Roman"/>
          <w:sz w:val="24"/>
          <w:szCs w:val="24"/>
        </w:rPr>
        <w:t>and even on a single lunar mission. However, r</w:t>
      </w:r>
      <w:r w:rsidRPr="00462F29">
        <w:rPr>
          <w:rFonts w:ascii="Times New Roman" w:hAnsi="Times New Roman" w:cs="Times New Roman"/>
          <w:sz w:val="24"/>
          <w:szCs w:val="24"/>
        </w:rPr>
        <w:t xml:space="preserve">isk estimates of </w:t>
      </w:r>
      <w:r w:rsidR="0068194B" w:rsidRPr="00462F29">
        <w:rPr>
          <w:rFonts w:ascii="Times New Roman" w:hAnsi="Times New Roman" w:cs="Times New Roman"/>
          <w:sz w:val="24"/>
          <w:szCs w:val="24"/>
        </w:rPr>
        <w:t>spaceflight-</w:t>
      </w:r>
      <w:r w:rsidRPr="00462F29">
        <w:rPr>
          <w:rFonts w:ascii="Times New Roman" w:hAnsi="Times New Roman" w:cs="Times New Roman"/>
          <w:sz w:val="24"/>
          <w:szCs w:val="24"/>
        </w:rPr>
        <w:t xml:space="preserve">induced health effects depend heavily on ground-based </w:t>
      </w:r>
      <w:r w:rsidR="004E24A7" w:rsidRPr="004E24A7">
        <w:rPr>
          <w:rFonts w:ascii="Times New Roman" w:hAnsi="Times New Roman" w:cs="Times New Roman"/>
          <w:sz w:val="24"/>
          <w:szCs w:val="24"/>
        </w:rPr>
        <w:t>research</w:t>
      </w:r>
      <w:r w:rsidR="0068194B" w:rsidRPr="00462F29">
        <w:rPr>
          <w:rFonts w:ascii="Times New Roman" w:hAnsi="Times New Roman" w:cs="Times New Roman"/>
          <w:sz w:val="24"/>
          <w:szCs w:val="24"/>
        </w:rPr>
        <w:t xml:space="preserve"> </w:t>
      </w:r>
      <w:r w:rsidRPr="00462F29">
        <w:rPr>
          <w:rFonts w:ascii="Times New Roman" w:hAnsi="Times New Roman" w:cs="Times New Roman"/>
          <w:sz w:val="24"/>
          <w:szCs w:val="24"/>
        </w:rPr>
        <w:t xml:space="preserve">that </w:t>
      </w:r>
      <w:r w:rsidR="0068194B" w:rsidRPr="00462F29">
        <w:rPr>
          <w:rFonts w:ascii="Times New Roman" w:hAnsi="Times New Roman" w:cs="Times New Roman"/>
          <w:sz w:val="24"/>
          <w:szCs w:val="24"/>
        </w:rPr>
        <w:t>can</w:t>
      </w:r>
      <w:r w:rsidRPr="00462F29">
        <w:rPr>
          <w:rFonts w:ascii="Times New Roman" w:hAnsi="Times New Roman" w:cs="Times New Roman"/>
          <w:sz w:val="24"/>
          <w:szCs w:val="24"/>
        </w:rPr>
        <w:t xml:space="preserve">not fully reproduce the </w:t>
      </w:r>
      <w:r w:rsidR="45D7D3CF" w:rsidRPr="00462F29">
        <w:rPr>
          <w:rFonts w:ascii="Times New Roman" w:hAnsi="Times New Roman" w:cs="Times New Roman"/>
          <w:sz w:val="24"/>
          <w:szCs w:val="24"/>
        </w:rPr>
        <w:t xml:space="preserve">fidelity and </w:t>
      </w:r>
      <w:r w:rsidRPr="00462F29">
        <w:rPr>
          <w:rFonts w:ascii="Times New Roman" w:hAnsi="Times New Roman" w:cs="Times New Roman"/>
          <w:sz w:val="24"/>
          <w:szCs w:val="24"/>
        </w:rPr>
        <w:t xml:space="preserve">multiplicity of spaceflight hazards. The space radiation hazard is possibly the most difficult to accurately reproduce and incorporate into ground-based studies due to the chronic very low-dose rate dosing profile as well as the inability to use human subjects in experimental research. Charged particle radiation doses of </w:t>
      </w:r>
      <w:r w:rsidR="08757BAB" w:rsidRPr="00462F29">
        <w:rPr>
          <w:rFonts w:ascii="Times New Roman" w:hAnsi="Times New Roman" w:cs="Times New Roman"/>
          <w:sz w:val="24"/>
          <w:szCs w:val="24"/>
        </w:rPr>
        <w:t>between</w:t>
      </w:r>
      <w:r w:rsidRPr="00462F29">
        <w:rPr>
          <w:rFonts w:ascii="Times New Roman" w:hAnsi="Times New Roman" w:cs="Times New Roman"/>
          <w:sz w:val="24"/>
          <w:szCs w:val="24"/>
        </w:rPr>
        <w:t xml:space="preserve"> 10-25</w:t>
      </w:r>
      <w:r w:rsidR="00F865C3" w:rsidRPr="00462F29">
        <w:rPr>
          <w:rFonts w:ascii="Times New Roman" w:hAnsi="Times New Roman" w:cs="Times New Roman"/>
          <w:sz w:val="24"/>
          <w:szCs w:val="24"/>
        </w:rPr>
        <w:t xml:space="preserve"> </w:t>
      </w:r>
      <w:r w:rsidRPr="00462F29">
        <w:rPr>
          <w:rFonts w:ascii="Times New Roman" w:hAnsi="Times New Roman" w:cs="Times New Roman"/>
          <w:sz w:val="24"/>
          <w:szCs w:val="24"/>
        </w:rPr>
        <w:t xml:space="preserve">cGy are typically sufficient to produce reliable outcomes in appropriately powered </w:t>
      </w:r>
      <w:r w:rsidR="00F865C3" w:rsidRPr="00462F29">
        <w:rPr>
          <w:rFonts w:ascii="Times New Roman" w:hAnsi="Times New Roman" w:cs="Times New Roman"/>
          <w:sz w:val="24"/>
          <w:szCs w:val="24"/>
        </w:rPr>
        <w:t xml:space="preserve">animal </w:t>
      </w:r>
      <w:r w:rsidRPr="00462F29">
        <w:rPr>
          <w:rFonts w:ascii="Times New Roman" w:hAnsi="Times New Roman" w:cs="Times New Roman"/>
          <w:sz w:val="24"/>
          <w:szCs w:val="24"/>
        </w:rPr>
        <w:t xml:space="preserve">models of cognition, behavior, DNA damage, inflammation, and oxidative stress. Therefore, targeted spaceflight experiments could be used to verify </w:t>
      </w:r>
      <w:r w:rsidR="00EA30D1" w:rsidRPr="00462F29">
        <w:rPr>
          <w:rFonts w:ascii="Times New Roman" w:hAnsi="Times New Roman" w:cs="Times New Roman"/>
          <w:sz w:val="24"/>
          <w:szCs w:val="24"/>
        </w:rPr>
        <w:t>observations/</w:t>
      </w:r>
      <w:r w:rsidRPr="00462F29">
        <w:rPr>
          <w:rFonts w:ascii="Times New Roman" w:hAnsi="Times New Roman" w:cs="Times New Roman"/>
          <w:sz w:val="24"/>
          <w:szCs w:val="24"/>
        </w:rPr>
        <w:t>predictions from ground-based studies and assess risk model uncertainties</w:t>
      </w:r>
      <w:r w:rsidR="00FA2EDA" w:rsidRPr="00462F29">
        <w:rPr>
          <w:rFonts w:ascii="Times New Roman" w:hAnsi="Times New Roman" w:cs="Times New Roman"/>
          <w:sz w:val="24"/>
          <w:szCs w:val="24"/>
        </w:rPr>
        <w:t xml:space="preserve"> for both animal and TOC/organoid models</w:t>
      </w:r>
      <w:r w:rsidRPr="00462F29">
        <w:rPr>
          <w:rFonts w:ascii="Times New Roman" w:hAnsi="Times New Roman" w:cs="Times New Roman"/>
          <w:sz w:val="24"/>
          <w:szCs w:val="24"/>
        </w:rPr>
        <w:t>, given spaceflight exposures are robust enough to observe relevant outcomes.</w:t>
      </w:r>
      <w:r w:rsidR="0068194B" w:rsidRPr="00462F29">
        <w:rPr>
          <w:rFonts w:ascii="Times New Roman" w:hAnsi="Times New Roman" w:cs="Times New Roman"/>
          <w:sz w:val="24"/>
          <w:szCs w:val="24"/>
        </w:rPr>
        <w:t xml:space="preserve"> </w:t>
      </w:r>
      <w:r w:rsidR="00FA2EDA" w:rsidRPr="00462F29">
        <w:rPr>
          <w:rFonts w:ascii="Times New Roman" w:hAnsi="Times New Roman" w:cs="Times New Roman"/>
          <w:sz w:val="24"/>
          <w:szCs w:val="24"/>
        </w:rPr>
        <w:t>Repurposing of existing or development of requisite hardware needed for the prolonged habitation would be required to support animal research</w:t>
      </w:r>
      <w:r w:rsidR="00413670">
        <w:rPr>
          <w:rFonts w:ascii="Times New Roman" w:hAnsi="Times New Roman" w:cs="Times New Roman"/>
          <w:sz w:val="24"/>
          <w:szCs w:val="24"/>
        </w:rPr>
        <w:fldChar w:fldCharType="begin"/>
      </w:r>
      <w:r w:rsidR="006E2372">
        <w:rPr>
          <w:rFonts w:ascii="Times New Roman" w:hAnsi="Times New Roman" w:cs="Times New Roman"/>
          <w:sz w:val="24"/>
          <w:szCs w:val="24"/>
        </w:rPr>
        <w:instrText xml:space="preserve"> ADDIN ZOTERO_ITEM CSL_CITATION {"citationID":"ZblXH4ij","properties":{"formattedCitation":"\\super 54\\nosupersub{}","plainCitation":"54","noteIndex":0},"citationItems":[{"id":32624,"uris":["http://zotero.org/groups/274979/items/E5WAV62B"],"uri":["http://zotero.org/groups/274979/items/E5WAV62B"],"itemData":{"id":32624,"type":"webpage","abstract":"In space, far from the strong tug of Earth’s gravity, astronauts experience a number of changes that could affect their health. Understanding these effects of weightlessness, as well as how to treat them, will be vital to a successful future for humans in space.","container-title":"NASA","genre":"Text","language":"und","title":"Rodent Research for Human Health, in Space and on Earth","URL":"http://www.nasa.gov/ames/rodent-research","author":[{"family":"Tabor","given":"Abigail"}],"accessed":{"date-parts":[["2021",10,17]]},"issued":{"date-parts":[["2017",12,8]]}}}],"schema":"https://github.com/citation-style-language/schema/raw/master/csl-citation.json"} </w:instrText>
      </w:r>
      <w:r w:rsidR="00413670">
        <w:rPr>
          <w:rFonts w:ascii="Times New Roman" w:hAnsi="Times New Roman" w:cs="Times New Roman"/>
          <w:sz w:val="24"/>
          <w:szCs w:val="24"/>
        </w:rPr>
        <w:fldChar w:fldCharType="separate"/>
      </w:r>
      <w:r w:rsidR="006E2372" w:rsidRPr="006E2372">
        <w:rPr>
          <w:rFonts w:ascii="Times New Roman" w:hAnsi="Times New Roman" w:cs="Times New Roman"/>
          <w:sz w:val="24"/>
          <w:szCs w:val="24"/>
          <w:vertAlign w:val="superscript"/>
        </w:rPr>
        <w:t>54</w:t>
      </w:r>
      <w:r w:rsidR="00413670">
        <w:rPr>
          <w:rFonts w:ascii="Times New Roman" w:hAnsi="Times New Roman" w:cs="Times New Roman"/>
          <w:sz w:val="24"/>
          <w:szCs w:val="24"/>
        </w:rPr>
        <w:fldChar w:fldCharType="end"/>
      </w:r>
      <w:r w:rsidR="00FA2EDA" w:rsidRPr="00462F29">
        <w:rPr>
          <w:rFonts w:ascii="Times New Roman" w:hAnsi="Times New Roman" w:cs="Times New Roman"/>
          <w:sz w:val="24"/>
          <w:szCs w:val="24"/>
        </w:rPr>
        <w:t xml:space="preserve">. Spaceflight animal research offers the unique opportunity to interrogate cognition and behavior in mission as exposures accumulate – a research gap that has not been assessed by any space agency. </w:t>
      </w:r>
      <w:r w:rsidR="5CAA9061" w:rsidRPr="001A6C5E">
        <w:rPr>
          <w:rFonts w:ascii="Times New Roman" w:hAnsi="Times New Roman" w:cs="Times New Roman"/>
          <w:sz w:val="24"/>
          <w:szCs w:val="24"/>
        </w:rPr>
        <w:t>S</w:t>
      </w:r>
      <w:r w:rsidRPr="001A6C5E">
        <w:rPr>
          <w:rFonts w:ascii="Times New Roman" w:hAnsi="Times New Roman" w:cs="Times New Roman"/>
          <w:sz w:val="24"/>
          <w:szCs w:val="24"/>
        </w:rPr>
        <w:t>pac</w:t>
      </w:r>
      <w:r w:rsidR="58FB6D7C" w:rsidRPr="001A6C5E">
        <w:rPr>
          <w:rFonts w:ascii="Times New Roman" w:hAnsi="Times New Roman" w:cs="Times New Roman"/>
          <w:sz w:val="24"/>
          <w:szCs w:val="24"/>
        </w:rPr>
        <w:t>e</w:t>
      </w:r>
      <w:r w:rsidRPr="001A6C5E">
        <w:rPr>
          <w:rFonts w:ascii="Times New Roman" w:hAnsi="Times New Roman" w:cs="Times New Roman"/>
          <w:sz w:val="24"/>
          <w:szCs w:val="24"/>
        </w:rPr>
        <w:t xml:space="preserve">flight could produce sufficient </w:t>
      </w:r>
      <w:r w:rsidR="70472C49" w:rsidRPr="001A6C5E">
        <w:rPr>
          <w:rFonts w:ascii="Times New Roman" w:hAnsi="Times New Roman" w:cs="Times New Roman"/>
          <w:sz w:val="24"/>
          <w:szCs w:val="24"/>
        </w:rPr>
        <w:t xml:space="preserve">ambient </w:t>
      </w:r>
      <w:r w:rsidRPr="001A6C5E">
        <w:rPr>
          <w:rFonts w:ascii="Times New Roman" w:hAnsi="Times New Roman" w:cs="Times New Roman"/>
          <w:sz w:val="24"/>
          <w:szCs w:val="24"/>
        </w:rPr>
        <w:t xml:space="preserve">exposures to GCR on </w:t>
      </w:r>
      <w:r w:rsidRPr="00462F29">
        <w:rPr>
          <w:rFonts w:ascii="Times New Roman" w:hAnsi="Times New Roman" w:cs="Times New Roman"/>
          <w:sz w:val="24"/>
          <w:szCs w:val="24"/>
        </w:rPr>
        <w:t xml:space="preserve">6-12 month Gateway </w:t>
      </w:r>
      <w:r w:rsidR="448763BF" w:rsidRPr="00462F29">
        <w:rPr>
          <w:rFonts w:ascii="Times New Roman" w:hAnsi="Times New Roman" w:cs="Times New Roman"/>
          <w:sz w:val="24"/>
          <w:szCs w:val="24"/>
        </w:rPr>
        <w:t xml:space="preserve">or Lunar </w:t>
      </w:r>
      <w:r w:rsidRPr="00462F29">
        <w:rPr>
          <w:rFonts w:ascii="Times New Roman" w:hAnsi="Times New Roman" w:cs="Times New Roman"/>
          <w:sz w:val="24"/>
          <w:szCs w:val="24"/>
        </w:rPr>
        <w:t>missions</w:t>
      </w:r>
      <w:r w:rsidR="002A633E" w:rsidRPr="00462F29">
        <w:rPr>
          <w:rFonts w:ascii="Times New Roman" w:hAnsi="Times New Roman" w:cs="Times New Roman"/>
          <w:sz w:val="24"/>
          <w:szCs w:val="24"/>
        </w:rPr>
        <w:fldChar w:fldCharType="begin"/>
      </w:r>
      <w:r w:rsidR="006E2372">
        <w:rPr>
          <w:rFonts w:ascii="Times New Roman" w:hAnsi="Times New Roman" w:cs="Times New Roman"/>
          <w:sz w:val="24"/>
          <w:szCs w:val="24"/>
        </w:rPr>
        <w:instrText xml:space="preserve"> ADDIN ZOTERO_ITEM CSL_CITATION {"citationID":"fHG5ksYF","properties":{"formattedCitation":"\\super 55\\nosupersub{}","plainCitation":"55","noteIndex":0},"citationItems":[{"id":12957,"uris":["http://zotero.org/groups/390339/items/B4LQXZE6"],"uri":["http://zotero.org/groups/390339/items/B4LQXZE6"],"itemData":{"id":12957,"type":"article-journal","abstract":"With exciting new NASA plans for a sustainable return to the moon, astronauts will once again leave Earth’s protective magnetosphere only to endure higher levels of radiation from galactic cosmic radiation (GCR) and the possibility of a large solar particle event (SPE). Gateway, lunar landers, and surface habitats will be designed to protect crew against SPEs with vehicle optimization, storm shelter concepts, and/or active dosimetry; however, the ever penetrating GCR will continue to pose the most significant health risks especially as lunar missions increase in duration and as NASA sets its aspirations on Mars. The primary risks of concern include carcinogenesis, central nervous system (CNS) effects resulting in potential in-mission cognitive or behavioral impairment and/or late neurological disorders, degenerative tissue effects including circulatory and heart disease, as well as potential immune system decrements impacting multiple aspects of crew health. Characterization and mitigation of these risks requires a significant reduction in the large biological uncertainties of chronic (low-dose rate) heavy-ion exposures and the validation of countermeasures in a relevant space environment. Historically, most research on understanding space radiation-induced health risks has been performed using acute exposures of monoenergetic single-ion beams. However, the space radiation environment consists of a wide variety of ion species over a broad energy range. Using the fast beam switching and controls systems technology recently developed at the NASA Space Radiation Laboratory (NSRL) at Brookhaven National Laboratory, a new era in radiobiological research is possible. NASA has developed the “GCR Simulator” to generate a spectrum of ion beams that approximates the primary and secondary GCR field experienced at human organ locations within a deep-space vehicle. The majority of the dose is delivered from protons (approximately 65%–75%) and helium ions (approximately 10%–20%) with heavier ions (Z ≥ 3) contributing the remainder. The GCR simulator exposes state-of-the art cellular and animal model systems to 33 sequential beams including 4 proton energies plus degrader, 4 helium energies plus degrader, and the 5 heavy ions of C, O, Si, Ti, and Fe. A polyethylene degrader system is used with the 100 MeV/n H and He beams to provide a nearly continuous distribution of low-energy particles. A 500 mGy exposure, delivering doses from each of the 33 beams, requires approximately 75 minutes. To more closely simulate the low-dose rates found in space, sequential field exposures can be divided into daily fractions over 2 to 6 weeks, with individual beam fractions as low as 0.1 to 0.2 mGy. In the large beam configuration (60 × 60 cm2), 54 special housing cages can accommodate 2 to 3 mice each for an approximately 75 min duration or 15 individually housed rats. On June 15, 2018, the NSRL made a significant achievement by completing the first operational run using the new GCR simulator. This paper discusses NASA’s innovative technology solution for a ground-based GCR simulator at the NSRL to accelerate our understanding and mitigation of health risks faced by astronauts. Ultimately, the GCR simulator will require validation across multiple radiogenic risks, endpoints, doses, and dose rates.","container-title":"PLOS Biology","DOI":"10.1371/journal.pbio.3000669","ISSN":"1545-7885","issue":"5","journalAbbreviation":"PLOS Biology","language":"en","page":"e3000669","source":"PLoS Journals","title":"NASA’s first ground-based Galactic Cosmic Ray Simulator: Enabling a new era in space radiobiology research","title-short":"NASA’s first ground-based Galactic Cosmic Ray Simulator","volume":"18","author":[{"family":"Simonsen","given":"Lisa C."},{"family":"Slaba","given":"Tony C."},{"family":"Guida","given":"Peter"},{"family":"Rusek","given":"Adam"}],"issued":{"date-parts":[["2020",5,19]]}}}],"schema":"https://github.com/citation-style-language/schema/raw/master/csl-citation.json"} </w:instrText>
      </w:r>
      <w:r w:rsidR="002A633E" w:rsidRPr="00462F29">
        <w:rPr>
          <w:rFonts w:ascii="Times New Roman" w:hAnsi="Times New Roman" w:cs="Times New Roman"/>
          <w:sz w:val="24"/>
          <w:szCs w:val="24"/>
        </w:rPr>
        <w:fldChar w:fldCharType="separate"/>
      </w:r>
      <w:r w:rsidR="006E2372" w:rsidRPr="006E2372">
        <w:rPr>
          <w:rFonts w:ascii="Times New Roman" w:hAnsi="Times New Roman" w:cs="Times New Roman"/>
          <w:sz w:val="24"/>
          <w:szCs w:val="24"/>
          <w:vertAlign w:val="superscript"/>
        </w:rPr>
        <w:t>55</w:t>
      </w:r>
      <w:r w:rsidR="002A633E" w:rsidRPr="00462F29">
        <w:rPr>
          <w:rFonts w:ascii="Times New Roman" w:hAnsi="Times New Roman" w:cs="Times New Roman"/>
          <w:sz w:val="24"/>
          <w:szCs w:val="24"/>
        </w:rPr>
        <w:fldChar w:fldCharType="end"/>
      </w:r>
      <w:r w:rsidR="000C216A">
        <w:rPr>
          <w:rFonts w:ascii="Times New Roman" w:hAnsi="Times New Roman" w:cs="Times New Roman"/>
          <w:sz w:val="24"/>
          <w:szCs w:val="24"/>
        </w:rPr>
        <w:t xml:space="preserve"> </w:t>
      </w:r>
      <w:r w:rsidR="002A633E" w:rsidRPr="00462F29">
        <w:rPr>
          <w:rFonts w:ascii="Times New Roman" w:hAnsi="Times New Roman" w:cs="Times New Roman"/>
          <w:sz w:val="24"/>
          <w:szCs w:val="24"/>
        </w:rPr>
        <w:t>with m</w:t>
      </w:r>
      <w:r w:rsidRPr="00462F29">
        <w:rPr>
          <w:rFonts w:ascii="Times New Roman" w:hAnsi="Times New Roman" w:cs="Times New Roman"/>
          <w:sz w:val="24"/>
          <w:szCs w:val="24"/>
        </w:rPr>
        <w:t>odulat</w:t>
      </w:r>
      <w:r w:rsidR="002A633E" w:rsidRPr="00462F29">
        <w:rPr>
          <w:rFonts w:ascii="Times New Roman" w:hAnsi="Times New Roman" w:cs="Times New Roman"/>
          <w:sz w:val="24"/>
          <w:szCs w:val="24"/>
        </w:rPr>
        <w:t>ion of</w:t>
      </w:r>
      <w:r w:rsidRPr="00462F29">
        <w:rPr>
          <w:rFonts w:ascii="Times New Roman" w:hAnsi="Times New Roman" w:cs="Times New Roman"/>
          <w:sz w:val="24"/>
          <w:szCs w:val="24"/>
        </w:rPr>
        <w:t xml:space="preserve"> </w:t>
      </w:r>
      <w:r w:rsidR="2D2A88E4" w:rsidRPr="00462F29">
        <w:rPr>
          <w:rFonts w:ascii="Times New Roman" w:hAnsi="Times New Roman" w:cs="Times New Roman"/>
          <w:sz w:val="24"/>
          <w:szCs w:val="24"/>
        </w:rPr>
        <w:t xml:space="preserve">radiation </w:t>
      </w:r>
      <w:r w:rsidRPr="00462F29">
        <w:rPr>
          <w:rFonts w:ascii="Times New Roman" w:hAnsi="Times New Roman" w:cs="Times New Roman"/>
          <w:sz w:val="24"/>
          <w:szCs w:val="24"/>
        </w:rPr>
        <w:t>exposure</w:t>
      </w:r>
      <w:r w:rsidR="002A633E" w:rsidRPr="00462F29">
        <w:rPr>
          <w:rFonts w:ascii="Times New Roman" w:hAnsi="Times New Roman" w:cs="Times New Roman"/>
          <w:sz w:val="24"/>
          <w:szCs w:val="24"/>
        </w:rPr>
        <w:t>/dose</w:t>
      </w:r>
      <w:r w:rsidRPr="00462F29">
        <w:rPr>
          <w:rFonts w:ascii="Times New Roman" w:hAnsi="Times New Roman" w:cs="Times New Roman"/>
          <w:sz w:val="24"/>
          <w:szCs w:val="24"/>
        </w:rPr>
        <w:t xml:space="preserve"> </w:t>
      </w:r>
      <w:r w:rsidR="002A633E" w:rsidRPr="00462F29">
        <w:rPr>
          <w:rFonts w:ascii="Times New Roman" w:hAnsi="Times New Roman" w:cs="Times New Roman"/>
          <w:sz w:val="24"/>
          <w:szCs w:val="24"/>
        </w:rPr>
        <w:t>controlled by</w:t>
      </w:r>
      <w:r w:rsidRPr="00462F29">
        <w:rPr>
          <w:rFonts w:ascii="Times New Roman" w:hAnsi="Times New Roman" w:cs="Times New Roman"/>
          <w:sz w:val="24"/>
          <w:szCs w:val="24"/>
        </w:rPr>
        <w:t xml:space="preserve"> mission duration. </w:t>
      </w:r>
      <w:r w:rsidR="597028A2" w:rsidRPr="00462F29">
        <w:rPr>
          <w:rFonts w:ascii="Times New Roman" w:hAnsi="Times New Roman" w:cs="Times New Roman"/>
          <w:sz w:val="24"/>
          <w:szCs w:val="24"/>
        </w:rPr>
        <w:t xml:space="preserve">To address this limitation, </w:t>
      </w:r>
      <w:r w:rsidR="79F08DE5" w:rsidRPr="00462F29">
        <w:rPr>
          <w:rFonts w:ascii="Times New Roman" w:hAnsi="Times New Roman" w:cs="Times New Roman"/>
          <w:sz w:val="24"/>
          <w:szCs w:val="24"/>
        </w:rPr>
        <w:t>p</w:t>
      </w:r>
      <w:r w:rsidRPr="00462F29">
        <w:rPr>
          <w:rFonts w:ascii="Times New Roman" w:hAnsi="Times New Roman" w:cs="Times New Roman"/>
          <w:sz w:val="24"/>
          <w:szCs w:val="24"/>
        </w:rPr>
        <w:t xml:space="preserve">re- or post-flight exposures to GCR simulations at the </w:t>
      </w:r>
      <w:r w:rsidR="00D12913" w:rsidRPr="00462F29">
        <w:rPr>
          <w:rFonts w:ascii="Times New Roman" w:hAnsi="Times New Roman" w:cs="Times New Roman"/>
          <w:sz w:val="24"/>
          <w:szCs w:val="24"/>
        </w:rPr>
        <w:t xml:space="preserve">NASA </w:t>
      </w:r>
      <w:r w:rsidRPr="00462F29">
        <w:rPr>
          <w:rFonts w:ascii="Times New Roman" w:hAnsi="Times New Roman" w:cs="Times New Roman"/>
          <w:sz w:val="24"/>
          <w:szCs w:val="24"/>
        </w:rPr>
        <w:t>S</w:t>
      </w:r>
      <w:r w:rsidR="00D12913" w:rsidRPr="00462F29">
        <w:rPr>
          <w:rFonts w:ascii="Times New Roman" w:hAnsi="Times New Roman" w:cs="Times New Roman"/>
          <w:sz w:val="24"/>
          <w:szCs w:val="24"/>
        </w:rPr>
        <w:t xml:space="preserve">pace </w:t>
      </w:r>
      <w:r w:rsidRPr="00462F29">
        <w:rPr>
          <w:rFonts w:ascii="Times New Roman" w:hAnsi="Times New Roman" w:cs="Times New Roman"/>
          <w:sz w:val="24"/>
          <w:szCs w:val="24"/>
        </w:rPr>
        <w:t>R</w:t>
      </w:r>
      <w:r w:rsidR="00D12913" w:rsidRPr="00462F29">
        <w:rPr>
          <w:rFonts w:ascii="Times New Roman" w:hAnsi="Times New Roman" w:cs="Times New Roman"/>
          <w:sz w:val="24"/>
          <w:szCs w:val="24"/>
        </w:rPr>
        <w:t xml:space="preserve">adiation </w:t>
      </w:r>
      <w:r w:rsidRPr="00462F29">
        <w:rPr>
          <w:rFonts w:ascii="Times New Roman" w:hAnsi="Times New Roman" w:cs="Times New Roman"/>
          <w:sz w:val="24"/>
          <w:szCs w:val="24"/>
        </w:rPr>
        <w:t>L</w:t>
      </w:r>
      <w:r w:rsidR="00D12913" w:rsidRPr="00462F29">
        <w:rPr>
          <w:rFonts w:ascii="Times New Roman" w:hAnsi="Times New Roman" w:cs="Times New Roman"/>
          <w:sz w:val="24"/>
          <w:szCs w:val="24"/>
        </w:rPr>
        <w:t>aboratory (NSRL)</w:t>
      </w:r>
      <w:r w:rsidRPr="00462F29">
        <w:rPr>
          <w:rFonts w:ascii="Times New Roman" w:hAnsi="Times New Roman" w:cs="Times New Roman"/>
          <w:sz w:val="24"/>
          <w:szCs w:val="24"/>
        </w:rPr>
        <w:t xml:space="preserve"> with transport of animals from launch and recovery sites could be implemented to interrogate interaction of radiation with other spaceflight stressors. Additionally, multiple dose profiles (</w:t>
      </w:r>
      <w:r w:rsidR="004E24A7" w:rsidRPr="004E24A7">
        <w:rPr>
          <w:rFonts w:ascii="Times New Roman" w:hAnsi="Times New Roman" w:cs="Times New Roman"/>
          <w:sz w:val="24"/>
          <w:szCs w:val="24"/>
        </w:rPr>
        <w:t>e.g.,</w:t>
      </w:r>
      <w:r w:rsidRPr="00462F29">
        <w:rPr>
          <w:rFonts w:ascii="Times New Roman" w:hAnsi="Times New Roman" w:cs="Times New Roman"/>
          <w:sz w:val="24"/>
          <w:szCs w:val="24"/>
        </w:rPr>
        <w:t xml:space="preserve"> multiple doses, fractionated or </w:t>
      </w:r>
      <w:r w:rsidRPr="00462F29">
        <w:rPr>
          <w:rFonts w:ascii="Times New Roman" w:hAnsi="Times New Roman" w:cs="Times New Roman"/>
          <w:sz w:val="24"/>
          <w:szCs w:val="24"/>
        </w:rPr>
        <w:lastRenderedPageBreak/>
        <w:t xml:space="preserve">protracted exposures) could be used with this strategy. </w:t>
      </w:r>
      <w:r w:rsidR="0068194B" w:rsidRPr="00462F29">
        <w:rPr>
          <w:rFonts w:ascii="Times New Roman" w:hAnsi="Times New Roman" w:cs="Times New Roman"/>
          <w:sz w:val="24"/>
          <w:szCs w:val="24"/>
        </w:rPr>
        <w:t>Impor</w:t>
      </w:r>
      <w:r w:rsidR="00F865C3" w:rsidRPr="00462F29">
        <w:rPr>
          <w:rFonts w:ascii="Times New Roman" w:hAnsi="Times New Roman" w:cs="Times New Roman"/>
          <w:sz w:val="24"/>
          <w:szCs w:val="24"/>
        </w:rPr>
        <w:t>t</w:t>
      </w:r>
      <w:r w:rsidR="0068194B" w:rsidRPr="00462F29">
        <w:rPr>
          <w:rFonts w:ascii="Times New Roman" w:hAnsi="Times New Roman" w:cs="Times New Roman"/>
          <w:sz w:val="24"/>
          <w:szCs w:val="24"/>
        </w:rPr>
        <w:t xml:space="preserve">antly, robust ground controls need to be implemented for these flight studies to ensure </w:t>
      </w:r>
      <w:r w:rsidR="00F865C3" w:rsidRPr="00462F29">
        <w:rPr>
          <w:rFonts w:ascii="Times New Roman" w:hAnsi="Times New Roman" w:cs="Times New Roman"/>
          <w:sz w:val="24"/>
          <w:szCs w:val="24"/>
        </w:rPr>
        <w:t>results</w:t>
      </w:r>
      <w:r w:rsidR="0068194B" w:rsidRPr="00462F29">
        <w:rPr>
          <w:rFonts w:ascii="Times New Roman" w:hAnsi="Times New Roman" w:cs="Times New Roman"/>
          <w:sz w:val="24"/>
          <w:szCs w:val="24"/>
        </w:rPr>
        <w:t xml:space="preserve"> </w:t>
      </w:r>
      <w:r w:rsidR="00F865C3" w:rsidRPr="00462F29">
        <w:rPr>
          <w:rFonts w:ascii="Times New Roman" w:hAnsi="Times New Roman" w:cs="Times New Roman"/>
          <w:sz w:val="24"/>
          <w:szCs w:val="24"/>
        </w:rPr>
        <w:t xml:space="preserve">and conclusions </w:t>
      </w:r>
      <w:r w:rsidR="0068194B" w:rsidRPr="00462F29">
        <w:rPr>
          <w:rFonts w:ascii="Times New Roman" w:hAnsi="Times New Roman" w:cs="Times New Roman"/>
          <w:sz w:val="24"/>
          <w:szCs w:val="24"/>
        </w:rPr>
        <w:t xml:space="preserve">are </w:t>
      </w:r>
      <w:r w:rsidR="00F865C3" w:rsidRPr="00462F29">
        <w:rPr>
          <w:rFonts w:ascii="Times New Roman" w:hAnsi="Times New Roman" w:cs="Times New Roman"/>
          <w:sz w:val="24"/>
          <w:szCs w:val="24"/>
        </w:rPr>
        <w:t>valid</w:t>
      </w:r>
      <w:r w:rsidR="00413670" w:rsidRPr="00462F29">
        <w:rPr>
          <w:rFonts w:ascii="Times New Roman" w:hAnsi="Times New Roman" w:cs="Times New Roman"/>
          <w:sz w:val="24"/>
          <w:szCs w:val="24"/>
        </w:rPr>
        <w:fldChar w:fldCharType="begin"/>
      </w:r>
      <w:r w:rsidR="006E2372">
        <w:rPr>
          <w:rFonts w:ascii="Times New Roman" w:hAnsi="Times New Roman" w:cs="Times New Roman"/>
          <w:sz w:val="24"/>
          <w:szCs w:val="24"/>
        </w:rPr>
        <w:instrText xml:space="preserve"> ADDIN ZOTERO_ITEM CSL_CITATION {"citationID":"qKpjcawN","properties":{"formattedCitation":"\\super 56\\nosupersub{}","plainCitation":"56","noteIndex":0},"citationItems":[{"id":32626,"uris":["http://zotero.org/groups/274979/items/ZW6FF7AT"],"uri":["http://zotero.org/groups/274979/items/ZW6FF7AT"],"itemData":{"id":32626,"type":"article-journal","abstract":"Animal models are useful for exploring the health consequences of prolonged spaceflight. Capabilities were developed to perform experiments in low earth orbit with on-board sample recovery, thereby avoiding complications caused by return to Earth. For NASA's Rodent Research-1 mission, female mice (ten 32 wk C57BL/6NTac; ten 16 wk C57BL/6J) were launched on an unmanned vehicle, then resided on the International Space Station for 21/22d or 37d in microgravity. Mice were euthanized on-orbit, livers and spleens dissected, and remaining tissues frozen in situ for later analyses. Mice appeared healthy by daily video health checks and body, adrenal, and spleen weights of 37d-flight (FLT) mice did not differ from ground controls housed in flight hardware (GC), while thymus weights were 35% greater in FLT than GC. Mice exposed to 37d of spaceflight displayed elevated liver mass (33%) and select enzyme activities compared to GC, whereas 21/22d-FLT mice did not. FLT mice appeared more physically active than respective GC while soleus muscle showed expected atrophy. RNA and enzyme activity levels in tissues recovered on-orbit were of acceptable quality. Thus, this system establishes a new capability for conducting long-duration experiments in space, enables sample recovery on-orbit, and avoids triggering standard indices of chronic stress.","container-title":"Scientific Reports","DOI":"10.1038/s41598-020-58898-4","ISSN":"2045-2322","issue":"1","journalAbbreviation":"Sci Rep","language":"eng","note":"PMID: 32047211\nPMCID: PMC7012842","page":"2336","source":"PubMed","title":"Validation of a New Rodent Experimental System to Investigate Consequences of Long Duration Space Habitation","volume":"10","author":[{"family":"Choi","given":"Sungshin Y."},{"family":"Saravia-Butler","given":"Amanda"},{"family":"Shirazi-Fard","given":"Yasaman"},{"family":"Leveson-Gower","given":"Dennis"},{"family":"Stodieck","given":"Louis S."},{"family":"Cadena","given":"Samuel M."},{"family":"Beegle","given":"Janet"},{"family":"Solis","given":"Stephanie"},{"family":"Ronca","given":"April"},{"family":"Globus","given":"Ruth K."}],"issued":{"date-parts":[["2020",2,11]]}}}],"schema":"https://github.com/citation-style-language/schema/raw/master/csl-citation.json"} </w:instrText>
      </w:r>
      <w:r w:rsidR="00413670" w:rsidRPr="00462F29">
        <w:rPr>
          <w:rFonts w:ascii="Times New Roman" w:hAnsi="Times New Roman" w:cs="Times New Roman"/>
          <w:sz w:val="24"/>
          <w:szCs w:val="24"/>
        </w:rPr>
        <w:fldChar w:fldCharType="separate"/>
      </w:r>
      <w:r w:rsidR="006E2372" w:rsidRPr="006E2372">
        <w:rPr>
          <w:rFonts w:ascii="Times New Roman" w:hAnsi="Times New Roman" w:cs="Times New Roman"/>
          <w:sz w:val="24"/>
          <w:szCs w:val="24"/>
          <w:vertAlign w:val="superscript"/>
        </w:rPr>
        <w:t>56</w:t>
      </w:r>
      <w:r w:rsidR="00413670" w:rsidRPr="00462F29">
        <w:rPr>
          <w:rFonts w:ascii="Times New Roman" w:hAnsi="Times New Roman" w:cs="Times New Roman"/>
          <w:sz w:val="24"/>
          <w:szCs w:val="24"/>
        </w:rPr>
        <w:fldChar w:fldCharType="end"/>
      </w:r>
      <w:r w:rsidR="0068194B" w:rsidRPr="00462F29">
        <w:rPr>
          <w:rFonts w:ascii="Times New Roman" w:hAnsi="Times New Roman" w:cs="Times New Roman"/>
          <w:sz w:val="24"/>
          <w:szCs w:val="24"/>
        </w:rPr>
        <w:t xml:space="preserve">. </w:t>
      </w:r>
    </w:p>
    <w:p w14:paraId="19C66907" w14:textId="114CB9F6" w:rsidR="38D5C27D" w:rsidRPr="00F4451B" w:rsidRDefault="00B91FE8" w:rsidP="00F4451B">
      <w:pPr>
        <w:pStyle w:val="NormalWeb"/>
        <w:spacing w:before="0" w:beforeAutospacing="0" w:after="0" w:afterAutospacing="0"/>
        <w:rPr>
          <w:rFonts w:eastAsia="Batang"/>
        </w:rPr>
      </w:pPr>
      <w:r w:rsidRPr="00462F29">
        <w:rPr>
          <w:b/>
          <w:bCs/>
        </w:rPr>
        <w:t>Recommend</w:t>
      </w:r>
      <w:r w:rsidR="2F815FAB" w:rsidRPr="00462F29">
        <w:rPr>
          <w:b/>
          <w:bCs/>
        </w:rPr>
        <w:t>a</w:t>
      </w:r>
      <w:r w:rsidRPr="00462F29">
        <w:rPr>
          <w:b/>
          <w:bCs/>
        </w:rPr>
        <w:t>tion</w:t>
      </w:r>
      <w:r w:rsidR="0C56A57B" w:rsidRPr="00462F29">
        <w:rPr>
          <w:b/>
          <w:bCs/>
        </w:rPr>
        <w:t>s</w:t>
      </w:r>
      <w:r w:rsidRPr="00462F29">
        <w:rPr>
          <w:b/>
          <w:bCs/>
        </w:rPr>
        <w:t xml:space="preserve">: </w:t>
      </w:r>
      <w:r w:rsidR="4230F0B5" w:rsidRPr="00462F29">
        <w:rPr>
          <w:b/>
          <w:bCs/>
        </w:rPr>
        <w:t xml:space="preserve">1) </w:t>
      </w:r>
      <w:r w:rsidR="0068194B" w:rsidRPr="00462F29">
        <w:rPr>
          <w:b/>
          <w:bCs/>
        </w:rPr>
        <w:t>Incorporat</w:t>
      </w:r>
      <w:r w:rsidR="0068194B" w:rsidRPr="00984F00">
        <w:rPr>
          <w:b/>
          <w:bCs/>
        </w:rPr>
        <w:t>e</w:t>
      </w:r>
      <w:r w:rsidR="0068194B" w:rsidRPr="00462F29">
        <w:rPr>
          <w:b/>
          <w:bCs/>
        </w:rPr>
        <w:t xml:space="preserve"> </w:t>
      </w:r>
      <w:r w:rsidR="00D12913" w:rsidRPr="00984F00">
        <w:rPr>
          <w:b/>
          <w:bCs/>
        </w:rPr>
        <w:t>spaceflight</w:t>
      </w:r>
      <w:r w:rsidRPr="00462F29">
        <w:rPr>
          <w:b/>
          <w:bCs/>
        </w:rPr>
        <w:t xml:space="preserve"> experiments </w:t>
      </w:r>
      <w:r w:rsidR="00F865C3" w:rsidRPr="00984F00">
        <w:rPr>
          <w:b/>
          <w:bCs/>
        </w:rPr>
        <w:t xml:space="preserve">in </w:t>
      </w:r>
      <w:r w:rsidR="00D12913" w:rsidRPr="00984F00">
        <w:rPr>
          <w:b/>
          <w:bCs/>
        </w:rPr>
        <w:t>LEO</w:t>
      </w:r>
      <w:r w:rsidR="00F865C3" w:rsidRPr="00984F00">
        <w:rPr>
          <w:b/>
          <w:bCs/>
        </w:rPr>
        <w:t xml:space="preserve"> and beyond </w:t>
      </w:r>
      <w:r w:rsidRPr="00462F29">
        <w:rPr>
          <w:b/>
          <w:bCs/>
        </w:rPr>
        <w:t>that validate/</w:t>
      </w:r>
      <w:r w:rsidR="00F865C3" w:rsidRPr="00984F00">
        <w:rPr>
          <w:b/>
          <w:bCs/>
        </w:rPr>
        <w:t xml:space="preserve">add to </w:t>
      </w:r>
      <w:r w:rsidRPr="00462F29">
        <w:rPr>
          <w:b/>
          <w:bCs/>
        </w:rPr>
        <w:t>ground-based findings</w:t>
      </w:r>
      <w:r w:rsidR="004B44F6">
        <w:rPr>
          <w:b/>
          <w:bCs/>
        </w:rPr>
        <w:t>;</w:t>
      </w:r>
      <w:r w:rsidR="004B44F6" w:rsidRPr="00462F29">
        <w:rPr>
          <w:rFonts w:eastAsia="Batang"/>
          <w:b/>
          <w:bCs/>
        </w:rPr>
        <w:t xml:space="preserve"> </w:t>
      </w:r>
      <w:r w:rsidR="00F865C3" w:rsidRPr="00984F00">
        <w:rPr>
          <w:rFonts w:eastAsia="Batang"/>
          <w:b/>
          <w:bCs/>
        </w:rPr>
        <w:t>2</w:t>
      </w:r>
      <w:r w:rsidR="0CE81A2E" w:rsidRPr="00462F29">
        <w:rPr>
          <w:rFonts w:eastAsia="Batang"/>
          <w:b/>
          <w:bCs/>
        </w:rPr>
        <w:t xml:space="preserve">) Leverage NSRL and </w:t>
      </w:r>
      <w:r w:rsidR="0062785B">
        <w:rPr>
          <w:rFonts w:eastAsia="Batang"/>
          <w:b/>
          <w:bCs/>
        </w:rPr>
        <w:t>NASA Rodent</w:t>
      </w:r>
      <w:r w:rsidR="00F865C3" w:rsidRPr="00984F00">
        <w:rPr>
          <w:rFonts w:eastAsia="Batang"/>
          <w:b/>
          <w:bCs/>
        </w:rPr>
        <w:t xml:space="preserve"> Research </w:t>
      </w:r>
      <w:r w:rsidR="00F865C3" w:rsidRPr="00F4451B">
        <w:rPr>
          <w:rFonts w:eastAsia="Batang"/>
          <w:b/>
          <w:bCs/>
        </w:rPr>
        <w:t>Program</w:t>
      </w:r>
      <w:r w:rsidR="0CE81A2E" w:rsidRPr="00F4451B">
        <w:rPr>
          <w:rFonts w:eastAsia="Batang"/>
          <w:b/>
          <w:bCs/>
        </w:rPr>
        <w:t xml:space="preserve"> to better </w:t>
      </w:r>
      <w:r w:rsidR="00F865C3" w:rsidRPr="00F4451B">
        <w:rPr>
          <w:rFonts w:eastAsia="Batang"/>
          <w:b/>
          <w:bCs/>
        </w:rPr>
        <w:t>characterize</w:t>
      </w:r>
      <w:r w:rsidR="0CE81A2E" w:rsidRPr="00F4451B">
        <w:rPr>
          <w:rFonts w:eastAsia="Batang"/>
          <w:b/>
          <w:bCs/>
        </w:rPr>
        <w:t xml:space="preserve"> </w:t>
      </w:r>
      <w:r w:rsidR="00F865C3" w:rsidRPr="00F4451B">
        <w:rPr>
          <w:rFonts w:eastAsia="Batang"/>
          <w:b/>
          <w:bCs/>
        </w:rPr>
        <w:t>t</w:t>
      </w:r>
      <w:r w:rsidR="00D12913" w:rsidRPr="00F4451B">
        <w:rPr>
          <w:rFonts w:eastAsia="Batang"/>
          <w:b/>
          <w:bCs/>
        </w:rPr>
        <w:t>he</w:t>
      </w:r>
      <w:r w:rsidR="00F865C3" w:rsidRPr="00F4451B">
        <w:rPr>
          <w:rFonts w:eastAsia="Batang"/>
          <w:b/>
          <w:bCs/>
        </w:rPr>
        <w:t xml:space="preserve"> response to </w:t>
      </w:r>
      <w:r w:rsidR="0CE81A2E" w:rsidRPr="00F4451B">
        <w:rPr>
          <w:rFonts w:eastAsia="Batang"/>
          <w:b/>
          <w:bCs/>
        </w:rPr>
        <w:t xml:space="preserve">combined </w:t>
      </w:r>
      <w:r w:rsidR="00F865C3" w:rsidRPr="00F4451B">
        <w:rPr>
          <w:rFonts w:eastAsia="Batang"/>
          <w:b/>
          <w:bCs/>
        </w:rPr>
        <w:t>spaceflight hazards</w:t>
      </w:r>
      <w:r w:rsidR="004B44F6">
        <w:rPr>
          <w:rFonts w:eastAsia="Batang"/>
          <w:b/>
          <w:bCs/>
        </w:rPr>
        <w:t>; and</w:t>
      </w:r>
      <w:r w:rsidR="004B44F6" w:rsidRPr="00F4451B">
        <w:rPr>
          <w:rFonts w:eastAsia="Batang"/>
          <w:b/>
          <w:bCs/>
        </w:rPr>
        <w:t xml:space="preserve"> </w:t>
      </w:r>
      <w:r w:rsidR="004B44F6">
        <w:rPr>
          <w:rFonts w:eastAsia="Batang"/>
          <w:b/>
          <w:bCs/>
        </w:rPr>
        <w:br/>
      </w:r>
      <w:r w:rsidR="00F865C3" w:rsidRPr="00F4451B">
        <w:rPr>
          <w:rFonts w:eastAsia="Batang"/>
          <w:b/>
          <w:bCs/>
        </w:rPr>
        <w:t>3) Monitor relevant outcomes in</w:t>
      </w:r>
      <w:r w:rsidR="0062785B">
        <w:rPr>
          <w:rFonts w:eastAsia="Batang"/>
          <w:b/>
          <w:bCs/>
        </w:rPr>
        <w:t>-</w:t>
      </w:r>
      <w:r w:rsidR="00F865C3" w:rsidRPr="00F4451B">
        <w:rPr>
          <w:rFonts w:eastAsia="Batang"/>
          <w:b/>
          <w:bCs/>
        </w:rPr>
        <w:t xml:space="preserve">flight. </w:t>
      </w:r>
    </w:p>
    <w:p w14:paraId="5D3DB172" w14:textId="067D7817" w:rsidR="00D96CE5" w:rsidRPr="00462F29" w:rsidRDefault="00086519" w:rsidP="00772822">
      <w:pPr>
        <w:spacing w:before="120"/>
        <w:rPr>
          <w:rFonts w:ascii="Times New Roman" w:eastAsia="Batang" w:hAnsi="Times New Roman" w:cs="Times New Roman"/>
        </w:rPr>
      </w:pPr>
      <w:r w:rsidRPr="00F4451B">
        <w:rPr>
          <w:rFonts w:ascii="Times New Roman" w:eastAsia="Batang" w:hAnsi="Times New Roman" w:cs="Times New Roman"/>
          <w:b/>
          <w:bCs/>
          <w:u w:val="single"/>
        </w:rPr>
        <w:t xml:space="preserve">Incorporation of </w:t>
      </w:r>
      <w:r w:rsidR="00AD4232" w:rsidRPr="00F4451B">
        <w:rPr>
          <w:rFonts w:ascii="Times New Roman" w:eastAsia="Batang" w:hAnsi="Times New Roman" w:cs="Times New Roman"/>
          <w:b/>
          <w:bCs/>
          <w:u w:val="single"/>
        </w:rPr>
        <w:t>Computation</w:t>
      </w:r>
      <w:r w:rsidR="05F0D8E4" w:rsidRPr="00F4451B">
        <w:rPr>
          <w:rFonts w:ascii="Times New Roman" w:eastAsia="Batang" w:hAnsi="Times New Roman" w:cs="Times New Roman"/>
          <w:b/>
          <w:bCs/>
          <w:u w:val="single"/>
        </w:rPr>
        <w:t>al</w:t>
      </w:r>
      <w:r w:rsidR="00AD4232" w:rsidRPr="00F4451B">
        <w:rPr>
          <w:rFonts w:ascii="Times New Roman" w:eastAsia="Batang" w:hAnsi="Times New Roman" w:cs="Times New Roman"/>
          <w:b/>
          <w:bCs/>
          <w:u w:val="single"/>
        </w:rPr>
        <w:t xml:space="preserve"> Methods</w:t>
      </w:r>
      <w:r w:rsidR="00343576" w:rsidRPr="00F4451B">
        <w:rPr>
          <w:rFonts w:ascii="Times New Roman" w:eastAsia="Batang" w:hAnsi="Times New Roman" w:cs="Times New Roman"/>
          <w:b/>
          <w:bCs/>
        </w:rPr>
        <w:t>:</w:t>
      </w:r>
      <w:r w:rsidR="005A4690" w:rsidRPr="00F4451B">
        <w:rPr>
          <w:rFonts w:ascii="Times New Roman" w:eastAsia="Batang" w:hAnsi="Times New Roman" w:cs="Times New Roman"/>
          <w:b/>
          <w:bCs/>
        </w:rPr>
        <w:t xml:space="preserve"> </w:t>
      </w:r>
      <w:r w:rsidR="0006269E" w:rsidRPr="00F4451B">
        <w:rPr>
          <w:rFonts w:ascii="Times New Roman" w:eastAsia="Batang" w:hAnsi="Times New Roman" w:cs="Times New Roman"/>
        </w:rPr>
        <w:t>Improvements</w:t>
      </w:r>
      <w:r w:rsidR="00DF0F17" w:rsidRPr="00F4451B">
        <w:rPr>
          <w:rFonts w:ascii="Times New Roman" w:eastAsia="Batang" w:hAnsi="Times New Roman" w:cs="Times New Roman"/>
        </w:rPr>
        <w:t xml:space="preserve"> in </w:t>
      </w:r>
      <w:r w:rsidR="0006269E" w:rsidRPr="00F4451B">
        <w:rPr>
          <w:rFonts w:ascii="Times New Roman" w:eastAsia="Batang" w:hAnsi="Times New Roman" w:cs="Times New Roman"/>
        </w:rPr>
        <w:t xml:space="preserve">computing </w:t>
      </w:r>
      <w:r w:rsidR="00DF0F17" w:rsidRPr="00F4451B">
        <w:rPr>
          <w:rFonts w:ascii="Times New Roman" w:eastAsia="Batang" w:hAnsi="Times New Roman" w:cs="Times New Roman"/>
        </w:rPr>
        <w:t>power</w:t>
      </w:r>
      <w:r w:rsidR="00F618A1" w:rsidRPr="00F4451B">
        <w:rPr>
          <w:rFonts w:ascii="Times New Roman" w:eastAsia="Batang" w:hAnsi="Times New Roman" w:cs="Times New Roman"/>
        </w:rPr>
        <w:t>, software</w:t>
      </w:r>
      <w:r w:rsidR="007D6770" w:rsidRPr="00F4451B">
        <w:rPr>
          <w:rFonts w:ascii="Times New Roman" w:eastAsia="Batang" w:hAnsi="Times New Roman" w:cs="Times New Roman"/>
        </w:rPr>
        <w:t xml:space="preserve">, </w:t>
      </w:r>
      <w:r w:rsidR="00DF0F17" w:rsidRPr="00F4451B">
        <w:rPr>
          <w:rFonts w:ascii="Times New Roman" w:eastAsia="Batang" w:hAnsi="Times New Roman" w:cs="Times New Roman"/>
        </w:rPr>
        <w:t>and data</w:t>
      </w:r>
      <w:r w:rsidR="007D6770" w:rsidRPr="00F4451B">
        <w:rPr>
          <w:rFonts w:ascii="Times New Roman" w:eastAsia="Batang" w:hAnsi="Times New Roman" w:cs="Times New Roman"/>
        </w:rPr>
        <w:t xml:space="preserve"> availability</w:t>
      </w:r>
      <w:r w:rsidR="0006269E" w:rsidRPr="00F4451B">
        <w:rPr>
          <w:rFonts w:ascii="Times New Roman" w:eastAsia="Batang" w:hAnsi="Times New Roman" w:cs="Times New Roman"/>
        </w:rPr>
        <w:t>,</w:t>
      </w:r>
      <w:r w:rsidR="00DF0F17" w:rsidRPr="00F4451B">
        <w:rPr>
          <w:rFonts w:ascii="Times New Roman" w:eastAsia="Batang" w:hAnsi="Times New Roman" w:cs="Times New Roman"/>
        </w:rPr>
        <w:t xml:space="preserve"> </w:t>
      </w:r>
      <w:r w:rsidR="0006269E" w:rsidRPr="00F4451B">
        <w:rPr>
          <w:rFonts w:ascii="Times New Roman" w:eastAsia="Batang" w:hAnsi="Times New Roman" w:cs="Times New Roman"/>
        </w:rPr>
        <w:t xml:space="preserve">have brought </w:t>
      </w:r>
      <w:r w:rsidR="00DF0F17" w:rsidRPr="00F4451B">
        <w:rPr>
          <w:rFonts w:ascii="Times New Roman" w:eastAsia="Batang" w:hAnsi="Times New Roman" w:cs="Times New Roman"/>
        </w:rPr>
        <w:t xml:space="preserve">computational methods ranging from machine learning </w:t>
      </w:r>
      <w:r w:rsidR="0006269E" w:rsidRPr="00F4451B">
        <w:rPr>
          <w:rFonts w:ascii="Times New Roman" w:eastAsia="Batang" w:hAnsi="Times New Roman" w:cs="Times New Roman"/>
        </w:rPr>
        <w:t xml:space="preserve">(ML) </w:t>
      </w:r>
      <w:r w:rsidR="003D6353" w:rsidRPr="00F4451B">
        <w:rPr>
          <w:rFonts w:ascii="Times New Roman" w:eastAsia="Batang" w:hAnsi="Times New Roman" w:cs="Times New Roman"/>
        </w:rPr>
        <w:t xml:space="preserve">to virtual brain models </w:t>
      </w:r>
      <w:r w:rsidR="00924A5A" w:rsidRPr="00F4451B">
        <w:rPr>
          <w:rFonts w:ascii="Times New Roman" w:eastAsia="Batang" w:hAnsi="Times New Roman" w:cs="Times New Roman"/>
        </w:rPr>
        <w:t xml:space="preserve">to the forefront </w:t>
      </w:r>
      <w:r w:rsidR="0006269E" w:rsidRPr="00F4451B">
        <w:rPr>
          <w:rFonts w:ascii="Times New Roman" w:eastAsia="Batang" w:hAnsi="Times New Roman" w:cs="Times New Roman"/>
        </w:rPr>
        <w:t xml:space="preserve">of </w:t>
      </w:r>
      <w:r w:rsidR="00924A5A" w:rsidRPr="00F4451B">
        <w:rPr>
          <w:rFonts w:ascii="Times New Roman" w:eastAsia="Batang" w:hAnsi="Times New Roman" w:cs="Times New Roman"/>
        </w:rPr>
        <w:t>biomedical research.</w:t>
      </w:r>
      <w:r w:rsidR="007D6770" w:rsidRPr="00F4451B">
        <w:rPr>
          <w:rFonts w:ascii="Times New Roman" w:eastAsia="Batang" w:hAnsi="Times New Roman" w:cs="Times New Roman"/>
        </w:rPr>
        <w:t xml:space="preserve"> </w:t>
      </w:r>
      <w:r w:rsidR="00D96CE5" w:rsidRPr="00F4451B">
        <w:rPr>
          <w:rFonts w:ascii="Times New Roman" w:eastAsia="Batang" w:hAnsi="Times New Roman" w:cs="Times New Roman"/>
        </w:rPr>
        <w:t xml:space="preserve">ML is a branch of artificial intelligence (AI) </w:t>
      </w:r>
      <w:r w:rsidR="0006269E" w:rsidRPr="00F4451B">
        <w:rPr>
          <w:rFonts w:ascii="Times New Roman" w:eastAsia="Batang" w:hAnsi="Times New Roman" w:cs="Times New Roman"/>
        </w:rPr>
        <w:t>that trains</w:t>
      </w:r>
      <w:r w:rsidR="00D96CE5" w:rsidRPr="00F4451B">
        <w:rPr>
          <w:rFonts w:ascii="Times New Roman" w:eastAsia="Batang" w:hAnsi="Times New Roman" w:cs="Times New Roman"/>
        </w:rPr>
        <w:t xml:space="preserve"> computational </w:t>
      </w:r>
      <w:r w:rsidR="00D96CE5" w:rsidRPr="00462F29">
        <w:rPr>
          <w:rFonts w:ascii="Times New Roman" w:eastAsia="Batang" w:hAnsi="Times New Roman" w:cs="Times New Roman"/>
        </w:rPr>
        <w:t>or mathematical models to predict aspects of new samples</w:t>
      </w:r>
      <w:r w:rsidR="0006269E" w:rsidRPr="00984F00">
        <w:rPr>
          <w:rFonts w:ascii="Times New Roman" w:eastAsia="Batang" w:hAnsi="Times New Roman" w:cs="Times New Roman"/>
        </w:rPr>
        <w:t xml:space="preserve"> by learning from sample data</w:t>
      </w:r>
      <w:r w:rsidR="00D96CE5" w:rsidRPr="00462F29">
        <w:rPr>
          <w:rFonts w:ascii="Times New Roman" w:eastAsia="Batang" w:hAnsi="Times New Roman" w:cs="Times New Roman"/>
        </w:rPr>
        <w:t xml:space="preserve">. </w:t>
      </w:r>
      <w:r w:rsidR="0006269E" w:rsidRPr="00984F00">
        <w:rPr>
          <w:rFonts w:ascii="Times New Roman" w:eastAsia="Batang" w:hAnsi="Times New Roman" w:cs="Times New Roman"/>
        </w:rPr>
        <w:t>These</w:t>
      </w:r>
      <w:r w:rsidR="00D96CE5" w:rsidRPr="00462F29">
        <w:rPr>
          <w:rFonts w:ascii="Times New Roman" w:eastAsia="Batang" w:hAnsi="Times New Roman" w:cs="Times New Roman"/>
        </w:rPr>
        <w:t xml:space="preserve"> approach</w:t>
      </w:r>
      <w:r w:rsidR="0006269E" w:rsidRPr="00984F00">
        <w:rPr>
          <w:rFonts w:ascii="Times New Roman" w:eastAsia="Batang" w:hAnsi="Times New Roman" w:cs="Times New Roman"/>
        </w:rPr>
        <w:t>es</w:t>
      </w:r>
      <w:r w:rsidR="00D96CE5" w:rsidRPr="00462F29">
        <w:rPr>
          <w:rFonts w:ascii="Times New Roman" w:eastAsia="Batang" w:hAnsi="Times New Roman" w:cs="Times New Roman"/>
        </w:rPr>
        <w:t xml:space="preserve"> </w:t>
      </w:r>
      <w:r w:rsidR="0006269E" w:rsidRPr="00984F00">
        <w:rPr>
          <w:rFonts w:ascii="Times New Roman" w:eastAsia="Batang" w:hAnsi="Times New Roman" w:cs="Times New Roman"/>
        </w:rPr>
        <w:t>are</w:t>
      </w:r>
      <w:r w:rsidR="0006269E" w:rsidRPr="00462F29">
        <w:rPr>
          <w:rFonts w:ascii="Times New Roman" w:eastAsia="Batang" w:hAnsi="Times New Roman" w:cs="Times New Roman"/>
        </w:rPr>
        <w:t xml:space="preserve"> </w:t>
      </w:r>
      <w:r w:rsidR="00D96CE5" w:rsidRPr="00462F29">
        <w:rPr>
          <w:rFonts w:ascii="Times New Roman" w:eastAsia="Batang" w:hAnsi="Times New Roman" w:cs="Times New Roman"/>
        </w:rPr>
        <w:t xml:space="preserve">uniquely suited for situations in which predictions are needed in an area where data </w:t>
      </w:r>
      <w:r w:rsidR="0006269E" w:rsidRPr="00984F00">
        <w:rPr>
          <w:rFonts w:ascii="Times New Roman" w:eastAsia="Batang" w:hAnsi="Times New Roman" w:cs="Times New Roman"/>
        </w:rPr>
        <w:t>is</w:t>
      </w:r>
      <w:r w:rsidR="00D96CE5" w:rsidRPr="00462F29">
        <w:rPr>
          <w:rFonts w:ascii="Times New Roman" w:eastAsia="Batang" w:hAnsi="Times New Roman" w:cs="Times New Roman"/>
        </w:rPr>
        <w:t xml:space="preserve"> limited (e.g. human</w:t>
      </w:r>
      <w:r w:rsidR="0006269E" w:rsidRPr="00984F00">
        <w:rPr>
          <w:rFonts w:ascii="Times New Roman" w:eastAsia="Batang" w:hAnsi="Times New Roman" w:cs="Times New Roman"/>
        </w:rPr>
        <w:t xml:space="preserve"> space</w:t>
      </w:r>
      <w:r w:rsidR="00D96CE5" w:rsidRPr="00462F29">
        <w:rPr>
          <w:rFonts w:ascii="Times New Roman" w:eastAsia="Batang" w:hAnsi="Times New Roman" w:cs="Times New Roman"/>
        </w:rPr>
        <w:t xml:space="preserve"> radiation exposure</w:t>
      </w:r>
      <w:r w:rsidR="0006269E" w:rsidRPr="00984F00">
        <w:rPr>
          <w:rFonts w:ascii="Times New Roman" w:eastAsia="Batang" w:hAnsi="Times New Roman" w:cs="Times New Roman"/>
        </w:rPr>
        <w:t xml:space="preserve"> data</w:t>
      </w:r>
      <w:r w:rsidR="00D96CE5" w:rsidRPr="00462F29">
        <w:rPr>
          <w:rFonts w:ascii="Times New Roman" w:eastAsia="Batang" w:hAnsi="Times New Roman" w:cs="Times New Roman"/>
        </w:rPr>
        <w:t xml:space="preserve">), but a large amount of relevant data exists in a related area (rodent </w:t>
      </w:r>
      <w:r w:rsidR="0006269E" w:rsidRPr="00984F00">
        <w:rPr>
          <w:rFonts w:ascii="Times New Roman" w:eastAsia="Batang" w:hAnsi="Times New Roman" w:cs="Times New Roman"/>
        </w:rPr>
        <w:t xml:space="preserve">space-like </w:t>
      </w:r>
      <w:r w:rsidR="00D96CE5" w:rsidRPr="00462F29">
        <w:rPr>
          <w:rFonts w:ascii="Times New Roman" w:eastAsia="Batang" w:hAnsi="Times New Roman" w:cs="Times New Roman"/>
        </w:rPr>
        <w:t>radiation exposure</w:t>
      </w:r>
      <w:r w:rsidR="0006269E" w:rsidRPr="00984F00">
        <w:rPr>
          <w:rFonts w:ascii="Times New Roman" w:eastAsia="Batang" w:hAnsi="Times New Roman" w:cs="Times New Roman"/>
        </w:rPr>
        <w:t xml:space="preserve"> data</w:t>
      </w:r>
      <w:r w:rsidR="00D96CE5" w:rsidRPr="00462F29">
        <w:rPr>
          <w:rFonts w:ascii="Times New Roman" w:eastAsia="Batang" w:hAnsi="Times New Roman" w:cs="Times New Roman"/>
        </w:rPr>
        <w:t xml:space="preserve">). </w:t>
      </w:r>
      <w:r w:rsidR="00295730" w:rsidRPr="00984F00">
        <w:rPr>
          <w:rFonts w:ascii="Times New Roman" w:eastAsia="Batang" w:hAnsi="Times New Roman" w:cs="Times New Roman"/>
        </w:rPr>
        <w:t>In addition, these</w:t>
      </w:r>
      <w:r w:rsidR="00D96CE5" w:rsidRPr="00462F29">
        <w:rPr>
          <w:rFonts w:ascii="Times New Roman" w:eastAsia="Batang" w:hAnsi="Times New Roman" w:cs="Times New Roman"/>
        </w:rPr>
        <w:t xml:space="preserve"> could also map markers of disease states from existing clinical datasets to radiation exposure datasets. </w:t>
      </w:r>
    </w:p>
    <w:p w14:paraId="28AFA072" w14:textId="01B6019C" w:rsidR="00166F0E" w:rsidRPr="00462F29" w:rsidRDefault="00295730" w:rsidP="00462F29">
      <w:pPr>
        <w:ind w:firstLine="540"/>
        <w:rPr>
          <w:rFonts w:ascii="Times New Roman" w:eastAsia="Batang" w:hAnsi="Times New Roman" w:cs="Times New Roman"/>
        </w:rPr>
      </w:pPr>
      <w:r w:rsidRPr="00984F00">
        <w:rPr>
          <w:rFonts w:ascii="Times New Roman" w:eastAsia="Batang" w:hAnsi="Times New Roman" w:cs="Times New Roman"/>
        </w:rPr>
        <w:t>Specific to</w:t>
      </w:r>
      <w:r w:rsidR="00D96CE5" w:rsidRPr="00462F29">
        <w:rPr>
          <w:rFonts w:ascii="Times New Roman" w:eastAsia="Batang" w:hAnsi="Times New Roman" w:cs="Times New Roman"/>
        </w:rPr>
        <w:t xml:space="preserve"> neuroscience research, new methods such as neuromorphic computing (NC) are rapidly enabling iterative, real-time learning and simulation of the brain</w:t>
      </w:r>
      <w:r w:rsidR="005F2773" w:rsidRPr="00462F29">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1zaMOhAi","properties":{"formattedCitation":"\\super 57\\nosupersub{}","plainCitation":"57","noteIndex":0},"citationItems":[{"id":32378,"uris":["http://zotero.org/groups/274979/items/NPT3C4PY"],"uri":["http://zotero.org/groups/274979/items/NPT3C4PY"],"itemData":{"id":32378,"type":"article-journal","abstract":"Neuromorphic computing has come to refer to a variety of brain-inspired computers, devices, and models that contrast the pervasive von Neumann computer architecture. This biologically inspired approach has created highly connected synthetic neurons and synapses that can be used to model neuroscience theories as well as solve challenging machine learning problems. The promise of the technology is to create a brain-like ability to learn and adapt, but the technical challenges are significant, starting with an accurate neuroscience model of how the brain works, to finding materials and engineering breakthroughs to build devices to support these models, to creating a programming framework so the systems can learn, to creating applications with brain-like capabilities. In this work, we provide a comprehensive survey of the research and motivations for neuromorphic computing over its history. We begin with a 35-year review of the motivations and drivers of neuromorphic computing, then look at the major research areas of the field, which we define as neuro-inspired models, algorithms and learning approaches, hardware and devices, supporting systems, and finally applications. We conclude with a broad discussion on the major research topics that need to be addressed in the coming years to see the promise of neuromorphic computing fulfilled. The goals of this work are to provide an exhaustive review of the research conducted in neuromorphic computing since the inception of the term, and to motivate further work by illuminating gaps in the field where new research is needed.","container-title":"arXiv:1705.06963 [cs]","note":"arXiv: 1705.06963","source":"arXiv.org","title":"A Survey of Neuromorphic Computing and Neural Networks in Hardware","URL":"http://arxiv.org/abs/1705.06963","author":[{"family":"Schuman","given":"Catherine D."},{"family":"Potok","given":"Thomas E."},{"family":"Patton","given":"Robert M."},{"family":"Birdwell","given":"J. Douglas"},{"family":"Dean","given":"Mark E."},{"family":"Rose","given":"Garrett S."},{"family":"Plank","given":"James S."}],"accessed":{"date-parts":[["2021",10,12]]},"issued":{"date-parts":[["2017",5,19]]}}}],"schema":"https://github.com/citation-style-language/schema/raw/master/csl-citation.json"} </w:instrText>
      </w:r>
      <w:r w:rsidR="005F2773" w:rsidRPr="00462F29">
        <w:rPr>
          <w:rFonts w:ascii="Times New Roman" w:eastAsia="Batang" w:hAnsi="Times New Roman" w:cs="Times New Roman"/>
        </w:rPr>
        <w:fldChar w:fldCharType="separate"/>
      </w:r>
      <w:r w:rsidR="006E2372" w:rsidRPr="006E2372">
        <w:rPr>
          <w:rFonts w:ascii="Times New Roman" w:hAnsi="Times New Roman" w:cs="Times New Roman"/>
          <w:vertAlign w:val="superscript"/>
        </w:rPr>
        <w:t>57</w:t>
      </w:r>
      <w:r w:rsidR="005F2773" w:rsidRPr="00462F29">
        <w:rPr>
          <w:rFonts w:ascii="Times New Roman" w:eastAsia="Batang" w:hAnsi="Times New Roman" w:cs="Times New Roman"/>
        </w:rPr>
        <w:fldChar w:fldCharType="end"/>
      </w:r>
      <w:r w:rsidR="00D96CE5" w:rsidRPr="00462F29">
        <w:rPr>
          <w:rFonts w:ascii="Times New Roman" w:eastAsia="Batang" w:hAnsi="Times New Roman" w:cs="Times New Roman"/>
        </w:rPr>
        <w:t xml:space="preserve">. </w:t>
      </w:r>
      <w:r w:rsidRPr="00984F00">
        <w:rPr>
          <w:rFonts w:ascii="Times New Roman" w:eastAsia="Batang" w:hAnsi="Times New Roman" w:cs="Times New Roman"/>
        </w:rPr>
        <w:t>T</w:t>
      </w:r>
      <w:r w:rsidR="00D96CE5" w:rsidRPr="00462F29">
        <w:rPr>
          <w:rFonts w:ascii="Times New Roman" w:eastAsia="Batang" w:hAnsi="Times New Roman" w:cs="Times New Roman"/>
        </w:rPr>
        <w:t xml:space="preserve">he European Human Brain Project has leveraged neuromorphic computing along with other </w:t>
      </w:r>
      <w:r w:rsidR="004E24A7" w:rsidRPr="004E24A7">
        <w:rPr>
          <w:rFonts w:ascii="Times New Roman" w:eastAsia="Batang" w:hAnsi="Times New Roman" w:cs="Times New Roman"/>
        </w:rPr>
        <w:t>computer</w:t>
      </w:r>
      <w:r w:rsidR="00D96CE5" w:rsidRPr="00462F29">
        <w:rPr>
          <w:rFonts w:ascii="Times New Roman" w:eastAsia="Batang" w:hAnsi="Times New Roman" w:cs="Times New Roman"/>
        </w:rPr>
        <w:t xml:space="preserve"> platforms to integrate huge amounts of neuroscience data into models of the human brain</w:t>
      </w:r>
      <w:r w:rsidR="005F2773" w:rsidRPr="00462F29">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KmFLldW8","properties":{"formattedCitation":"\\super 58,59\\nosupersub{}","plainCitation":"58,59","noteIndex":0},"citationItems":[{"id":32384,"uris":["http://zotero.org/groups/274979/items/UNCTEPQT"],"uri":["http://zotero.org/groups/274979/items/UNCTEPQT"],"itemData":{"id":32384,"type":"article-journal","abstract":"The Human Brain Project (HBP) is a European flagship project with a 10-year horizon aiming to understand the human brain and to translate neuroscience knowledge into medicine and technology. To achieve such aims, the HBP explores the multilevel complexity of the brain in space and time; transfers the acquired knowledge to brain-derived applications in health, computing, and technology; and provides shared and open computing tools and data through the HBP European brain research infrastructure. We discuss how the HBP creates a transdisciplinary community of researchers united by the quest to understand the brain, with fascinating perspectives on societal benefits.","container-title":"PLoS biology","DOI":"10.1371/journal.pbio.3000344","ISSN":"1545-7885","issue":"7","journalAbbreviation":"PLoS Biol","language":"eng","note":"PMID: 31260438\nPMCID: PMC6625714","page":"e3000344","source":"Europe PMC","title":"The Human Brain Project-Synergy between neuroscience, computing, informatics, and brain-inspired technologies","volume":"17","author":[{"family":"Amunts","given":"Katrin"},{"family":"Knoll","given":"Alois C"},{"family":"Lippert","given":"Thomas"},{"family":"Pennartz","given":"Cyriel M A"},{"family":"Ryvlin","given":"Philippe"},{"family":"Destexhe","given":"Alain"},{"family":"Jirsa","given":"Viktor K"},{"family":"D'Angelo","given":"Egidio"},{"family":"Bjaalie","given":"Jan G"}],"issued":{"date-parts":[["2019",7,1]]}}},{"id":32381,"uris":["http://zotero.org/groups/274979/items/EBPCIFFC"],"uri":["http://zotero.org/groups/274979/items/EBPCIFFC"],"itemData":{"id":32381,"type":"article-journal","abstract":"Understanding how the brain manages billions of processing units connected via kilometers of fibers and trillions of synapses, while consuming a few tens of Watts could provide the key to a completely new category of hardware (neuromorphic computing systems). In order to achieve this, a paradigm shift for computing as a whole is needed, which will see it moving away from current “bit precise” computing models and towards new techniques that exploit the stochastic behavior of simple, reliable, very fast, low-power computing devices embedded in intensely recursive architectures.\n, \nIn this paper we summarize how these objectives will be pursued in the Human Brain Project.","container-title":"Functional Neurology","ISSN":"0393-5264","issue":"3","journalAbbreviation":"Funct Neurol","note":"PMID: 24139655\nPMCID: PMC3812737","page":"191 - 196","source":"PubMed Central","title":"The Human Brain Project and neuromorphic computing","volume":"28","author":[{"family":"Calimera","given":"Andrea"},{"family":"Macii","given":"Enrico"},{"family":"Poncino","given":"Massimo"}],"issued":{"date-parts":[["2013"]],"season":"17"}}}],"schema":"https://github.com/citation-style-language/schema/raw/master/csl-citation.json"} </w:instrText>
      </w:r>
      <w:r w:rsidR="005F2773" w:rsidRPr="00462F29">
        <w:rPr>
          <w:rFonts w:ascii="Times New Roman" w:eastAsia="Batang" w:hAnsi="Times New Roman" w:cs="Times New Roman"/>
        </w:rPr>
        <w:fldChar w:fldCharType="separate"/>
      </w:r>
      <w:r w:rsidR="006E2372" w:rsidRPr="006E2372">
        <w:rPr>
          <w:rFonts w:ascii="Times New Roman" w:hAnsi="Times New Roman" w:cs="Times New Roman"/>
          <w:vertAlign w:val="superscript"/>
        </w:rPr>
        <w:t>58,59</w:t>
      </w:r>
      <w:r w:rsidR="005F2773" w:rsidRPr="00462F29">
        <w:rPr>
          <w:rFonts w:ascii="Times New Roman" w:eastAsia="Batang" w:hAnsi="Times New Roman" w:cs="Times New Roman"/>
        </w:rPr>
        <w:fldChar w:fldCharType="end"/>
      </w:r>
      <w:r w:rsidR="00D96CE5" w:rsidRPr="00462F29">
        <w:rPr>
          <w:rFonts w:ascii="Times New Roman" w:eastAsia="Batang" w:hAnsi="Times New Roman" w:cs="Times New Roman"/>
        </w:rPr>
        <w:t>.</w:t>
      </w:r>
      <w:r w:rsidRPr="00984F00">
        <w:rPr>
          <w:rFonts w:ascii="Times New Roman" w:eastAsia="Batang" w:hAnsi="Times New Roman" w:cs="Times New Roman"/>
        </w:rPr>
        <w:t xml:space="preserve"> V</w:t>
      </w:r>
      <w:r w:rsidR="00374930" w:rsidRPr="00462F29">
        <w:rPr>
          <w:rFonts w:ascii="Times New Roman" w:eastAsia="Batang" w:hAnsi="Times New Roman" w:cs="Times New Roman"/>
          <w:color w:val="313D43"/>
        </w:rPr>
        <w:t>irtual brain models that reflect network and nodal representation</w:t>
      </w:r>
      <w:r w:rsidRPr="00984F00">
        <w:rPr>
          <w:rFonts w:ascii="Times New Roman" w:eastAsia="Batang" w:hAnsi="Times New Roman" w:cs="Times New Roman"/>
          <w:color w:val="313D43"/>
        </w:rPr>
        <w:t>s</w:t>
      </w:r>
      <w:r w:rsidR="00374930" w:rsidRPr="00462F29">
        <w:rPr>
          <w:rFonts w:ascii="Times New Roman" w:eastAsia="Batang" w:hAnsi="Times New Roman" w:cs="Times New Roman"/>
          <w:color w:val="313D43"/>
        </w:rPr>
        <w:t xml:space="preserve"> of mass neuronal synaptic responses</w:t>
      </w:r>
      <w:r w:rsidR="003E1A5A" w:rsidRPr="00462F29">
        <w:rPr>
          <w:rFonts w:ascii="Times New Roman" w:eastAsia="Batang" w:hAnsi="Times New Roman" w:cs="Times New Roman"/>
          <w:color w:val="313D43"/>
        </w:rPr>
        <w:t xml:space="preserve"> coupled with connectome</w:t>
      </w:r>
      <w:r w:rsidR="00374930" w:rsidRPr="00462F29">
        <w:rPr>
          <w:rFonts w:ascii="Times New Roman" w:eastAsia="Batang" w:hAnsi="Times New Roman" w:cs="Times New Roman"/>
          <w:color w:val="313D43"/>
        </w:rPr>
        <w:t xml:space="preserve"> </w:t>
      </w:r>
      <w:r w:rsidRPr="00984F00">
        <w:rPr>
          <w:rFonts w:ascii="Times New Roman" w:eastAsia="Batang" w:hAnsi="Times New Roman" w:cs="Times New Roman"/>
          <w:color w:val="313D43"/>
        </w:rPr>
        <w:t xml:space="preserve">information </w:t>
      </w:r>
      <w:r w:rsidR="00374930" w:rsidRPr="00462F29">
        <w:rPr>
          <w:rFonts w:ascii="Times New Roman" w:eastAsia="Batang" w:hAnsi="Times New Roman" w:cs="Times New Roman"/>
          <w:color w:val="313D43"/>
        </w:rPr>
        <w:t>could help predict changes expected from exposures to hazards and facilitate forward and reverse translation</w:t>
      </w:r>
      <w:r w:rsidRPr="00984F00">
        <w:rPr>
          <w:rFonts w:ascii="Times New Roman" w:eastAsia="Batang" w:hAnsi="Times New Roman" w:cs="Times New Roman"/>
          <w:color w:val="313D43"/>
        </w:rPr>
        <w:t xml:space="preserve"> based on changes</w:t>
      </w:r>
      <w:r w:rsidR="00374930" w:rsidRPr="00462F29">
        <w:rPr>
          <w:rFonts w:ascii="Times New Roman" w:eastAsia="Batang" w:hAnsi="Times New Roman" w:cs="Times New Roman"/>
          <w:color w:val="313D43"/>
        </w:rPr>
        <w:t xml:space="preserve"> routinely measured in crewmembers after spaceflight</w:t>
      </w:r>
      <w:r w:rsidR="00EC6936" w:rsidRPr="00462F29">
        <w:rPr>
          <w:rFonts w:ascii="Times New Roman" w:eastAsia="Batang" w:hAnsi="Times New Roman" w:cs="Times New Roman"/>
          <w:color w:val="313D43"/>
        </w:rPr>
        <w:fldChar w:fldCharType="begin"/>
      </w:r>
      <w:r w:rsidR="006E2372">
        <w:rPr>
          <w:rFonts w:ascii="Times New Roman" w:eastAsia="Batang" w:hAnsi="Times New Roman" w:cs="Times New Roman"/>
          <w:color w:val="313D43"/>
        </w:rPr>
        <w:instrText xml:space="preserve"> ADDIN ZOTERO_ITEM CSL_CITATION {"citationID":"A6S6PZGj","properties":{"formattedCitation":"\\super 60\\nosupersub{}","plainCitation":"60","noteIndex":0},"citationItems":[{"id":32496,"uris":["http://zotero.org/groups/274979/items/FYPB6Z4V"],"uri":["http://zotero.org/groups/274979/items/FYPB6Z4V"],"itemData":{"id":32496,"type":"article-journal","abstract":"During spaceflight, the central nervous system (CNS) is exposed to a complex array of environmental stressors. However, the effects of long-duration spaceflight on the CNS and the resulting impact to crew health and operational performance remain largely unknown. In this review, we summarize the current knowledge regarding spaceflight-associated changes to the brain as measured by magnetic resonance imaging, particularly as they relate to mission duration. Numerous studies have reported macrostructural changes to the brain after spaceflight, including alterations in brain position, tissue volumes and cerebrospinal fluid distribution and dynamics. Changes in brain tissue microstructure and connectivity were also described, involving regions related to vestibular, cerebellar, visual, motor, somatosensory and cognitive function. Several alterations were also associated with exposure to analogs of spaceflight, providing evidence that brain changes likely result from cumulative exposure to multiple independent environmental stressors. Whereas several studies noted that changes to the brain become more pronounced with increasing mission duration, it remains unclear if these changes represent compensatory phenomena or maladaptive dysregulations. Future work is needed to understand how spaceflight-associated changes to the brain affect crew health and performance, with the goal of developing comprehensive monitoring and countermeasure strategies for future long-duration space exploration.","container-title":"npj Microgravity","DOI":"10.1038/s41526-021-00133-z","ISSN":"2373-8065","issue":"1","journalAbbreviation":"NPJ Microgravity","language":"en","note":"Bandiera_abtest: a\nCc_license_type: cc_by\nCg_type: Nature Research Journals\nnumber: 1\nPrimary_atype: Reviews\npublisher: Nature Publishing Group\nSubject_term: Medical research;Neurology;Neuroscience\nSubject_term_id: medical-research;neurology;neuroscience","page":"1-9","source":"www.nature.com","title":"A review of alterations to the brain during spaceflight and the potential relevance to crew in long-duration space exploration","volume":"7","author":[{"family":"Roy-O’Reilly","given":"Meaghan"},{"family":"Mulavara","given":"Ajitkumar"},{"family":"Williams","given":"Thomas"}],"issued":{"date-parts":[["2021",2,16]]}}}],"schema":"https://github.com/citation-style-language/schema/raw/master/csl-citation.json"} </w:instrText>
      </w:r>
      <w:r w:rsidR="00EC6936" w:rsidRPr="00462F29">
        <w:rPr>
          <w:rFonts w:ascii="Times New Roman" w:eastAsia="Batang" w:hAnsi="Times New Roman" w:cs="Times New Roman"/>
          <w:color w:val="313D43"/>
        </w:rPr>
        <w:fldChar w:fldCharType="separate"/>
      </w:r>
      <w:r w:rsidR="006E2372" w:rsidRPr="006E2372">
        <w:rPr>
          <w:rFonts w:ascii="Times New Roman" w:hAnsi="Times New Roman" w:cs="Times New Roman"/>
          <w:vertAlign w:val="superscript"/>
        </w:rPr>
        <w:t>60</w:t>
      </w:r>
      <w:r w:rsidR="00EC6936" w:rsidRPr="00462F29">
        <w:rPr>
          <w:rFonts w:ascii="Times New Roman" w:eastAsia="Batang" w:hAnsi="Times New Roman" w:cs="Times New Roman"/>
          <w:color w:val="313D43"/>
        </w:rPr>
        <w:fldChar w:fldCharType="end"/>
      </w:r>
      <w:r w:rsidRPr="00984F00">
        <w:rPr>
          <w:rFonts w:ascii="Times New Roman" w:eastAsia="Batang" w:hAnsi="Times New Roman" w:cs="Times New Roman"/>
          <w:color w:val="313D43"/>
        </w:rPr>
        <w:t>.</w:t>
      </w:r>
      <w:r w:rsidR="00374930" w:rsidRPr="00462F29">
        <w:rPr>
          <w:rFonts w:ascii="Times New Roman" w:eastAsia="Batang" w:hAnsi="Times New Roman" w:cs="Times New Roman"/>
          <w:color w:val="313D43"/>
        </w:rPr>
        <w:t xml:space="preserve"> </w:t>
      </w:r>
      <w:r w:rsidR="00EA6DDC" w:rsidRPr="00EA6DDC">
        <w:rPr>
          <w:rFonts w:ascii="Times New Roman" w:eastAsia="Batang" w:hAnsi="Times New Roman" w:cs="Times New Roman"/>
          <w:color w:val="313D43"/>
        </w:rPr>
        <w:t xml:space="preserve">For additional information please refer to submitted white paper </w:t>
      </w:r>
      <w:r w:rsidR="00EA6DDC">
        <w:rPr>
          <w:rFonts w:ascii="Times New Roman" w:eastAsia="Batang" w:hAnsi="Times New Roman" w:cs="Times New Roman"/>
          <w:color w:val="313D43"/>
        </w:rPr>
        <w:t xml:space="preserve">by </w:t>
      </w:r>
      <w:r w:rsidR="00EA6DDC" w:rsidRPr="00EA6DDC">
        <w:rPr>
          <w:rFonts w:ascii="Times New Roman" w:eastAsia="Batang" w:hAnsi="Times New Roman" w:cs="Times New Roman"/>
          <w:color w:val="313D43"/>
        </w:rPr>
        <w:t xml:space="preserve">Sanders L. &amp; Qutub A. </w:t>
      </w:r>
      <w:r w:rsidR="00EA6DDC" w:rsidRPr="00EA6DDC">
        <w:rPr>
          <w:rFonts w:ascii="Times New Roman" w:hAnsi="Times New Roman" w:cs="Times New Roman"/>
          <w:color w:val="000000"/>
          <w:shd w:val="clear" w:color="auto" w:fill="FFFFFF"/>
        </w:rPr>
        <w:t>Topical: Development of New Algorithms for Space Biology.</w:t>
      </w:r>
    </w:p>
    <w:p w14:paraId="02B0CA3F" w14:textId="5E1CA418" w:rsidR="008B0C09" w:rsidRPr="001D21B2" w:rsidRDefault="00166F0E" w:rsidP="00EA6DDC">
      <w:pPr>
        <w:ind w:firstLine="540"/>
        <w:rPr>
          <w:rFonts w:ascii="Times New Roman" w:eastAsia="Batang" w:hAnsi="Times New Roman" w:cs="Times New Roman"/>
        </w:rPr>
      </w:pPr>
      <w:r w:rsidRPr="00462F29">
        <w:rPr>
          <w:rFonts w:ascii="Times New Roman" w:eastAsia="Batang" w:hAnsi="Times New Roman" w:cs="Times New Roman"/>
        </w:rPr>
        <w:t>Lastly, there are numerous initiatives focused on the assimilation</w:t>
      </w:r>
      <w:r w:rsidR="00295730" w:rsidRPr="00D02489">
        <w:rPr>
          <w:rFonts w:ascii="Times New Roman" w:eastAsia="Batang" w:hAnsi="Times New Roman" w:cs="Times New Roman"/>
        </w:rPr>
        <w:t xml:space="preserve"> and</w:t>
      </w:r>
      <w:r w:rsidR="00295730" w:rsidRPr="00462F29">
        <w:rPr>
          <w:rFonts w:ascii="Times New Roman" w:eastAsia="Batang" w:hAnsi="Times New Roman" w:cs="Times New Roman"/>
        </w:rPr>
        <w:t xml:space="preserve"> </w:t>
      </w:r>
      <w:r w:rsidRPr="00462F29">
        <w:rPr>
          <w:rFonts w:ascii="Times New Roman" w:eastAsia="Batang" w:hAnsi="Times New Roman" w:cs="Times New Roman"/>
        </w:rPr>
        <w:t>harmonization of data (</w:t>
      </w:r>
      <w:proofErr w:type="spellStart"/>
      <w:r w:rsidRPr="00462F29">
        <w:rPr>
          <w:rFonts w:ascii="Times New Roman" w:eastAsia="Batang" w:hAnsi="Times New Roman" w:cs="Times New Roman"/>
        </w:rPr>
        <w:t>Genelab</w:t>
      </w:r>
      <w:proofErr w:type="spellEnd"/>
      <w:r w:rsidRPr="00462F29">
        <w:rPr>
          <w:rFonts w:ascii="Times New Roman" w:eastAsia="Batang" w:hAnsi="Times New Roman" w:cs="Times New Roman"/>
        </w:rPr>
        <w:t>, Life Science Data Archive) which highlight the importance of data</w:t>
      </w:r>
      <w:r w:rsidR="00960298" w:rsidRPr="00462F29">
        <w:rPr>
          <w:rFonts w:ascii="Times New Roman" w:eastAsia="Batang" w:hAnsi="Times New Roman" w:cs="Times New Roman"/>
        </w:rPr>
        <w:t xml:space="preserve"> </w:t>
      </w:r>
      <w:r w:rsidR="004E24A7" w:rsidRPr="004E24A7">
        <w:rPr>
          <w:rFonts w:ascii="Times New Roman" w:eastAsia="Batang" w:hAnsi="Times New Roman" w:cs="Times New Roman"/>
        </w:rPr>
        <w:t>management</w:t>
      </w:r>
      <w:r w:rsidRPr="00462F29">
        <w:rPr>
          <w:rFonts w:ascii="Times New Roman" w:eastAsia="Batang" w:hAnsi="Times New Roman" w:cs="Times New Roman"/>
        </w:rPr>
        <w:t>, infrastructure</w:t>
      </w:r>
      <w:r w:rsidR="00295730" w:rsidRPr="00D02489">
        <w:rPr>
          <w:rFonts w:ascii="Times New Roman" w:eastAsia="Batang" w:hAnsi="Times New Roman" w:cs="Times New Roman"/>
        </w:rPr>
        <w:t>,</w:t>
      </w:r>
      <w:r w:rsidRPr="00462F29">
        <w:rPr>
          <w:rFonts w:ascii="Times New Roman" w:eastAsia="Batang" w:hAnsi="Times New Roman" w:cs="Times New Roman"/>
        </w:rPr>
        <w:t xml:space="preserve"> and processing </w:t>
      </w:r>
      <w:r w:rsidR="00960298" w:rsidRPr="00462F29">
        <w:rPr>
          <w:rFonts w:ascii="Times New Roman" w:eastAsia="Batang" w:hAnsi="Times New Roman" w:cs="Times New Roman"/>
        </w:rPr>
        <w:t xml:space="preserve">capabilities </w:t>
      </w:r>
      <w:r w:rsidRPr="00462F29">
        <w:rPr>
          <w:rFonts w:ascii="Times New Roman" w:eastAsia="Batang" w:hAnsi="Times New Roman" w:cs="Times New Roman"/>
        </w:rPr>
        <w:t xml:space="preserve">to accelerate </w:t>
      </w:r>
      <w:r w:rsidR="00041AF2" w:rsidRPr="00D02489">
        <w:rPr>
          <w:rFonts w:ascii="Times New Roman" w:eastAsia="Batang" w:hAnsi="Times New Roman" w:cs="Times New Roman"/>
        </w:rPr>
        <w:t xml:space="preserve">finding </w:t>
      </w:r>
      <w:r w:rsidRPr="00462F29">
        <w:rPr>
          <w:rFonts w:ascii="Times New Roman" w:eastAsia="Batang" w:hAnsi="Times New Roman" w:cs="Times New Roman"/>
        </w:rPr>
        <w:t>translation</w:t>
      </w:r>
      <w:r w:rsidR="00041AF2" w:rsidRPr="00D02489">
        <w:rPr>
          <w:rFonts w:ascii="Times New Roman" w:eastAsia="Batang" w:hAnsi="Times New Roman" w:cs="Times New Roman"/>
        </w:rPr>
        <w:t xml:space="preserve"> especially in the context of deploying computational methods </w:t>
      </w:r>
      <w:r w:rsidR="000C216A">
        <w:rPr>
          <w:rFonts w:ascii="Times New Roman" w:eastAsia="Batang" w:hAnsi="Times New Roman" w:cs="Times New Roman"/>
        </w:rPr>
        <w:t>that</w:t>
      </w:r>
      <w:r w:rsidR="00041AF2" w:rsidRPr="00D02489">
        <w:rPr>
          <w:rFonts w:ascii="Times New Roman" w:eastAsia="Batang" w:hAnsi="Times New Roman" w:cs="Times New Roman"/>
        </w:rPr>
        <w:t xml:space="preserve"> generate large quantities of data</w:t>
      </w:r>
      <w:r w:rsidRPr="00462F29">
        <w:rPr>
          <w:rFonts w:ascii="Times New Roman" w:eastAsia="Batang" w:hAnsi="Times New Roman" w:cs="Times New Roman"/>
        </w:rPr>
        <w:t>.</w:t>
      </w:r>
      <w:r w:rsidR="00D02489" w:rsidRPr="00D02489">
        <w:rPr>
          <w:rFonts w:ascii="Times New Roman" w:eastAsia="Batang" w:hAnsi="Times New Roman" w:cs="Times New Roman"/>
        </w:rPr>
        <w:t xml:space="preserve"> </w:t>
      </w:r>
      <w:r w:rsidR="00D02489" w:rsidRPr="00462F29">
        <w:rPr>
          <w:rFonts w:ascii="Times New Roman" w:eastAsia="Batang" w:hAnsi="Times New Roman" w:cs="Times New Roman"/>
        </w:rPr>
        <w:t>Computational techniques should be encouraged in future studies but it is important to note that techniques can be applied to already</w:t>
      </w:r>
      <w:r w:rsidR="00CD321B">
        <w:rPr>
          <w:rFonts w:ascii="Times New Roman" w:eastAsia="Batang" w:hAnsi="Times New Roman" w:cs="Times New Roman"/>
        </w:rPr>
        <w:t>-</w:t>
      </w:r>
      <w:r w:rsidR="00D02489" w:rsidRPr="00462F29">
        <w:rPr>
          <w:rFonts w:ascii="Times New Roman" w:eastAsia="Batang" w:hAnsi="Times New Roman" w:cs="Times New Roman"/>
        </w:rPr>
        <w:t>acquired data</w:t>
      </w:r>
      <w:r w:rsidR="00D02489" w:rsidRPr="00462F29">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sA5dll6S","properties":{"formattedCitation":"\\super 61\\nosupersub{}","plainCitation":"61","noteIndex":0},"citationItems":[{"id":32510,"uris":["http://zotero.org/groups/274979/items/5JKET6JU"],"uri":["http://zotero.org/groups/274979/items/5JKET6JU"],"itemData":{"id":32510,"type":"article-journal","abstract":"This research uses machine-learned computational analyses to predict the cognitive performance impairment of rats induced by irradiation. The experiment</w:instrText>
      </w:r>
      <w:r w:rsidR="006E2372">
        <w:rPr>
          <w:rFonts w:ascii="Times New Roman" w:eastAsia="Batang" w:hAnsi="Times New Roman" w:cs="Times New Roman" w:hint="eastAsia"/>
        </w:rPr>
        <w:instrText xml:space="preserve">al data in the analyses is from a rodent model exposed to </w:instrText>
      </w:r>
      <w:r w:rsidR="006E2372">
        <w:rPr>
          <w:rFonts w:ascii="Times New Roman" w:eastAsia="Batang" w:hAnsi="Times New Roman" w:cs="Times New Roman" w:hint="eastAsia"/>
        </w:rPr>
        <w:instrText>≤</w:instrText>
      </w:r>
      <w:r w:rsidR="006E2372">
        <w:rPr>
          <w:rFonts w:ascii="Times New Roman" w:eastAsia="Batang" w:hAnsi="Times New Roman" w:cs="Times New Roman" w:hint="eastAsia"/>
        </w:rPr>
        <w:instrText>15 cGy of individual galactic cosmic radiation (GCR) ions: 4He, 16O, 28Si, 48Ti, or 56Fe, expected for a Lunar or Mars mission. This work investigates rats at a subject-based level and uses perfor</w:instrText>
      </w:r>
      <w:r w:rsidR="006E2372">
        <w:rPr>
          <w:rFonts w:ascii="Times New Roman" w:eastAsia="Batang" w:hAnsi="Times New Roman" w:cs="Times New Roman"/>
        </w:rPr>
        <w:instrText xml:space="preserve">mance scores taken before irradiation to predict impairment in attentional set-shifting (ATSET) data post-irradiation. Here, the worst performing rats of the control group define the impairment thresholds based on population analyses via cumulative distribution functions, leading to the labeling of impairment for each subject. A significant finding is the exhibition of a dose-dependent increasing probability of impairment for 1 to 10 cGy of 28Si or 56Fe in the simple discrimination (SD) stage of the ATSET, and for 1 to 10 cGy of 56Fe in the compound discrimination (CD) stage. On a subject-based level, implementing machine learning (ML) classifiers such as the Gaussian naïve Bayes, support vector machine, and artificial neural networks identifies rats that have a higher tendency for impairment after GCR exposure. The algorithms employ the experimental prescreen performance scores as multidimensional input features to predict each rodent’s susceptibility to cognitive impairment due to space radiation exposure. The receiver operating characteristic and the precision-recall curves of the ML models show a better prediction of impairment when 56Fe is the ion in question in both SD and CD stages. They, however, do not depict impairment due to 4He in SD and 28Si in CD, suggesting no dose-dependent impairment response in these cases. One key finding of our study is that prescreen performance scores can be used to predict the ATSET performance impairments. This result is significant to crewed space missions as it supports the potential of predicting an astronaut’s impairment in a specific task before spaceflight through the implementation of appropriately trained ML tools. Future research can focus on constructing ML ensemble methods to integrate the findings from the methodologies implemented in this study for more robust predictions of cognitive decrements due to space radiation exposure.","container-title":"Frontiers in Systems Neuroscience","DOI":"10.3389/fnsys.2021.713131","ISSN":"1662-5137","journalAbbreviation":"Front Syst Neurosci","note":"PMID: 34588962\nPMCID: PMC8473791","page":"713131","source":"PubMed Central","title":"Machine Learning Models to Predict Cognitive Impairment of Rodents Subjected to Space Radiation","volume":"15","author":[{"family":"Matar","given":"Mona"},{"family":"Gokoglu","given":"Suleyman A."},{"family":"Prelich","given":"Matthew T."},{"family":"Gallo","given":"Christopher A."},{"family":"Iqbal","given":"Asad K."},{"family":"Britten","given":"Richard A."},{"family":"Prabhu","given":"R. K."},{"family":"Myers","given":"Jerry G."}],"issued":{"date-parts":[["2021",9,13]]}}}],"schema":"https://github.com/citation-style-language/schema/raw/master/csl-citation.json"} </w:instrText>
      </w:r>
      <w:r w:rsidR="00D02489" w:rsidRPr="00462F29">
        <w:rPr>
          <w:rFonts w:ascii="Times New Roman" w:eastAsia="Batang" w:hAnsi="Times New Roman" w:cs="Times New Roman"/>
        </w:rPr>
        <w:fldChar w:fldCharType="separate"/>
      </w:r>
      <w:r w:rsidR="006E2372" w:rsidRPr="006E2372">
        <w:rPr>
          <w:rFonts w:ascii="Times New Roman" w:hAnsi="Times New Roman" w:cs="Times New Roman"/>
          <w:vertAlign w:val="superscript"/>
        </w:rPr>
        <w:t>61</w:t>
      </w:r>
      <w:r w:rsidR="00D02489" w:rsidRPr="00462F29">
        <w:rPr>
          <w:rFonts w:ascii="Times New Roman" w:eastAsia="Batang" w:hAnsi="Times New Roman" w:cs="Times New Roman"/>
        </w:rPr>
        <w:fldChar w:fldCharType="end"/>
      </w:r>
      <w:r w:rsidR="00D02489" w:rsidRPr="00462F29">
        <w:rPr>
          <w:rFonts w:ascii="Times New Roman" w:eastAsia="Batang" w:hAnsi="Times New Roman" w:cs="Times New Roman"/>
        </w:rPr>
        <w:t xml:space="preserve">. For example, in animal behavior video analysis </w:t>
      </w:r>
      <w:r w:rsidR="00CD321B">
        <w:rPr>
          <w:rFonts w:ascii="Times New Roman" w:eastAsia="Batang" w:hAnsi="Times New Roman" w:cs="Times New Roman"/>
        </w:rPr>
        <w:t xml:space="preserve">can </w:t>
      </w:r>
      <w:r w:rsidR="00D02489" w:rsidRPr="00462F29">
        <w:rPr>
          <w:rFonts w:ascii="Times New Roman" w:eastAsia="Batang" w:hAnsi="Times New Roman" w:cs="Times New Roman"/>
        </w:rPr>
        <w:t>identif</w:t>
      </w:r>
      <w:r w:rsidR="00CD321B">
        <w:rPr>
          <w:rFonts w:ascii="Times New Roman" w:eastAsia="Batang" w:hAnsi="Times New Roman" w:cs="Times New Roman"/>
        </w:rPr>
        <w:t>y</w:t>
      </w:r>
      <w:r w:rsidR="00D02489" w:rsidRPr="00462F29">
        <w:rPr>
          <w:rFonts w:ascii="Times New Roman" w:eastAsia="Batang" w:hAnsi="Times New Roman" w:cs="Times New Roman"/>
        </w:rPr>
        <w:t xml:space="preserve"> </w:t>
      </w:r>
      <w:r w:rsidR="00CD321B">
        <w:rPr>
          <w:rFonts w:ascii="Times New Roman" w:eastAsia="Batang" w:hAnsi="Times New Roman" w:cs="Times New Roman"/>
        </w:rPr>
        <w:t>micro-</w:t>
      </w:r>
      <w:r w:rsidR="00D02489" w:rsidRPr="00462F29">
        <w:rPr>
          <w:rFonts w:ascii="Times New Roman" w:eastAsia="Batang" w:hAnsi="Times New Roman" w:cs="Times New Roman"/>
        </w:rPr>
        <w:t xml:space="preserve">movement </w:t>
      </w:r>
      <w:proofErr w:type="spellStart"/>
      <w:r w:rsidR="00932E6B">
        <w:rPr>
          <w:rFonts w:ascii="Times New Roman" w:eastAsia="Batang" w:hAnsi="Times New Roman" w:cs="Times New Roman"/>
        </w:rPr>
        <w:t>behaviraol</w:t>
      </w:r>
      <w:proofErr w:type="spellEnd"/>
      <w:r w:rsidR="00932E6B">
        <w:rPr>
          <w:rFonts w:ascii="Times New Roman" w:eastAsia="Batang" w:hAnsi="Times New Roman" w:cs="Times New Roman"/>
        </w:rPr>
        <w:t xml:space="preserve"> </w:t>
      </w:r>
      <w:r w:rsidR="00D02489" w:rsidRPr="00462F29">
        <w:rPr>
          <w:rFonts w:ascii="Times New Roman" w:eastAsia="Batang" w:hAnsi="Times New Roman" w:cs="Times New Roman"/>
        </w:rPr>
        <w:t>patterns</w:t>
      </w:r>
      <w:r w:rsidR="00D02489" w:rsidRPr="00462F29">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NylAC4hW","properties":{"formattedCitation":"\\super 62\\nosupersub{}","plainCitation":"62","noteIndex":0},"citationItems":[{"id":32507,"uris":["http://zotero.org/groups/274979/items/R4U8CNJA"],"uri":["http://zotero.org/groups/274979/items/R4U8CNJA"],"itemData":{"id":32507,"type":"article-journal","abstract":"Many naturalistic behaviors are built from modular components that are expressed sequentially. Although striatal circuits have been implicated in action selection and implementation, the neural mechanisms that compose behavior in unrestrained animals are not well understood. Here we record bulk and cellular neural activity in the direct and indirect pathways of dorsolateral striatum (DLS) as mice spontaneously express action sequences. These experiments reveal that DLS neurons systematically encode information about the identity and ordering of sub-second 3D behavioral motifs; this encoding is facilitated by fast-timescale decorrelations between the direct and indirect pathways. Furthermore, lesioning the DLS prevents appropriate sequence assembly during exploratory or odor-evoked behaviors. By characterizing naturalistic behavior at neural timescales, these experiments identify a code for elemental 3D pose dynamics built from complementary pathway dynamics, support a role for DLS in constructing meaningful behavioral sequences, and suggest models for how actions are sculpted over time.","container-title":"Cell","DOI":"10.1016/j.cell.2018.04.019","ISSN":"0092-8674","issue":"1","journalAbbreviation":"Cell","note":"PMID: 29779950\nPMCID: PMC6026065","page":"44-58.e17","source":"PubMed Central","title":"The striatum organizes 3D behavior via moment-to-moment action selection","volume":"174","author":[{"family":"Markowitz","given":"Jeffrey E."},{"family":"Gillis","given":"Winthrop F."},{"family":"Beron","given":"Celia C."},{"family":"Neufeld","given":"Shay Q."},{"family":"Robertson","given":"Keiramarie"},{"family":"Bhagat","given":"Neha D."},{"family":"Peterson","given":"Ralph E."},{"family":"Peterson","given":"Emalee"},{"family":"Hyun","given":"Minsuk"},{"family":"Linderman","given":"Scott W."},{"family":"Sabatini","given":"Bernardo L."},{"family":"Datta","given":"Sandeep Robert"}],"issued":{"date-parts":[["2018",6,28]]}}}],"schema":"https://github.com/citation-style-language/schema/raw/master/csl-citation.json"} </w:instrText>
      </w:r>
      <w:r w:rsidR="00D02489" w:rsidRPr="00462F29">
        <w:rPr>
          <w:rFonts w:ascii="Times New Roman" w:eastAsia="Batang" w:hAnsi="Times New Roman" w:cs="Times New Roman"/>
        </w:rPr>
        <w:fldChar w:fldCharType="separate"/>
      </w:r>
      <w:r w:rsidR="006E2372" w:rsidRPr="006E2372">
        <w:rPr>
          <w:rFonts w:ascii="Times New Roman" w:hAnsi="Times New Roman" w:cs="Times New Roman"/>
          <w:vertAlign w:val="superscript"/>
        </w:rPr>
        <w:t>62</w:t>
      </w:r>
      <w:r w:rsidR="00D02489" w:rsidRPr="00462F29">
        <w:rPr>
          <w:rFonts w:ascii="Times New Roman" w:eastAsia="Batang" w:hAnsi="Times New Roman" w:cs="Times New Roman"/>
        </w:rPr>
        <w:fldChar w:fldCharType="end"/>
      </w:r>
      <w:r w:rsidR="00D02489" w:rsidRPr="00462F29">
        <w:rPr>
          <w:rFonts w:ascii="Times New Roman" w:eastAsia="Batang" w:hAnsi="Times New Roman" w:cs="Times New Roman"/>
        </w:rPr>
        <w:t xml:space="preserve"> not detectable by </w:t>
      </w:r>
      <w:r w:rsidR="004E24A7" w:rsidRPr="004E24A7">
        <w:rPr>
          <w:rFonts w:ascii="Times New Roman" w:eastAsia="Batang" w:hAnsi="Times New Roman" w:cs="Times New Roman"/>
        </w:rPr>
        <w:t>conventional</w:t>
      </w:r>
      <w:r w:rsidR="00D02489" w:rsidRPr="00462F29">
        <w:rPr>
          <w:rFonts w:ascii="Times New Roman" w:eastAsia="Batang" w:hAnsi="Times New Roman" w:cs="Times New Roman"/>
        </w:rPr>
        <w:t xml:space="preserve"> measure</w:t>
      </w:r>
      <w:r w:rsidR="008A55B4">
        <w:rPr>
          <w:rFonts w:ascii="Times New Roman" w:eastAsia="Batang" w:hAnsi="Times New Roman" w:cs="Times New Roman"/>
        </w:rPr>
        <w:t>ments</w:t>
      </w:r>
      <w:r w:rsidR="00D02489" w:rsidRPr="00462F29">
        <w:rPr>
          <w:rFonts w:ascii="Times New Roman" w:eastAsia="Batang" w:hAnsi="Times New Roman" w:cs="Times New Roman"/>
        </w:rPr>
        <w:t xml:space="preserve">. </w:t>
      </w:r>
      <w:r w:rsidR="008A55B4">
        <w:rPr>
          <w:rFonts w:ascii="Times New Roman" w:eastAsia="Batang" w:hAnsi="Times New Roman" w:cs="Times New Roman"/>
        </w:rPr>
        <w:t xml:space="preserve">Radiomics </w:t>
      </w:r>
      <w:r w:rsidR="00D02489" w:rsidRPr="00462F29">
        <w:rPr>
          <w:rFonts w:ascii="Times New Roman" w:eastAsia="Batang" w:hAnsi="Times New Roman" w:cs="Times New Roman"/>
        </w:rPr>
        <w:t>is always evolving, histological and clinically relevant imaging can be reanalyzed due to advances</w:t>
      </w:r>
      <w:r w:rsidR="00D02489" w:rsidRPr="00462F29">
        <w:rPr>
          <w:rFonts w:ascii="Times New Roman" w:eastAsia="Batang" w:hAnsi="Times New Roman" w:cs="Times New Roman"/>
        </w:rPr>
        <w:fldChar w:fldCharType="begin"/>
      </w:r>
      <w:r w:rsidR="006E2372">
        <w:rPr>
          <w:rFonts w:ascii="Times New Roman" w:eastAsia="Batang" w:hAnsi="Times New Roman" w:cs="Times New Roman"/>
        </w:rPr>
        <w:instrText xml:space="preserve"> ADDIN ZOTERO_ITEM CSL_CITATION {"citationID":"B4HIe8oX","properties":{"formattedCitation":"\\super 63\\uc0\\u8211{}65\\nosupersub{}","plainCitation":"63–65","noteIndex":0},"citationItems":[{"id":32516,"uris":["http://zotero.org/groups/274979/items/ZIL3CFPR"],"uri":["http://zotero.org/groups/274979/items/ZIL3CFPR"],"itemData":{"id":32516,"type":"article-journal","abstract":"In the past decade, the field of medical image analysis has grown exponentially, with an increased number of pattern recognition tools and an increase in data set sizes. These advances have facilitated the development of processes for high-throughput extraction of quantitative features that result in the conversion of images into mineable data and the subsequent analysis of these data for decision support; this practice is termed radiomics. This is in contrast to the traditional practice of treating medical images as pictures intended solely for visual interpretation. Radiomic data contain first-, second-, and higher-order statistics. These data are combined with other patient data and are mined with sophisticated bioinformatics tools to develop models that may potentially improve diagnostic, prognostic, and predictive accuracy. Because radiomics analyses are intended to be conducted with standard of care images, it is conceivable that conversion of digital images to mineable data will eventually become routine practice. This report describes the process of radiomics, its challenges, and its potential power to facilitate better clinical decision making, particularly in the care of patients with cancer.","container-title":"Radiology","DOI":"10.1148/radiol.2015151169","ISSN":"1527-1315","issue":"2","journalAbbreviation":"Radiology","language":"eng","note":"PMID: 26579733\nPMCID: PMC4734157","page":"563-577","source":"PubMed","title":"Radiomics: Images Are More than Pictures, They Are Data","title-short":"Radiomics","volume":"278","author":[{"family":"Gillies","given":"Robert J."},{"family":"Kinahan","given":"Paul E."},{"family":"Hricak","given":"Hedvig"}],"issued":{"date-parts":[["2016",2]]}}},{"id":32519,"uris":["http://zotero.org/groups/274979/items/H7ERGMM3"],"uri":["http://zotero.org/groups/274979/items/H7ERGMM3"],"itemData":{"id":32519,"type":"article-journal","abstract":"Background\nThe purpose of this study was to investigate whether any texture features show a correlation with intrahepatic tumor growth before the metastasis is visible to the human eye.\n\nMethods\nEight male C57BL6 mice (age 8–10 weeks) were injected intraportally with syngeneic MC-38 colon cancer cells and two mice were injected with phosphate-buffered saline (sham controls). Small animal magnetic resonance imaging (MRI) at 4.7 T was performed at baseline and days 4, 8, 12, 16, and 20 after injection applying a T2-weighted spin-echo sequence. Texture analysis was performed on the images yielding 32 texture features derived from histogram, gray-level co-occurrence matrix, gray-level run-length matrix, and gray-level size-zone matrix. The features were examined with a linear regression model/Pearson correlation test and hierarchical cluster analysis. From each cluster, the feature with the lowest variance was selected.\n\nResults\nTumors were visible on MRI after 20 days. Eighteen features from histogram and the gray-level-matrices exhibited statistically significant correlations before day 20 in the experiment group, but not in the control animals. Cluster analysis revealed three distinct clusters of independent features. The features with the lowest variance were Energy, Short Run Emphasis, and Gray Level Non-Uniformity.\n\nConclusions\nTexture features may quantitatively detect liver metastases before they become visually detectable by the radiologist.","container-title":"European Radiology Experimental","DOI":"10.1186/s41747-018-0044-7","ISSN":"2509-9280","journalAbbreviation":"Eur Radiol Exp","note":"PMID: 29882527\nPMCID: PMC5971192","page":"11","source":"PubMed Central","title":"Radiomics of liver MRI predict metastases in mice","volume":"2","author":[{"family":"Becker","given":"Anton S."},{"family":"Schneider","given":"Marcel A."},{"family":"Wurnig","given":"Moritz C."},{"family":"Wagner","given":"Matthias"},{"family":"Clavien","given":"Pierre A."},{"family":"Boss","given":"Andreas"}],"issued":{"date-parts":[["2018",5,28]]}}},{"id":32522,"uris":["http://zotero.org/groups/274979/items/YNVHCTG3"],"uri":["http://zotero.org/groups/274979/items/YNVHCTG3"],"itemData":{"id":32522,"type":"article-journal","abstract":"As claimed by Robert Gilles et al., \"Images are more than pictures, they are data\". This statement refers to the power of imaging to provide large amounts of quantitative features for improving diagnosis, prognosis and therapy response. The conversion of digital medical images into high-dimensional mineable data is called radiomics. Radiomics analysis is based on data-characterisation algorithms which have the potential to uncover disease heterogeneity characteristics that might escape from the expert evaluation. This method has been widely applied in oncology and genetic fields, while the literature on neurodegenerative disorders is in its relative infancy. Here, we provide a preliminary evaluation of the main results reached applying radiomics analyses on well-established MRI features of patients with Alzheimer's Disease and Parkinson's disease.","container-title":"Aging Clinical and Experimental Research","DOI":"10.1007/s40520-019-01299-z","ISSN":"1720-8319","issue":"6","journalAbbreviation":"Aging Clin Exp Res","language":"eng","note":"PMID: 31428998","page":"1709-1711","source":"PubMed","title":"Radiomics approach in the neurodegenerative brain","volume":"33","author":[{"family":"Salvatore","given":"Christian"},{"family":"Castiglioni","given":"Isabella"},{"family":"Cerasa","given":"Antonio"}],"issued":{"date-parts":[["2021",6]]}}}],"schema":"https://github.com/citation-style-language/schema/raw/master/csl-citation.json"} </w:instrText>
      </w:r>
      <w:r w:rsidR="00D02489" w:rsidRPr="00462F29">
        <w:rPr>
          <w:rFonts w:ascii="Times New Roman" w:eastAsia="Batang" w:hAnsi="Times New Roman" w:cs="Times New Roman"/>
        </w:rPr>
        <w:fldChar w:fldCharType="separate"/>
      </w:r>
      <w:r w:rsidR="006E2372" w:rsidRPr="006E2372">
        <w:rPr>
          <w:rFonts w:ascii="Times New Roman" w:hAnsi="Times New Roman" w:cs="Times New Roman"/>
          <w:vertAlign w:val="superscript"/>
        </w:rPr>
        <w:t>63–65</w:t>
      </w:r>
      <w:r w:rsidR="00D02489" w:rsidRPr="00462F29">
        <w:rPr>
          <w:rFonts w:ascii="Times New Roman" w:eastAsia="Batang" w:hAnsi="Times New Roman" w:cs="Times New Roman"/>
        </w:rPr>
        <w:fldChar w:fldCharType="end"/>
      </w:r>
      <w:r w:rsidR="000C216A">
        <w:rPr>
          <w:rFonts w:ascii="Times New Roman" w:eastAsia="Batang" w:hAnsi="Times New Roman" w:cs="Times New Roman"/>
        </w:rPr>
        <w:t>.</w:t>
      </w:r>
      <w:r w:rsidR="00082CBA" w:rsidRPr="00D02489">
        <w:rPr>
          <w:rFonts w:ascii="Times New Roman" w:eastAsia="Batang" w:hAnsi="Times New Roman" w:cs="Times New Roman"/>
        </w:rPr>
        <w:t xml:space="preserve"> </w:t>
      </w:r>
      <w:r w:rsidR="00041AF2" w:rsidRPr="00D02489">
        <w:rPr>
          <w:rFonts w:ascii="Times New Roman" w:eastAsia="Batang" w:hAnsi="Times New Roman" w:cs="Times New Roman"/>
        </w:rPr>
        <w:t xml:space="preserve">Without the </w:t>
      </w:r>
      <w:r w:rsidR="00082CBA" w:rsidRPr="00D02489">
        <w:rPr>
          <w:rFonts w:ascii="Times New Roman" w:eastAsia="Batang" w:hAnsi="Times New Roman" w:cs="Times New Roman"/>
        </w:rPr>
        <w:t>infrastructure</w:t>
      </w:r>
      <w:r w:rsidR="00041AF2" w:rsidRPr="00D02489">
        <w:rPr>
          <w:rFonts w:ascii="Times New Roman" w:eastAsia="Batang" w:hAnsi="Times New Roman" w:cs="Times New Roman"/>
        </w:rPr>
        <w:t xml:space="preserve"> to house, harmonize, and access datasets, the ability to </w:t>
      </w:r>
      <w:r w:rsidR="00082CBA" w:rsidRPr="00D02489">
        <w:rPr>
          <w:rFonts w:ascii="Times New Roman" w:eastAsia="Batang" w:hAnsi="Times New Roman" w:cs="Times New Roman"/>
        </w:rPr>
        <w:t>leverage any</w:t>
      </w:r>
      <w:r w:rsidR="00041AF2" w:rsidRPr="00D02489">
        <w:rPr>
          <w:rFonts w:ascii="Times New Roman" w:eastAsia="Batang" w:hAnsi="Times New Roman" w:cs="Times New Roman"/>
        </w:rPr>
        <w:t xml:space="preserve"> computational method on past or future data</w:t>
      </w:r>
      <w:r w:rsidR="00082CBA" w:rsidRPr="00D02489">
        <w:rPr>
          <w:rFonts w:ascii="Times New Roman" w:eastAsia="Batang" w:hAnsi="Times New Roman" w:cs="Times New Roman"/>
        </w:rPr>
        <w:t xml:space="preserve"> </w:t>
      </w:r>
      <w:r w:rsidR="00041AF2" w:rsidRPr="00D02489">
        <w:rPr>
          <w:rFonts w:ascii="Times New Roman" w:eastAsia="Batang" w:hAnsi="Times New Roman" w:cs="Times New Roman"/>
        </w:rPr>
        <w:t>will be</w:t>
      </w:r>
      <w:r w:rsidR="009F75B2" w:rsidRPr="00462F29">
        <w:rPr>
          <w:rFonts w:ascii="Times New Roman" w:eastAsia="Batang" w:hAnsi="Times New Roman" w:cs="Times New Roman"/>
        </w:rPr>
        <w:t xml:space="preserve"> severely</w:t>
      </w:r>
      <w:r w:rsidR="00041AF2" w:rsidRPr="00D02489">
        <w:rPr>
          <w:rFonts w:ascii="Times New Roman" w:eastAsia="Batang" w:hAnsi="Times New Roman" w:cs="Times New Roman"/>
        </w:rPr>
        <w:t xml:space="preserve"> limited</w:t>
      </w:r>
      <w:r w:rsidR="009F75B2" w:rsidRPr="00462F29">
        <w:rPr>
          <w:rFonts w:ascii="Times New Roman" w:eastAsia="Batang" w:hAnsi="Times New Roman" w:cs="Times New Roman"/>
        </w:rPr>
        <w:t>.</w:t>
      </w:r>
      <w:r w:rsidR="0062785B">
        <w:rPr>
          <w:rFonts w:ascii="Times New Roman" w:eastAsia="Batang" w:hAnsi="Times New Roman" w:cs="Times New Roman"/>
        </w:rPr>
        <w:t xml:space="preserve"> </w:t>
      </w:r>
      <w:r w:rsidR="00374930" w:rsidRPr="001D21B2">
        <w:rPr>
          <w:rFonts w:ascii="Times New Roman" w:eastAsia="Batang" w:hAnsi="Times New Roman" w:cs="Times New Roman"/>
          <w:b/>
          <w:bCs/>
        </w:rPr>
        <w:t>Recommendation</w:t>
      </w:r>
      <w:r w:rsidR="1E0E47E5" w:rsidRPr="001D21B2">
        <w:rPr>
          <w:rFonts w:ascii="Times New Roman" w:eastAsia="Batang" w:hAnsi="Times New Roman" w:cs="Times New Roman"/>
          <w:b/>
          <w:bCs/>
        </w:rPr>
        <w:t>s</w:t>
      </w:r>
      <w:r w:rsidR="00920FEF" w:rsidRPr="001D21B2">
        <w:rPr>
          <w:rFonts w:ascii="Times New Roman" w:eastAsia="Batang" w:hAnsi="Times New Roman" w:cs="Times New Roman"/>
          <w:b/>
          <w:bCs/>
        </w:rPr>
        <w:t xml:space="preserve">: </w:t>
      </w:r>
      <w:r w:rsidR="00D12913" w:rsidRPr="001D21B2">
        <w:rPr>
          <w:rFonts w:ascii="Times New Roman" w:eastAsia="Batang" w:hAnsi="Times New Roman" w:cs="Times New Roman"/>
          <w:b/>
          <w:bCs/>
        </w:rPr>
        <w:t xml:space="preserve">1) </w:t>
      </w:r>
      <w:r w:rsidR="00920FEF" w:rsidRPr="001D21B2">
        <w:rPr>
          <w:rFonts w:ascii="Times New Roman" w:eastAsia="Batang" w:hAnsi="Times New Roman" w:cs="Times New Roman"/>
          <w:b/>
          <w:bCs/>
        </w:rPr>
        <w:t>Incorporate</w:t>
      </w:r>
      <w:r w:rsidR="00D12913" w:rsidRPr="001D21B2">
        <w:rPr>
          <w:rFonts w:ascii="Times New Roman" w:eastAsia="Batang" w:hAnsi="Times New Roman" w:cs="Times New Roman"/>
          <w:b/>
          <w:bCs/>
        </w:rPr>
        <w:t xml:space="preserve"> </w:t>
      </w:r>
      <w:r w:rsidR="00920FEF" w:rsidRPr="001D21B2">
        <w:rPr>
          <w:rFonts w:ascii="Times New Roman" w:eastAsia="Batang" w:hAnsi="Times New Roman" w:cs="Times New Roman"/>
          <w:b/>
          <w:bCs/>
        </w:rPr>
        <w:t xml:space="preserve">computational methods </w:t>
      </w:r>
      <w:r w:rsidR="00531B69" w:rsidRPr="001D21B2">
        <w:rPr>
          <w:rFonts w:ascii="Times New Roman" w:eastAsia="Batang" w:hAnsi="Times New Roman" w:cs="Times New Roman"/>
          <w:b/>
          <w:bCs/>
        </w:rPr>
        <w:t xml:space="preserve">into future studies and apply to </w:t>
      </w:r>
      <w:r w:rsidR="00531B69" w:rsidRPr="00984F00">
        <w:rPr>
          <w:rFonts w:ascii="Times New Roman" w:eastAsia="Batang" w:hAnsi="Times New Roman" w:cs="Times New Roman"/>
          <w:b/>
          <w:bCs/>
        </w:rPr>
        <w:t xml:space="preserve">previously collected data. </w:t>
      </w:r>
      <w:r w:rsidR="00D12913" w:rsidRPr="00984F00">
        <w:rPr>
          <w:rFonts w:ascii="Times New Roman" w:eastAsia="Batang" w:hAnsi="Times New Roman" w:cs="Times New Roman"/>
          <w:b/>
          <w:bCs/>
        </w:rPr>
        <w:t>2) C</w:t>
      </w:r>
      <w:r w:rsidR="00D12913" w:rsidRPr="00462F29">
        <w:rPr>
          <w:rFonts w:ascii="Times New Roman" w:eastAsia="Batang" w:hAnsi="Times New Roman" w:cs="Times New Roman"/>
          <w:b/>
          <w:bCs/>
        </w:rPr>
        <w:t xml:space="preserve">ontinually </w:t>
      </w:r>
      <w:r w:rsidR="00920FEF" w:rsidRPr="00462F29">
        <w:rPr>
          <w:rFonts w:ascii="Times New Roman" w:eastAsia="Batang" w:hAnsi="Times New Roman" w:cs="Times New Roman"/>
          <w:b/>
          <w:bCs/>
        </w:rPr>
        <w:t>update data management processes and enable</w:t>
      </w:r>
      <w:r w:rsidR="00960298" w:rsidRPr="00462F29">
        <w:rPr>
          <w:rFonts w:ascii="Times New Roman" w:eastAsia="Batang" w:hAnsi="Times New Roman" w:cs="Times New Roman"/>
          <w:b/>
          <w:bCs/>
        </w:rPr>
        <w:t xml:space="preserve"> </w:t>
      </w:r>
      <w:r w:rsidR="00920FEF" w:rsidRPr="001D21B2">
        <w:rPr>
          <w:rFonts w:ascii="Times New Roman" w:eastAsia="Batang" w:hAnsi="Times New Roman" w:cs="Times New Roman"/>
          <w:b/>
          <w:bCs/>
        </w:rPr>
        <w:t>robust data repositories to assimilate harmonized datasets for current and future use</w:t>
      </w:r>
      <w:r w:rsidR="004E24A7" w:rsidRPr="001D21B2">
        <w:rPr>
          <w:rFonts w:ascii="Times New Roman" w:eastAsia="Batang" w:hAnsi="Times New Roman" w:cs="Times New Roman"/>
          <w:b/>
          <w:bCs/>
        </w:rPr>
        <w:t xml:space="preserve">. </w:t>
      </w:r>
    </w:p>
    <w:p w14:paraId="62B30362" w14:textId="69C560A6" w:rsidR="008A55B4" w:rsidRPr="00FB4082" w:rsidRDefault="00830D34" w:rsidP="00830D34">
      <w:pPr>
        <w:widowControl w:val="0"/>
        <w:spacing w:before="120"/>
        <w:rPr>
          <w:rFonts w:ascii="Times New Roman" w:eastAsia="Batang" w:hAnsi="Times New Roman" w:cs="Times New Roman"/>
          <w:b/>
          <w:bCs/>
          <w:u w:val="single"/>
        </w:rPr>
      </w:pPr>
      <w:r w:rsidRPr="00830D34">
        <w:rPr>
          <w:rFonts w:ascii="Times New Roman" w:eastAsia="Batang" w:hAnsi="Times New Roman" w:cs="Times New Roman"/>
          <w:b/>
          <w:bCs/>
          <w:u w:val="single"/>
        </w:rPr>
        <w:t>Conclusion:</w:t>
      </w:r>
      <w:r>
        <w:rPr>
          <w:rFonts w:ascii="Times New Roman" w:eastAsia="Batang" w:hAnsi="Times New Roman" w:cs="Times New Roman"/>
        </w:rPr>
        <w:t xml:space="preserve"> </w:t>
      </w:r>
      <w:r w:rsidR="001A345E" w:rsidRPr="001D21B2">
        <w:rPr>
          <w:rFonts w:ascii="Times New Roman" w:eastAsia="Batang" w:hAnsi="Times New Roman" w:cs="Times New Roman"/>
        </w:rPr>
        <w:t>In summary, over the last decade substantial radiation research on the</w:t>
      </w:r>
      <w:r w:rsidR="006957A1">
        <w:rPr>
          <w:rFonts w:ascii="Times New Roman" w:eastAsia="Batang" w:hAnsi="Times New Roman" w:cs="Times New Roman"/>
        </w:rPr>
        <w:t xml:space="preserve"> CV</w:t>
      </w:r>
      <w:r w:rsidR="001A345E" w:rsidRPr="001D21B2">
        <w:rPr>
          <w:rFonts w:ascii="Times New Roman" w:eastAsia="Batang" w:hAnsi="Times New Roman" w:cs="Times New Roman"/>
        </w:rPr>
        <w:t xml:space="preserve"> and </w:t>
      </w:r>
      <w:proofErr w:type="spellStart"/>
      <w:r w:rsidR="006957A1">
        <w:rPr>
          <w:rFonts w:ascii="Times New Roman" w:eastAsia="Batang" w:hAnsi="Times New Roman" w:cs="Times New Roman"/>
        </w:rPr>
        <w:t>BMed</w:t>
      </w:r>
      <w:proofErr w:type="spellEnd"/>
      <w:r w:rsidR="001A345E" w:rsidRPr="001D21B2">
        <w:rPr>
          <w:rFonts w:ascii="Times New Roman" w:eastAsia="Batang" w:hAnsi="Times New Roman" w:cs="Times New Roman"/>
        </w:rPr>
        <w:t xml:space="preserve"> have </w:t>
      </w:r>
      <w:r w:rsidR="001A345E" w:rsidRPr="00462F29">
        <w:rPr>
          <w:rFonts w:ascii="Times New Roman" w:eastAsia="Batang" w:hAnsi="Times New Roman" w:cs="Times New Roman"/>
        </w:rPr>
        <w:t>established the foundation to accelerate future findings and conclusions. To build on past studies we recommend</w:t>
      </w:r>
      <w:r w:rsidR="001A345E" w:rsidRPr="00462F29">
        <w:rPr>
          <w:rFonts w:ascii="Times New Roman" w:eastAsia="Batang" w:hAnsi="Times New Roman" w:cs="Times New Roman"/>
          <w:b/>
          <w:bCs/>
        </w:rPr>
        <w:t xml:space="preserve"> </w:t>
      </w:r>
      <w:r w:rsidR="001A345E" w:rsidRPr="00FB4082">
        <w:rPr>
          <w:rFonts w:ascii="Times New Roman" w:eastAsia="Batang" w:hAnsi="Times New Roman" w:cs="Times New Roman"/>
          <w:b/>
          <w:bCs/>
          <w:u w:val="single"/>
        </w:rPr>
        <w:t>encouraging a comprehensive holistic experimental design approach that pairs human and animal (rodent to mini-pig) ground and spaceflight studies with standardized measures to utilize forward and reverse translation techniques with inclusion of clinically relevant functional endpoints</w:t>
      </w:r>
      <w:r w:rsidR="006957A1" w:rsidRPr="00FB4082">
        <w:rPr>
          <w:rFonts w:ascii="Times New Roman" w:eastAsia="Batang" w:hAnsi="Times New Roman" w:cs="Times New Roman"/>
          <w:b/>
          <w:bCs/>
          <w:u w:val="single"/>
        </w:rPr>
        <w:t xml:space="preserve">, </w:t>
      </w:r>
      <w:r w:rsidR="001A345E" w:rsidRPr="00FB4082">
        <w:rPr>
          <w:rFonts w:ascii="Times New Roman" w:eastAsia="Batang" w:hAnsi="Times New Roman" w:cs="Times New Roman"/>
          <w:b/>
          <w:bCs/>
          <w:u w:val="single"/>
        </w:rPr>
        <w:t xml:space="preserve">computational </w:t>
      </w:r>
      <w:r w:rsidR="004E24A7" w:rsidRPr="00FB4082">
        <w:rPr>
          <w:rFonts w:ascii="Times New Roman" w:eastAsia="Batang" w:hAnsi="Times New Roman" w:cs="Times New Roman"/>
          <w:b/>
          <w:bCs/>
          <w:u w:val="single"/>
        </w:rPr>
        <w:t>methods,</w:t>
      </w:r>
      <w:r w:rsidR="006957A1" w:rsidRPr="00FB4082">
        <w:rPr>
          <w:rFonts w:ascii="Times New Roman" w:eastAsia="Batang" w:hAnsi="Times New Roman" w:cs="Times New Roman"/>
          <w:b/>
          <w:bCs/>
          <w:u w:val="single"/>
        </w:rPr>
        <w:t xml:space="preserve"> and in-silico techniques when applicable</w:t>
      </w:r>
      <w:r w:rsidR="001A345E" w:rsidRPr="00FB4082">
        <w:rPr>
          <w:rFonts w:ascii="Times New Roman" w:eastAsia="Batang" w:hAnsi="Times New Roman" w:cs="Times New Roman"/>
          <w:b/>
          <w:bCs/>
          <w:u w:val="single"/>
        </w:rPr>
        <w:t>.</w:t>
      </w:r>
    </w:p>
    <w:p w14:paraId="0EE4853D" w14:textId="77777777" w:rsidR="00D25260" w:rsidRDefault="00D25260" w:rsidP="00462F29">
      <w:pPr>
        <w:rPr>
          <w:rFonts w:ascii="Times New Roman" w:hAnsi="Times New Roman" w:cs="Times New Roman"/>
          <w:b/>
          <w:bCs/>
        </w:rPr>
      </w:pPr>
    </w:p>
    <w:p w14:paraId="1A151D28" w14:textId="75F6AE7F" w:rsidR="008F044D" w:rsidRPr="008F6183" w:rsidRDefault="00C126CC" w:rsidP="005C0453">
      <w:pPr>
        <w:rPr>
          <w:rFonts w:ascii="Times New Roman" w:hAnsi="Times New Roman" w:cs="Times New Roman"/>
          <w:b/>
          <w:bCs/>
        </w:rPr>
      </w:pPr>
      <w:r w:rsidRPr="008F6183">
        <w:rPr>
          <w:rFonts w:ascii="Times New Roman" w:hAnsi="Times New Roman" w:cs="Times New Roman"/>
          <w:b/>
          <w:bCs/>
          <w:u w:val="single"/>
        </w:rPr>
        <w:lastRenderedPageBreak/>
        <w:t>References</w:t>
      </w:r>
      <w:r w:rsidR="00EF7FE3" w:rsidRPr="008F6183">
        <w:rPr>
          <w:rFonts w:ascii="Times New Roman" w:hAnsi="Times New Roman" w:cs="Times New Roman"/>
          <w:b/>
          <w:bCs/>
        </w:rPr>
        <w:t>:</w:t>
      </w:r>
    </w:p>
    <w:p w14:paraId="46721B94" w14:textId="77777777" w:rsidR="006E2372" w:rsidRPr="008F6183" w:rsidRDefault="00EA446F" w:rsidP="006E2372">
      <w:pPr>
        <w:pStyle w:val="Bibliography"/>
        <w:rPr>
          <w:rFonts w:ascii="Times New Roman" w:hAnsi="Times New Roman" w:cs="Times New Roman"/>
        </w:rPr>
      </w:pPr>
      <w:r w:rsidRPr="008F6183">
        <w:rPr>
          <w:rFonts w:ascii="Times New Roman" w:hAnsi="Times New Roman" w:cs="Times New Roman"/>
          <w:b/>
          <w:bCs/>
        </w:rPr>
        <w:fldChar w:fldCharType="begin"/>
      </w:r>
      <w:r w:rsidR="00462F29" w:rsidRPr="008F6183">
        <w:rPr>
          <w:rFonts w:ascii="Times New Roman" w:hAnsi="Times New Roman" w:cs="Times New Roman"/>
          <w:b/>
          <w:bCs/>
        </w:rPr>
        <w:instrText xml:space="preserve"> ADDIN ZOTERO_BIBL {"uncited":[],"omitted":[],"custom":[]} CSL_BIBLIOGRAPHY </w:instrText>
      </w:r>
      <w:r w:rsidRPr="008F6183">
        <w:rPr>
          <w:rFonts w:ascii="Times New Roman" w:hAnsi="Times New Roman" w:cs="Times New Roman"/>
          <w:b/>
          <w:bCs/>
        </w:rPr>
        <w:fldChar w:fldCharType="separate"/>
      </w:r>
      <w:r w:rsidR="006E2372" w:rsidRPr="008F6183">
        <w:rPr>
          <w:rFonts w:ascii="Times New Roman" w:hAnsi="Times New Roman" w:cs="Times New Roman"/>
        </w:rPr>
        <w:t xml:space="preserve">1. </w:t>
      </w:r>
      <w:r w:rsidR="006E2372" w:rsidRPr="008F6183">
        <w:rPr>
          <w:rFonts w:ascii="Times New Roman" w:hAnsi="Times New Roman" w:cs="Times New Roman"/>
        </w:rPr>
        <w:tab/>
        <w:t xml:space="preserve">Shimizu Y, Kodama K, Nishi N, et al. Radiation exposure and circulatory disease risk: Hiroshima and Nagasaki atomic bomb survivor data, 1950-2003. </w:t>
      </w:r>
      <w:r w:rsidR="006E2372" w:rsidRPr="008F6183">
        <w:rPr>
          <w:rFonts w:ascii="Times New Roman" w:hAnsi="Times New Roman" w:cs="Times New Roman"/>
          <w:i/>
          <w:iCs/>
        </w:rPr>
        <w:t>The BMJ</w:t>
      </w:r>
      <w:r w:rsidR="006E2372" w:rsidRPr="008F6183">
        <w:rPr>
          <w:rFonts w:ascii="Times New Roman" w:hAnsi="Times New Roman" w:cs="Times New Roman"/>
        </w:rPr>
        <w:t>. 2010;340:b5349. doi:10.1136/bmj.b5349</w:t>
      </w:r>
    </w:p>
    <w:p w14:paraId="2298D9C1"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 </w:t>
      </w:r>
      <w:r w:rsidRPr="008F6183">
        <w:rPr>
          <w:rFonts w:ascii="Times New Roman" w:hAnsi="Times New Roman" w:cs="Times New Roman"/>
        </w:rPr>
        <w:tab/>
        <w:t xml:space="preserve">Authors on behalf of ICRP, Stewart FA, Akleyev AV, et al. ICRP publication 118: ICRP statement on tissue reactions and early and late effects of radiation in normal tissues and organs--threshold doses for tissue reactions in a radiation protection context. </w:t>
      </w:r>
      <w:r w:rsidRPr="008F6183">
        <w:rPr>
          <w:rFonts w:ascii="Times New Roman" w:hAnsi="Times New Roman" w:cs="Times New Roman"/>
          <w:i/>
          <w:iCs/>
        </w:rPr>
        <w:t>Ann ICRP</w:t>
      </w:r>
      <w:r w:rsidRPr="008F6183">
        <w:rPr>
          <w:rFonts w:ascii="Times New Roman" w:hAnsi="Times New Roman" w:cs="Times New Roman"/>
        </w:rPr>
        <w:t>. 2012;41(1-2):1-322. doi:10.1016/j.icrp.2012.02.001</w:t>
      </w:r>
    </w:p>
    <w:p w14:paraId="5CE6848C"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 </w:t>
      </w:r>
      <w:r w:rsidRPr="008F6183">
        <w:rPr>
          <w:rFonts w:ascii="Times New Roman" w:hAnsi="Times New Roman" w:cs="Times New Roman"/>
        </w:rPr>
        <w:tab/>
        <w:t xml:space="preserve">National Council on Radiation Protection and Measurements, ed. </w:t>
      </w:r>
      <w:r w:rsidRPr="008F6183">
        <w:rPr>
          <w:rFonts w:ascii="Times New Roman" w:hAnsi="Times New Roman" w:cs="Times New Roman"/>
          <w:i/>
          <w:iCs/>
        </w:rPr>
        <w:t>NCRP 186. Approaches for Integrating Information from Radiation Biology and Epidemiology to Enhance Low-Dose Health Risk Assessment: Recommendations of the National Council on Radiation Protection and Measurements</w:t>
      </w:r>
      <w:r w:rsidRPr="008F6183">
        <w:rPr>
          <w:rFonts w:ascii="Times New Roman" w:hAnsi="Times New Roman" w:cs="Times New Roman"/>
        </w:rPr>
        <w:t>. National Council on Radiation Protection and Measurements; 1.</w:t>
      </w:r>
    </w:p>
    <w:p w14:paraId="1277DAFC"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 </w:t>
      </w:r>
      <w:r w:rsidRPr="008F6183">
        <w:rPr>
          <w:rFonts w:ascii="Times New Roman" w:hAnsi="Times New Roman" w:cs="Times New Roman"/>
        </w:rPr>
        <w:tab/>
        <w:t xml:space="preserve">National Research Council (U.S.), ed. </w:t>
      </w:r>
      <w:r w:rsidRPr="008F6183">
        <w:rPr>
          <w:rFonts w:ascii="Times New Roman" w:hAnsi="Times New Roman" w:cs="Times New Roman"/>
          <w:i/>
          <w:iCs/>
        </w:rPr>
        <w:t>Health Risks from Exposure to Low Levels of Ionizing Radiation: BEIR VII Phase 2</w:t>
      </w:r>
      <w:r w:rsidRPr="008F6183">
        <w:rPr>
          <w:rFonts w:ascii="Times New Roman" w:hAnsi="Times New Roman" w:cs="Times New Roman"/>
        </w:rPr>
        <w:t>. National Academies Press; 2006.</w:t>
      </w:r>
    </w:p>
    <w:p w14:paraId="1B18AD25"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 </w:t>
      </w:r>
      <w:r w:rsidRPr="008F6183">
        <w:rPr>
          <w:rFonts w:ascii="Times New Roman" w:hAnsi="Times New Roman" w:cs="Times New Roman"/>
        </w:rPr>
        <w:tab/>
        <w:t>Patel Z, Huff J, Saha J, Wang M, Blattnig S, Wu H. Risk of Cardiovascular Disease and Other Degenerative Tissue Effects from Radiation Exposure. NASA Human Research Program. Published May 2016. Accessed August 9, 2017. https://humanresearchroadmap.nasa.gov/Risks/risk.aspx?i=98</w:t>
      </w:r>
    </w:p>
    <w:p w14:paraId="1CB735BE"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6. </w:t>
      </w:r>
      <w:r w:rsidRPr="008F6183">
        <w:rPr>
          <w:rFonts w:ascii="Times New Roman" w:hAnsi="Times New Roman" w:cs="Times New Roman"/>
        </w:rPr>
        <w:tab/>
        <w:t xml:space="preserve">Boice JD. The Million Person Study relevance to space exploration and mars. </w:t>
      </w:r>
      <w:r w:rsidRPr="008F6183">
        <w:rPr>
          <w:rFonts w:ascii="Times New Roman" w:hAnsi="Times New Roman" w:cs="Times New Roman"/>
          <w:i/>
          <w:iCs/>
        </w:rPr>
        <w:t>Int J Radiat Biol</w:t>
      </w:r>
      <w:r w:rsidRPr="008F6183">
        <w:rPr>
          <w:rFonts w:ascii="Times New Roman" w:hAnsi="Times New Roman" w:cs="Times New Roman"/>
        </w:rPr>
        <w:t>. 2019;0(0):1-9. doi:10.1080/09553002.2019.1589020</w:t>
      </w:r>
    </w:p>
    <w:p w14:paraId="3B957092"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7. </w:t>
      </w:r>
      <w:r w:rsidRPr="008F6183">
        <w:rPr>
          <w:rFonts w:ascii="Times New Roman" w:hAnsi="Times New Roman" w:cs="Times New Roman"/>
        </w:rPr>
        <w:tab/>
        <w:t xml:space="preserve">Rosi S. The final frontier: Transient microglia reduction after cosmic radiation exposure mitigates cognitive impairments and modulates phagocytic activity. </w:t>
      </w:r>
      <w:r w:rsidRPr="008F6183">
        <w:rPr>
          <w:rFonts w:ascii="Times New Roman" w:hAnsi="Times New Roman" w:cs="Times New Roman"/>
          <w:i/>
          <w:iCs/>
        </w:rPr>
        <w:t>Brain Circ</w:t>
      </w:r>
      <w:r w:rsidRPr="008F6183">
        <w:rPr>
          <w:rFonts w:ascii="Times New Roman" w:hAnsi="Times New Roman" w:cs="Times New Roman"/>
        </w:rPr>
        <w:t>. 2018;4(3):109-113. doi:10.4103/bc.bc_24_18</w:t>
      </w:r>
    </w:p>
    <w:p w14:paraId="6F0C73DE"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8. </w:t>
      </w:r>
      <w:r w:rsidRPr="008F6183">
        <w:rPr>
          <w:rFonts w:ascii="Times New Roman" w:hAnsi="Times New Roman" w:cs="Times New Roman"/>
        </w:rPr>
        <w:tab/>
        <w:t xml:space="preserve">Britten RA, Duncan VD, Fesshaye A, Rudobeck E, Nelson GA, Vlkolinsky R. Altered Cognitive Flexibility and Synaptic Plasticity in the Rat Prefrontal Cortex after Exposure to Low (≤15 cGy) Doses of 28Si Radiation. </w:t>
      </w:r>
      <w:r w:rsidRPr="008F6183">
        <w:rPr>
          <w:rFonts w:ascii="Times New Roman" w:hAnsi="Times New Roman" w:cs="Times New Roman"/>
          <w:i/>
          <w:iCs/>
        </w:rPr>
        <w:t>Radiat Res</w:t>
      </w:r>
      <w:r w:rsidRPr="008F6183">
        <w:rPr>
          <w:rFonts w:ascii="Times New Roman" w:hAnsi="Times New Roman" w:cs="Times New Roman"/>
        </w:rPr>
        <w:t>. 2020;193(3):223-235. doi:10.1667/RR15458.1</w:t>
      </w:r>
    </w:p>
    <w:p w14:paraId="4BC5FBE4"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9. </w:t>
      </w:r>
      <w:r w:rsidRPr="008F6183">
        <w:rPr>
          <w:rFonts w:ascii="Times New Roman" w:hAnsi="Times New Roman" w:cs="Times New Roman"/>
        </w:rPr>
        <w:tab/>
        <w:t xml:space="preserve">Rivera PD, Shih H-Y, LeBlanc JA, et al. Acute and Fractionated Exposure to High-LET 56Fe HZE-Particle Radiation Both Result in Similar Long-Term Deficits in Adult Hippocampal Neurogenesis. </w:t>
      </w:r>
      <w:r w:rsidRPr="008F6183">
        <w:rPr>
          <w:rFonts w:ascii="Times New Roman" w:hAnsi="Times New Roman" w:cs="Times New Roman"/>
          <w:i/>
          <w:iCs/>
        </w:rPr>
        <w:t>Radiat Res</w:t>
      </w:r>
      <w:r w:rsidRPr="008F6183">
        <w:rPr>
          <w:rFonts w:ascii="Times New Roman" w:hAnsi="Times New Roman" w:cs="Times New Roman"/>
        </w:rPr>
        <w:t>. 2013;180(6):658-667. doi:10.1667/RR13480.1</w:t>
      </w:r>
    </w:p>
    <w:p w14:paraId="055D3791"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0. </w:t>
      </w:r>
      <w:r w:rsidRPr="008F6183">
        <w:rPr>
          <w:rFonts w:ascii="Times New Roman" w:hAnsi="Times New Roman" w:cs="Times New Roman"/>
        </w:rPr>
        <w:tab/>
        <w:t>Nelson G, Simonsen L, Huff J. Risk of Acute (In-flight) and Late Central Nervous System Effects from Radiation Exposure. NASA Human Research Program. Published May 2016. Accessed August 9, 2017. https://humanresearchroadmap.nasa.gov/Risks/risk.aspx?i=102</w:t>
      </w:r>
    </w:p>
    <w:p w14:paraId="64297211"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1. </w:t>
      </w:r>
      <w:r w:rsidRPr="008F6183">
        <w:rPr>
          <w:rFonts w:ascii="Times New Roman" w:hAnsi="Times New Roman" w:cs="Times New Roman"/>
        </w:rPr>
        <w:tab/>
        <w:t>Report No. 183 – Radiation Exposure in Space and the Potential for Central Nervous System Effects: Phase II (2019) - NCRP | Bethesda, MD. Published January 20, 2018. Accessed October 15, 2021. https://ncrponline.org/shop/reports/report-no-183-radiation-exposure-in-space-and-the-potential-for-central-nervous-system-effects-phase-ii-2019/</w:t>
      </w:r>
    </w:p>
    <w:p w14:paraId="2509DF74"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lastRenderedPageBreak/>
        <w:t xml:space="preserve">12. </w:t>
      </w:r>
      <w:r w:rsidRPr="008F6183">
        <w:rPr>
          <w:rFonts w:ascii="Times New Roman" w:hAnsi="Times New Roman" w:cs="Times New Roman"/>
        </w:rPr>
        <w:tab/>
      </w:r>
      <w:r w:rsidRPr="008F6183">
        <w:rPr>
          <w:rFonts w:ascii="Times New Roman" w:hAnsi="Times New Roman" w:cs="Times New Roman"/>
          <w:i/>
          <w:iCs/>
        </w:rPr>
        <w:t>TRANSLATIONAL CELL and ANIMAL  RESEARCH in SPACE 1965-2011</w:t>
      </w:r>
      <w:r w:rsidRPr="008F6183">
        <w:rPr>
          <w:rFonts w:ascii="Times New Roman" w:hAnsi="Times New Roman" w:cs="Times New Roman"/>
        </w:rPr>
        <w:t>. NASA Ames Research Center; 2015. https://www.nasa.gov/sites/default/files/atoms/files/nasa-sp-2015-625.pdf</w:t>
      </w:r>
    </w:p>
    <w:p w14:paraId="06CE207D"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3. </w:t>
      </w:r>
      <w:r w:rsidRPr="008F6183">
        <w:rPr>
          <w:rFonts w:ascii="Times New Roman" w:hAnsi="Times New Roman" w:cs="Times New Roman"/>
        </w:rPr>
        <w:tab/>
        <w:t xml:space="preserve">Afshinnekoo E, Scott RT, MacKay MJ, et al. Fundamental Biological Features of Spaceflight: Advancing the Field to Enable Deep-Space Exploration. </w:t>
      </w:r>
      <w:r w:rsidRPr="008F6183">
        <w:rPr>
          <w:rFonts w:ascii="Times New Roman" w:hAnsi="Times New Roman" w:cs="Times New Roman"/>
          <w:i/>
          <w:iCs/>
        </w:rPr>
        <w:t>Cell</w:t>
      </w:r>
      <w:r w:rsidRPr="008F6183">
        <w:rPr>
          <w:rFonts w:ascii="Times New Roman" w:hAnsi="Times New Roman" w:cs="Times New Roman"/>
        </w:rPr>
        <w:t>. 2020;183(5):1162-1184. doi:10.1016/j.cell.2020.10.050</w:t>
      </w:r>
    </w:p>
    <w:p w14:paraId="2CC1097E"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4. </w:t>
      </w:r>
      <w:r w:rsidRPr="008F6183">
        <w:rPr>
          <w:rFonts w:ascii="Times New Roman" w:hAnsi="Times New Roman" w:cs="Times New Roman"/>
        </w:rPr>
        <w:tab/>
        <w:t xml:space="preserve">Clément GR, Boyle RD, George KA, et al. Challenges to the central nervous system during human spaceflight missions to Mars. </w:t>
      </w:r>
      <w:r w:rsidRPr="008F6183">
        <w:rPr>
          <w:rFonts w:ascii="Times New Roman" w:hAnsi="Times New Roman" w:cs="Times New Roman"/>
          <w:i/>
          <w:iCs/>
        </w:rPr>
        <w:t>J Neurophysiol</w:t>
      </w:r>
      <w:r w:rsidRPr="008F6183">
        <w:rPr>
          <w:rFonts w:ascii="Times New Roman" w:hAnsi="Times New Roman" w:cs="Times New Roman"/>
        </w:rPr>
        <w:t>. 2020;123(5):2037-2063. doi:10.1152/jn.00476.2019</w:t>
      </w:r>
    </w:p>
    <w:p w14:paraId="0495F574"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5. </w:t>
      </w:r>
      <w:r w:rsidRPr="008F6183">
        <w:rPr>
          <w:rFonts w:ascii="Times New Roman" w:hAnsi="Times New Roman" w:cs="Times New Roman"/>
        </w:rPr>
        <w:tab/>
        <w:t>Alwood JS, Mulavara AP, Iyer J, et al. Summary Report for the Technical Interchange Meeting: Circuits and Biomarkers of the Central Nervous System Relating to Astronaut Performance. Published online June 10, 2021. Accessed October 17, 2021. https://ntrs.nasa.gov/citations/20210016273</w:t>
      </w:r>
    </w:p>
    <w:p w14:paraId="07F60BFB"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6. </w:t>
      </w:r>
      <w:r w:rsidRPr="008F6183">
        <w:rPr>
          <w:rFonts w:ascii="Times New Roman" w:hAnsi="Times New Roman" w:cs="Times New Roman"/>
        </w:rPr>
        <w:tab/>
        <w:t>Roma PG, Schorn J. Assessment of Central Nervous System / Behavioral Medicine / Sensorimotor (CBS) Operational Performance Measures. Presented at the: NASA Human Research Program Investigators’ Workshop; January 2020; Galveston,TX.</w:t>
      </w:r>
    </w:p>
    <w:p w14:paraId="05364F70"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7. </w:t>
      </w:r>
      <w:r w:rsidRPr="008F6183">
        <w:rPr>
          <w:rFonts w:ascii="Times New Roman" w:hAnsi="Times New Roman" w:cs="Times New Roman"/>
        </w:rPr>
        <w:tab/>
        <w:t xml:space="preserve">Meerman M, Driessen R, van Engeland NCA, et al. Radiation Induces Valvular Interstitial Cell Calcific Response in an in vitro Model of Calcific Aortic Valve Disease. </w:t>
      </w:r>
      <w:r w:rsidRPr="008F6183">
        <w:rPr>
          <w:rFonts w:ascii="Times New Roman" w:hAnsi="Times New Roman" w:cs="Times New Roman"/>
          <w:i/>
          <w:iCs/>
        </w:rPr>
        <w:t>Front Cardiovasc Med</w:t>
      </w:r>
      <w:r w:rsidRPr="008F6183">
        <w:rPr>
          <w:rFonts w:ascii="Times New Roman" w:hAnsi="Times New Roman" w:cs="Times New Roman"/>
        </w:rPr>
        <w:t>. 2021;8:1070. doi:10.3389/fcvm.2021.687885</w:t>
      </w:r>
    </w:p>
    <w:p w14:paraId="0F923875"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8. </w:t>
      </w:r>
      <w:r w:rsidRPr="008F6183">
        <w:rPr>
          <w:rFonts w:ascii="Times New Roman" w:hAnsi="Times New Roman" w:cs="Times New Roman"/>
        </w:rPr>
        <w:tab/>
        <w:t xml:space="preserve">Willey JS, Britten RA, Blaber E, et al. The individual and combined effects of spaceflight radiation and microgravity on biologic systems and functional outcomes. </w:t>
      </w:r>
      <w:r w:rsidRPr="008F6183">
        <w:rPr>
          <w:rFonts w:ascii="Times New Roman" w:hAnsi="Times New Roman" w:cs="Times New Roman"/>
          <w:i/>
          <w:iCs/>
        </w:rPr>
        <w:t>J Environ Sci Health Part C Toxicol Carcinog</w:t>
      </w:r>
      <w:r w:rsidRPr="008F6183">
        <w:rPr>
          <w:rFonts w:ascii="Times New Roman" w:hAnsi="Times New Roman" w:cs="Times New Roman"/>
        </w:rPr>
        <w:t>. 2021;39(2):129-179. doi:10.1080/26896583.2021.1885283</w:t>
      </w:r>
    </w:p>
    <w:p w14:paraId="778C9FE4"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19. </w:t>
      </w:r>
      <w:r w:rsidRPr="008F6183">
        <w:rPr>
          <w:rFonts w:ascii="Times New Roman" w:hAnsi="Times New Roman" w:cs="Times New Roman"/>
        </w:rPr>
        <w:tab/>
        <w:t xml:space="preserve">Prisby RD, Alwood JS, Behnke BJ, et al. Effects of hindlimb unloading and ionizing radiation on skeletal muscle resistance artery vasodilation and its relation to cancellous bone in mice. </w:t>
      </w:r>
      <w:r w:rsidRPr="008F6183">
        <w:rPr>
          <w:rFonts w:ascii="Times New Roman" w:hAnsi="Times New Roman" w:cs="Times New Roman"/>
          <w:i/>
          <w:iCs/>
        </w:rPr>
        <w:t>J Appl Physiol</w:t>
      </w:r>
      <w:r w:rsidRPr="008F6183">
        <w:rPr>
          <w:rFonts w:ascii="Times New Roman" w:hAnsi="Times New Roman" w:cs="Times New Roman"/>
        </w:rPr>
        <w:t>. 2016;120(2):97-106. doi:10.1152/japplphysiol.00423.2015</w:t>
      </w:r>
    </w:p>
    <w:p w14:paraId="68DEE14A"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0. </w:t>
      </w:r>
      <w:r w:rsidRPr="008F6183">
        <w:rPr>
          <w:rFonts w:ascii="Times New Roman" w:hAnsi="Times New Roman" w:cs="Times New Roman"/>
        </w:rPr>
        <w:tab/>
        <w:t xml:space="preserve">Desai RI, Kangas BD, Limoli CL. Nonhuman primate models in the study of spaceflight stressors: Past contributions and future directions. </w:t>
      </w:r>
      <w:r w:rsidRPr="008F6183">
        <w:rPr>
          <w:rFonts w:ascii="Times New Roman" w:hAnsi="Times New Roman" w:cs="Times New Roman"/>
          <w:i/>
          <w:iCs/>
        </w:rPr>
        <w:t>Life Sci Space Res</w:t>
      </w:r>
      <w:r w:rsidRPr="008F6183">
        <w:rPr>
          <w:rFonts w:ascii="Times New Roman" w:hAnsi="Times New Roman" w:cs="Times New Roman"/>
        </w:rPr>
        <w:t>. 2021;30:9-23. doi:10.1016/j.lssr.2021.03.008</w:t>
      </w:r>
    </w:p>
    <w:p w14:paraId="4975D0A3"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1. </w:t>
      </w:r>
      <w:r w:rsidRPr="008F6183">
        <w:rPr>
          <w:rFonts w:ascii="Times New Roman" w:hAnsi="Times New Roman" w:cs="Times New Roman"/>
        </w:rPr>
        <w:tab/>
        <w:t xml:space="preserve">Singh VK, Thrall KD, Hauer-Jensen M. Minipigs as models in drug discovery. </w:t>
      </w:r>
      <w:r w:rsidRPr="008F6183">
        <w:rPr>
          <w:rFonts w:ascii="Times New Roman" w:hAnsi="Times New Roman" w:cs="Times New Roman"/>
          <w:i/>
          <w:iCs/>
        </w:rPr>
        <w:t>Expert Opin Drug Discov</w:t>
      </w:r>
      <w:r w:rsidRPr="008F6183">
        <w:rPr>
          <w:rFonts w:ascii="Times New Roman" w:hAnsi="Times New Roman" w:cs="Times New Roman"/>
        </w:rPr>
        <w:t>. 2016;11(12):1131-1134. doi:10.1080/17460441.2016.1223039</w:t>
      </w:r>
    </w:p>
    <w:p w14:paraId="47D1E79D"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2. </w:t>
      </w:r>
      <w:r w:rsidRPr="008F6183">
        <w:rPr>
          <w:rFonts w:ascii="Times New Roman" w:hAnsi="Times New Roman" w:cs="Times New Roman"/>
        </w:rPr>
        <w:tab/>
        <w:t xml:space="preserve">Schlaak RA, SenthilKumar G, Boerma M, Bergom C. Advances in Preclinical Research Models of Radiation-Induced Cardiac Toxicity. </w:t>
      </w:r>
      <w:r w:rsidRPr="008F6183">
        <w:rPr>
          <w:rFonts w:ascii="Times New Roman" w:hAnsi="Times New Roman" w:cs="Times New Roman"/>
          <w:i/>
          <w:iCs/>
        </w:rPr>
        <w:t>Cancers</w:t>
      </w:r>
      <w:r w:rsidRPr="008F6183">
        <w:rPr>
          <w:rFonts w:ascii="Times New Roman" w:hAnsi="Times New Roman" w:cs="Times New Roman"/>
        </w:rPr>
        <w:t>. 2020;12(2). doi:10.3390/cancers12020415</w:t>
      </w:r>
    </w:p>
    <w:p w14:paraId="5AAF492D"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3. </w:t>
      </w:r>
      <w:r w:rsidRPr="008F6183">
        <w:rPr>
          <w:rFonts w:ascii="Times New Roman" w:hAnsi="Times New Roman" w:cs="Times New Roman"/>
        </w:rPr>
        <w:tab/>
        <w:t xml:space="preserve">Stricker-Krongrad A, Shoemake C, Brocksmith D, Liu J, Hamlin R, Bouchard G. Comparative cardiovascular physiology and pathology in selected lineages of minipigs: </w:t>
      </w:r>
      <w:r w:rsidRPr="008F6183">
        <w:rPr>
          <w:rFonts w:ascii="Times New Roman" w:hAnsi="Times New Roman" w:cs="Times New Roman"/>
        </w:rPr>
        <w:lastRenderedPageBreak/>
        <w:t xml:space="preserve">Relation to drug safety evaluation. </w:t>
      </w:r>
      <w:r w:rsidRPr="008F6183">
        <w:rPr>
          <w:rFonts w:ascii="Times New Roman" w:hAnsi="Times New Roman" w:cs="Times New Roman"/>
          <w:i/>
          <w:iCs/>
        </w:rPr>
        <w:t>Toxicol Res Appl</w:t>
      </w:r>
      <w:r w:rsidRPr="008F6183">
        <w:rPr>
          <w:rFonts w:ascii="Times New Roman" w:hAnsi="Times New Roman" w:cs="Times New Roman"/>
        </w:rPr>
        <w:t>. 2017;1:2397847317696367. doi:10.1177/2397847317696367</w:t>
      </w:r>
    </w:p>
    <w:p w14:paraId="119726B5"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4. </w:t>
      </w:r>
      <w:r w:rsidRPr="008F6183">
        <w:rPr>
          <w:rFonts w:ascii="Times New Roman" w:hAnsi="Times New Roman" w:cs="Times New Roman"/>
        </w:rPr>
        <w:tab/>
        <w:t xml:space="preserve">Sanzari J, Muehlmatt A, Savage A, Lin L, Kennedy AR. Increased intracranial pressure in mini-pigs exposed to simulated solar particle event radiation. </w:t>
      </w:r>
      <w:r w:rsidRPr="008F6183">
        <w:rPr>
          <w:rFonts w:ascii="Times New Roman" w:hAnsi="Times New Roman" w:cs="Times New Roman"/>
          <w:i/>
          <w:iCs/>
        </w:rPr>
        <w:t>Acta Astronaut</w:t>
      </w:r>
      <w:r w:rsidRPr="008F6183">
        <w:rPr>
          <w:rFonts w:ascii="Times New Roman" w:hAnsi="Times New Roman" w:cs="Times New Roman"/>
        </w:rPr>
        <w:t>. 2014;94(2):807-812.</w:t>
      </w:r>
    </w:p>
    <w:p w14:paraId="6EB49BAF"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5. </w:t>
      </w:r>
      <w:r w:rsidRPr="008F6183">
        <w:rPr>
          <w:rFonts w:ascii="Times New Roman" w:hAnsi="Times New Roman" w:cs="Times New Roman"/>
        </w:rPr>
        <w:tab/>
        <w:t xml:space="preserve">Sanzari JK, Steven Wan X, Muehlmatt A, Lin L, Kennedy AR. Comparison of changes over time in leukocyte counts in Yucatan minipigs irradiated with simulated solar particle event-like radiation. </w:t>
      </w:r>
      <w:r w:rsidRPr="008F6183">
        <w:rPr>
          <w:rFonts w:ascii="Times New Roman" w:hAnsi="Times New Roman" w:cs="Times New Roman"/>
          <w:i/>
          <w:iCs/>
        </w:rPr>
        <w:t>Life Sci Space Res</w:t>
      </w:r>
      <w:r w:rsidRPr="008F6183">
        <w:rPr>
          <w:rFonts w:ascii="Times New Roman" w:hAnsi="Times New Roman" w:cs="Times New Roman"/>
        </w:rPr>
        <w:t>. 2015;4:11-16. doi:10.1016/j.lssr.2014.12.002</w:t>
      </w:r>
    </w:p>
    <w:p w14:paraId="21C56FAD"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6. </w:t>
      </w:r>
      <w:r w:rsidRPr="008F6183">
        <w:rPr>
          <w:rFonts w:ascii="Times New Roman" w:hAnsi="Times New Roman" w:cs="Times New Roman"/>
        </w:rPr>
        <w:tab/>
        <w:t xml:space="preserve">DiCarlo AL, Bandremer AC, Hollingsworth BA, et al. Cutaneous Radiation Injuries: Models, Assessment and Treatments. </w:t>
      </w:r>
      <w:r w:rsidRPr="008F6183">
        <w:rPr>
          <w:rFonts w:ascii="Times New Roman" w:hAnsi="Times New Roman" w:cs="Times New Roman"/>
          <w:i/>
          <w:iCs/>
        </w:rPr>
        <w:t>Radiat Res</w:t>
      </w:r>
      <w:r w:rsidRPr="008F6183">
        <w:rPr>
          <w:rFonts w:ascii="Times New Roman" w:hAnsi="Times New Roman" w:cs="Times New Roman"/>
        </w:rPr>
        <w:t>. 2020;194(3):315-344. doi:10.1667/RADE-20-00120.1</w:t>
      </w:r>
    </w:p>
    <w:p w14:paraId="2E5A174A"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7. </w:t>
      </w:r>
      <w:r w:rsidRPr="008F6183">
        <w:rPr>
          <w:rFonts w:ascii="Times New Roman" w:hAnsi="Times New Roman" w:cs="Times New Roman"/>
        </w:rPr>
        <w:tab/>
        <w:t xml:space="preserve">Lee J-G, Park S, Bae C-H, et al. Development of a minipig model for lung injury induced by a single high-dose radiation exposure and evaluation with thoracic computed tomography. </w:t>
      </w:r>
      <w:r w:rsidRPr="008F6183">
        <w:rPr>
          <w:rFonts w:ascii="Times New Roman" w:hAnsi="Times New Roman" w:cs="Times New Roman"/>
          <w:i/>
          <w:iCs/>
        </w:rPr>
        <w:t>J Radiat Res (Tokyo)</w:t>
      </w:r>
      <w:r w:rsidRPr="008F6183">
        <w:rPr>
          <w:rFonts w:ascii="Times New Roman" w:hAnsi="Times New Roman" w:cs="Times New Roman"/>
        </w:rPr>
        <w:t>. 2016;57(3):201-209. doi:10.1093/jrr/rrv088</w:t>
      </w:r>
    </w:p>
    <w:p w14:paraId="513C4ABF"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8. </w:t>
      </w:r>
      <w:r w:rsidRPr="008F6183">
        <w:rPr>
          <w:rFonts w:ascii="Times New Roman" w:hAnsi="Times New Roman" w:cs="Times New Roman"/>
        </w:rPr>
        <w:tab/>
        <w:t xml:space="preserve">Meerman M, Bracco Gartner TCL, Buikema JW, et al. Myocardial Disease and Long-Distance Space Travel: Solving the Radiation Problem. </w:t>
      </w:r>
      <w:r w:rsidRPr="008F6183">
        <w:rPr>
          <w:rFonts w:ascii="Times New Roman" w:hAnsi="Times New Roman" w:cs="Times New Roman"/>
          <w:i/>
          <w:iCs/>
        </w:rPr>
        <w:t>Front Cardiovasc Med</w:t>
      </w:r>
      <w:r w:rsidRPr="008F6183">
        <w:rPr>
          <w:rFonts w:ascii="Times New Roman" w:hAnsi="Times New Roman" w:cs="Times New Roman"/>
        </w:rPr>
        <w:t>. 2021;8:27. doi:10.3389/fcvm.2021.631985</w:t>
      </w:r>
    </w:p>
    <w:p w14:paraId="110C6B90"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29. </w:t>
      </w:r>
      <w:r w:rsidRPr="008F6183">
        <w:rPr>
          <w:rFonts w:ascii="Times New Roman" w:hAnsi="Times New Roman" w:cs="Times New Roman"/>
        </w:rPr>
        <w:tab/>
        <w:t xml:space="preserve">Gieling ET, Nordquist RE, van der Staay FJ. Assessing learning and memory in pigs. </w:t>
      </w:r>
      <w:r w:rsidRPr="008F6183">
        <w:rPr>
          <w:rFonts w:ascii="Times New Roman" w:hAnsi="Times New Roman" w:cs="Times New Roman"/>
          <w:i/>
          <w:iCs/>
        </w:rPr>
        <w:t>Anim Cogn</w:t>
      </w:r>
      <w:r w:rsidRPr="008F6183">
        <w:rPr>
          <w:rFonts w:ascii="Times New Roman" w:hAnsi="Times New Roman" w:cs="Times New Roman"/>
        </w:rPr>
        <w:t>. 2011;14(2):151-173. doi:10.1007/s10071-010-0364-3</w:t>
      </w:r>
    </w:p>
    <w:p w14:paraId="2487358D"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0. </w:t>
      </w:r>
      <w:r w:rsidRPr="008F6183">
        <w:rPr>
          <w:rFonts w:ascii="Times New Roman" w:hAnsi="Times New Roman" w:cs="Times New Roman"/>
        </w:rPr>
        <w:tab/>
        <w:t xml:space="preserve">Kornum BR, Knudsen GM. Cognitive testing of pigs (Sus scrofa) in translational biobehavioral research. </w:t>
      </w:r>
      <w:r w:rsidRPr="008F6183">
        <w:rPr>
          <w:rFonts w:ascii="Times New Roman" w:hAnsi="Times New Roman" w:cs="Times New Roman"/>
          <w:i/>
          <w:iCs/>
        </w:rPr>
        <w:t>Neurosci Biobehav Rev</w:t>
      </w:r>
      <w:r w:rsidRPr="008F6183">
        <w:rPr>
          <w:rFonts w:ascii="Times New Roman" w:hAnsi="Times New Roman" w:cs="Times New Roman"/>
        </w:rPr>
        <w:t>. 2011;35(3):437-451. doi:10.1016/j.neubiorev.2010.05.004</w:t>
      </w:r>
    </w:p>
    <w:p w14:paraId="721E2B93"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1. </w:t>
      </w:r>
      <w:r w:rsidRPr="008F6183">
        <w:rPr>
          <w:rFonts w:ascii="Times New Roman" w:hAnsi="Times New Roman" w:cs="Times New Roman"/>
        </w:rPr>
        <w:tab/>
        <w:t xml:space="preserve">Wang B, Yu B, Karim M, et al. Dietary sialic acid supplementation improves learning and memory in piglets. </w:t>
      </w:r>
      <w:r w:rsidRPr="008F6183">
        <w:rPr>
          <w:rFonts w:ascii="Times New Roman" w:hAnsi="Times New Roman" w:cs="Times New Roman"/>
          <w:i/>
          <w:iCs/>
        </w:rPr>
        <w:t>Am J Clin Nutr</w:t>
      </w:r>
      <w:r w:rsidRPr="008F6183">
        <w:rPr>
          <w:rFonts w:ascii="Times New Roman" w:hAnsi="Times New Roman" w:cs="Times New Roman"/>
        </w:rPr>
        <w:t>. 2007;85(2):561-569. doi:10.1093/ajcn/85.2.561</w:t>
      </w:r>
    </w:p>
    <w:p w14:paraId="0A7A9FF1"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2. </w:t>
      </w:r>
      <w:r w:rsidRPr="008F6183">
        <w:rPr>
          <w:rFonts w:ascii="Times New Roman" w:hAnsi="Times New Roman" w:cs="Times New Roman"/>
        </w:rPr>
        <w:tab/>
        <w:t>Nervous System Sampling for General Toxicity and Neurotoxicity Studies in the Laboratory Minipig With Emphasis on the Göttingen Minipig - Ingrid D. Pardo, Rosa A. Manno, Raffaella Capobianco, Aaron M. Sargeant, James P. Morrison, Brad Bolon, Robert H. Garman, 2021. Accessed October 17, 2021. https://journals.sagepub.com/doi/abs/10.1177/01926233211019941</w:t>
      </w:r>
    </w:p>
    <w:p w14:paraId="1D5685A5"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3. </w:t>
      </w:r>
      <w:r w:rsidRPr="008F6183">
        <w:rPr>
          <w:rFonts w:ascii="Times New Roman" w:hAnsi="Times New Roman" w:cs="Times New Roman"/>
        </w:rPr>
        <w:tab/>
        <w:t xml:space="preserve">Athanasiadi I, Perez WD, Plantenga JM, Jones-Hall Y, Perez-Torres CJ. Feasibility of a mini-pig model of radiation-induced brain injury to one cerebral hemisphere. </w:t>
      </w:r>
      <w:r w:rsidRPr="008F6183">
        <w:rPr>
          <w:rFonts w:ascii="Times New Roman" w:hAnsi="Times New Roman" w:cs="Times New Roman"/>
          <w:i/>
          <w:iCs/>
        </w:rPr>
        <w:t>Radiat Oncol</w:t>
      </w:r>
      <w:r w:rsidRPr="008F6183">
        <w:rPr>
          <w:rFonts w:ascii="Times New Roman" w:hAnsi="Times New Roman" w:cs="Times New Roman"/>
        </w:rPr>
        <w:t>. 2021;16(1):30. doi:10.1186/s13014-021-01753-1</w:t>
      </w:r>
    </w:p>
    <w:p w14:paraId="1B51BB0C"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4. </w:t>
      </w:r>
      <w:r w:rsidRPr="008F6183">
        <w:rPr>
          <w:rFonts w:ascii="Times New Roman" w:hAnsi="Times New Roman" w:cs="Times New Roman"/>
        </w:rPr>
        <w:tab/>
        <w:t xml:space="preserve">Fievisohn EM, Sajja VSSS, Vandevord PJ, Hardy WN. Evaluation of impact-induced traumatic brain injury in the Göttingen Minipig using two input modes. </w:t>
      </w:r>
      <w:r w:rsidRPr="008F6183">
        <w:rPr>
          <w:rFonts w:ascii="Times New Roman" w:hAnsi="Times New Roman" w:cs="Times New Roman"/>
          <w:i/>
          <w:iCs/>
        </w:rPr>
        <w:t>Traffic Inj Prev</w:t>
      </w:r>
      <w:r w:rsidRPr="008F6183">
        <w:rPr>
          <w:rFonts w:ascii="Times New Roman" w:hAnsi="Times New Roman" w:cs="Times New Roman"/>
        </w:rPr>
        <w:t>. 2014;15 Suppl 1:S81-87. doi:10.1080/15389588.2014.929670</w:t>
      </w:r>
    </w:p>
    <w:p w14:paraId="2981865D"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lastRenderedPageBreak/>
        <w:t xml:space="preserve">35. </w:t>
      </w:r>
      <w:r w:rsidRPr="008F6183">
        <w:rPr>
          <w:rFonts w:ascii="Times New Roman" w:hAnsi="Times New Roman" w:cs="Times New Roman"/>
        </w:rPr>
        <w:tab/>
        <w:t xml:space="preserve">Zaer H, Glud AN, Schneider BM, et al. Radionecrosis and cellular changes in small volume stereotactic brain radiosurgery in a porcine model. </w:t>
      </w:r>
      <w:r w:rsidRPr="008F6183">
        <w:rPr>
          <w:rFonts w:ascii="Times New Roman" w:hAnsi="Times New Roman" w:cs="Times New Roman"/>
          <w:i/>
          <w:iCs/>
        </w:rPr>
        <w:t>Sci Rep</w:t>
      </w:r>
      <w:r w:rsidRPr="008F6183">
        <w:rPr>
          <w:rFonts w:ascii="Times New Roman" w:hAnsi="Times New Roman" w:cs="Times New Roman"/>
        </w:rPr>
        <w:t>. 2020;10:16223. doi:10.1038/s41598-020-72876-w</w:t>
      </w:r>
    </w:p>
    <w:p w14:paraId="690C70CE"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6. </w:t>
      </w:r>
      <w:r w:rsidRPr="008F6183">
        <w:rPr>
          <w:rFonts w:ascii="Times New Roman" w:hAnsi="Times New Roman" w:cs="Times New Roman"/>
        </w:rPr>
        <w:tab/>
        <w:t xml:space="preserve">Tang H, Mayersohn M. Porcine Prediction of Pharmacokinetic Parameters in People: A Pig in a Poke? </w:t>
      </w:r>
      <w:r w:rsidRPr="008F6183">
        <w:rPr>
          <w:rFonts w:ascii="Times New Roman" w:hAnsi="Times New Roman" w:cs="Times New Roman"/>
          <w:i/>
          <w:iCs/>
        </w:rPr>
        <w:t>Drug Metab Dispos</w:t>
      </w:r>
      <w:r w:rsidRPr="008F6183">
        <w:rPr>
          <w:rFonts w:ascii="Times New Roman" w:hAnsi="Times New Roman" w:cs="Times New Roman"/>
        </w:rPr>
        <w:t>. 2018;46(11):1712-1724. doi:10.1124/dmd.118.083311</w:t>
      </w:r>
    </w:p>
    <w:p w14:paraId="1D507291"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7. </w:t>
      </w:r>
      <w:r w:rsidRPr="008F6183">
        <w:rPr>
          <w:rFonts w:ascii="Times New Roman" w:hAnsi="Times New Roman" w:cs="Times New Roman"/>
        </w:rPr>
        <w:tab/>
        <w:t>Product Development Under the Animal Rule Guidance for Industry. Published online 2015:54.</w:t>
      </w:r>
    </w:p>
    <w:p w14:paraId="3247F573"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8. </w:t>
      </w:r>
      <w:r w:rsidRPr="008F6183">
        <w:rPr>
          <w:rFonts w:ascii="Times New Roman" w:hAnsi="Times New Roman" w:cs="Times New Roman"/>
        </w:rPr>
        <w:tab/>
        <w:t xml:space="preserve">Lancaster MA, Huch M. Disease modelling in human organoids. </w:t>
      </w:r>
      <w:r w:rsidRPr="008F6183">
        <w:rPr>
          <w:rFonts w:ascii="Times New Roman" w:hAnsi="Times New Roman" w:cs="Times New Roman"/>
          <w:i/>
          <w:iCs/>
        </w:rPr>
        <w:t>Dis Model Mech</w:t>
      </w:r>
      <w:r w:rsidRPr="008F6183">
        <w:rPr>
          <w:rFonts w:ascii="Times New Roman" w:hAnsi="Times New Roman" w:cs="Times New Roman"/>
        </w:rPr>
        <w:t>. 2019;12(7):dmm039347. doi:10.1242/dmm.039347</w:t>
      </w:r>
    </w:p>
    <w:p w14:paraId="0DA00F47"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39. </w:t>
      </w:r>
      <w:r w:rsidRPr="008F6183">
        <w:rPr>
          <w:rFonts w:ascii="Times New Roman" w:hAnsi="Times New Roman" w:cs="Times New Roman"/>
        </w:rPr>
        <w:tab/>
        <w:t xml:space="preserve">Adams JW, Cugola FR, Muotri AR. Brain Organoids as Tools for Modeling Human Neurodevelopmental Disorders. </w:t>
      </w:r>
      <w:r w:rsidRPr="008F6183">
        <w:rPr>
          <w:rFonts w:ascii="Times New Roman" w:hAnsi="Times New Roman" w:cs="Times New Roman"/>
          <w:i/>
          <w:iCs/>
        </w:rPr>
        <w:t>Physiology</w:t>
      </w:r>
      <w:r w:rsidRPr="008F6183">
        <w:rPr>
          <w:rFonts w:ascii="Times New Roman" w:hAnsi="Times New Roman" w:cs="Times New Roman"/>
        </w:rPr>
        <w:t>. 2019;34(5):365-375. doi:10.1152/physiol.00005.2019</w:t>
      </w:r>
    </w:p>
    <w:p w14:paraId="5076C9BE"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0. </w:t>
      </w:r>
      <w:r w:rsidRPr="008F6183">
        <w:rPr>
          <w:rFonts w:ascii="Times New Roman" w:hAnsi="Times New Roman" w:cs="Times New Roman"/>
        </w:rPr>
        <w:tab/>
        <w:t xml:space="preserve">Camp JG, Badsha F, Florio M, et al. Human cerebral organoids recapitulate gene expression programs of fetal neocortex development. </w:t>
      </w:r>
      <w:r w:rsidRPr="008F6183">
        <w:rPr>
          <w:rFonts w:ascii="Times New Roman" w:hAnsi="Times New Roman" w:cs="Times New Roman"/>
          <w:i/>
          <w:iCs/>
        </w:rPr>
        <w:t>Proc Natl Acad Sci U S A</w:t>
      </w:r>
      <w:r w:rsidRPr="008F6183">
        <w:rPr>
          <w:rFonts w:ascii="Times New Roman" w:hAnsi="Times New Roman" w:cs="Times New Roman"/>
        </w:rPr>
        <w:t>. 2015;112(51):15672-15677. doi:10.1073/pnas.1520760112</w:t>
      </w:r>
    </w:p>
    <w:p w14:paraId="78266BA4"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1. </w:t>
      </w:r>
      <w:r w:rsidRPr="008F6183">
        <w:rPr>
          <w:rFonts w:ascii="Times New Roman" w:hAnsi="Times New Roman" w:cs="Times New Roman"/>
        </w:rPr>
        <w:tab/>
        <w:t xml:space="preserve">Lancaster MA, Knoblich JA. Generation of Cerebral Organoids from Human Pluripotent Stem Cells. </w:t>
      </w:r>
      <w:r w:rsidRPr="008F6183">
        <w:rPr>
          <w:rFonts w:ascii="Times New Roman" w:hAnsi="Times New Roman" w:cs="Times New Roman"/>
          <w:i/>
          <w:iCs/>
        </w:rPr>
        <w:t>Nat Protoc</w:t>
      </w:r>
      <w:r w:rsidRPr="008F6183">
        <w:rPr>
          <w:rFonts w:ascii="Times New Roman" w:hAnsi="Times New Roman" w:cs="Times New Roman"/>
        </w:rPr>
        <w:t>. 2014;9(10):2329-2340. doi:10.1038/nprot.2014.158</w:t>
      </w:r>
    </w:p>
    <w:p w14:paraId="74FC68D0"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2. </w:t>
      </w:r>
      <w:r w:rsidRPr="008F6183">
        <w:rPr>
          <w:rFonts w:ascii="Times New Roman" w:hAnsi="Times New Roman" w:cs="Times New Roman"/>
        </w:rPr>
        <w:tab/>
        <w:t xml:space="preserve">Das D, Li J, Cheng L, Franco S, Mahairaki V. Human Forebrain Organoids from Induced Pluripotent Stem Cells: A Novel Approach to Model Repair of Ionizing Radiation-Induced DNA Damage in Human Neurons. </w:t>
      </w:r>
      <w:r w:rsidRPr="008F6183">
        <w:rPr>
          <w:rFonts w:ascii="Times New Roman" w:hAnsi="Times New Roman" w:cs="Times New Roman"/>
          <w:i/>
          <w:iCs/>
        </w:rPr>
        <w:t>Radiat Res</w:t>
      </w:r>
      <w:r w:rsidRPr="008F6183">
        <w:rPr>
          <w:rFonts w:ascii="Times New Roman" w:hAnsi="Times New Roman" w:cs="Times New Roman"/>
        </w:rPr>
        <w:t>. 2020;194(2):191-198. doi:10.1667/RR15567.1</w:t>
      </w:r>
    </w:p>
    <w:p w14:paraId="124DE5AE"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3. </w:t>
      </w:r>
      <w:r w:rsidRPr="008F6183">
        <w:rPr>
          <w:rFonts w:ascii="Times New Roman" w:hAnsi="Times New Roman" w:cs="Times New Roman"/>
        </w:rPr>
        <w:tab/>
        <w:t xml:space="preserve">Pariset E, Malkani S, Cekanaviciute E, Costes SV. Ionizing radiation-induced risks to the central nervous system and countermeasures in cellular and rodent models. </w:t>
      </w:r>
      <w:r w:rsidRPr="008F6183">
        <w:rPr>
          <w:rFonts w:ascii="Times New Roman" w:hAnsi="Times New Roman" w:cs="Times New Roman"/>
          <w:i/>
          <w:iCs/>
        </w:rPr>
        <w:t>Int J Radiat Biol</w:t>
      </w:r>
      <w:r w:rsidRPr="008F6183">
        <w:rPr>
          <w:rFonts w:ascii="Times New Roman" w:hAnsi="Times New Roman" w:cs="Times New Roman"/>
        </w:rPr>
        <w:t>. Published online September 18, 2020:1-47. doi:10.1080/09553002.2020.1820598</w:t>
      </w:r>
    </w:p>
    <w:p w14:paraId="51711043"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4. </w:t>
      </w:r>
      <w:r w:rsidRPr="008F6183">
        <w:rPr>
          <w:rFonts w:ascii="Times New Roman" w:hAnsi="Times New Roman" w:cs="Times New Roman"/>
        </w:rPr>
        <w:tab/>
        <w:t xml:space="preserve">Mills RJ, Parker BL, Quaife-Ryan GA, et al. Drug Screening in Human PSC-Cardiac Organoids Identifies Pro-proliferative Compounds Acting via the Mevalonate Pathway. </w:t>
      </w:r>
      <w:r w:rsidRPr="008F6183">
        <w:rPr>
          <w:rFonts w:ascii="Times New Roman" w:hAnsi="Times New Roman" w:cs="Times New Roman"/>
          <w:i/>
          <w:iCs/>
        </w:rPr>
        <w:t>Cell Stem Cell</w:t>
      </w:r>
      <w:r w:rsidRPr="008F6183">
        <w:rPr>
          <w:rFonts w:ascii="Times New Roman" w:hAnsi="Times New Roman" w:cs="Times New Roman"/>
        </w:rPr>
        <w:t>. 2019;24(6):895-907.e6. doi:10.1016/j.stem.2019.03.009</w:t>
      </w:r>
    </w:p>
    <w:p w14:paraId="7989C230"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5. </w:t>
      </w:r>
      <w:r w:rsidRPr="008F6183">
        <w:rPr>
          <w:rFonts w:ascii="Times New Roman" w:hAnsi="Times New Roman" w:cs="Times New Roman"/>
        </w:rPr>
        <w:tab/>
        <w:t xml:space="preserve">Voges HK, Mills RJ, Elliott DA, Parton RG, Porrello ER, Hudson JE. Development of a human cardiac organoid injury model reveals innate regenerative potential. </w:t>
      </w:r>
      <w:r w:rsidRPr="008F6183">
        <w:rPr>
          <w:rFonts w:ascii="Times New Roman" w:hAnsi="Times New Roman" w:cs="Times New Roman"/>
          <w:i/>
          <w:iCs/>
        </w:rPr>
        <w:t>Development</w:t>
      </w:r>
      <w:r w:rsidRPr="008F6183">
        <w:rPr>
          <w:rFonts w:ascii="Times New Roman" w:hAnsi="Times New Roman" w:cs="Times New Roman"/>
        </w:rPr>
        <w:t>. 2017;144(6):1118-1127. doi:10.1242/dev.143966</w:t>
      </w:r>
    </w:p>
    <w:p w14:paraId="34EBA233"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6. </w:t>
      </w:r>
      <w:r w:rsidRPr="008F6183">
        <w:rPr>
          <w:rFonts w:ascii="Times New Roman" w:hAnsi="Times New Roman" w:cs="Times New Roman"/>
        </w:rPr>
        <w:tab/>
        <w:t xml:space="preserve">Drakhlis L, Biswanath S, Farr C-M, et al. Human heart-forming organoids recapitulate early heart and foregut development. </w:t>
      </w:r>
      <w:r w:rsidRPr="008F6183">
        <w:rPr>
          <w:rFonts w:ascii="Times New Roman" w:hAnsi="Times New Roman" w:cs="Times New Roman"/>
          <w:i/>
          <w:iCs/>
        </w:rPr>
        <w:t>Nat Biotechnol</w:t>
      </w:r>
      <w:r w:rsidRPr="008F6183">
        <w:rPr>
          <w:rFonts w:ascii="Times New Roman" w:hAnsi="Times New Roman" w:cs="Times New Roman"/>
        </w:rPr>
        <w:t>. 2021;39(6):737-746. doi:10.1038/s41587-021-00815-9</w:t>
      </w:r>
    </w:p>
    <w:p w14:paraId="4EBA549F"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7. </w:t>
      </w:r>
      <w:r w:rsidRPr="008F6183">
        <w:rPr>
          <w:rFonts w:ascii="Times New Roman" w:hAnsi="Times New Roman" w:cs="Times New Roman"/>
        </w:rPr>
        <w:tab/>
        <w:t xml:space="preserve">Fleck JS, Sanchís-Calleja F, He Z, et al. Resolving organoid brain region identities by mapping single-cell genomic data to reference atlases. </w:t>
      </w:r>
      <w:r w:rsidRPr="008F6183">
        <w:rPr>
          <w:rFonts w:ascii="Times New Roman" w:hAnsi="Times New Roman" w:cs="Times New Roman"/>
          <w:i/>
          <w:iCs/>
        </w:rPr>
        <w:t>Cell Stem Cell</w:t>
      </w:r>
      <w:r w:rsidRPr="008F6183">
        <w:rPr>
          <w:rFonts w:ascii="Times New Roman" w:hAnsi="Times New Roman" w:cs="Times New Roman"/>
        </w:rPr>
        <w:t>. 2021;28(6):1148-1159.e8. doi:10.1016/j.stem.2021.02.015</w:t>
      </w:r>
    </w:p>
    <w:p w14:paraId="5D4D2649"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lastRenderedPageBreak/>
        <w:t xml:space="preserve">48. </w:t>
      </w:r>
      <w:r w:rsidRPr="008F6183">
        <w:rPr>
          <w:rFonts w:ascii="Times New Roman" w:hAnsi="Times New Roman" w:cs="Times New Roman"/>
        </w:rPr>
        <w:tab/>
        <w:t xml:space="preserve">Andersen J, Revah O, Miura Y, et al. Generation of Functional Human 3D Cortico-Motor Assembloids. </w:t>
      </w:r>
      <w:r w:rsidRPr="008F6183">
        <w:rPr>
          <w:rFonts w:ascii="Times New Roman" w:hAnsi="Times New Roman" w:cs="Times New Roman"/>
          <w:i/>
          <w:iCs/>
        </w:rPr>
        <w:t>Cell</w:t>
      </w:r>
      <w:r w:rsidRPr="008F6183">
        <w:rPr>
          <w:rFonts w:ascii="Times New Roman" w:hAnsi="Times New Roman" w:cs="Times New Roman"/>
        </w:rPr>
        <w:t>. 2020;183(7):1913-1929.e26. doi:10.1016/j.cell.2020.11.017</w:t>
      </w:r>
    </w:p>
    <w:p w14:paraId="73C2A624"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49. </w:t>
      </w:r>
      <w:r w:rsidRPr="008F6183">
        <w:rPr>
          <w:rFonts w:ascii="Times New Roman" w:hAnsi="Times New Roman" w:cs="Times New Roman"/>
        </w:rPr>
        <w:tab/>
        <w:t xml:space="preserve">Mahadevan AS, Long BL, Hu CW, et al. </w:t>
      </w:r>
      <w:r w:rsidRPr="008F6183">
        <w:rPr>
          <w:rFonts w:ascii="Times New Roman" w:hAnsi="Times New Roman" w:cs="Times New Roman"/>
          <w:i/>
          <w:iCs/>
        </w:rPr>
        <w:t>CytoNet: Spatiotemporal Network Analysis of Cell Communities</w:t>
      </w:r>
      <w:r w:rsidRPr="008F6183">
        <w:rPr>
          <w:rFonts w:ascii="Times New Roman" w:hAnsi="Times New Roman" w:cs="Times New Roman"/>
        </w:rPr>
        <w:t>.; 2021:180273. doi:10.1101/180273</w:t>
      </w:r>
    </w:p>
    <w:p w14:paraId="0D6CBB4D"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0. </w:t>
      </w:r>
      <w:r w:rsidRPr="008F6183">
        <w:rPr>
          <w:rFonts w:ascii="Times New Roman" w:hAnsi="Times New Roman" w:cs="Times New Roman"/>
        </w:rPr>
        <w:tab/>
        <w:t>Space Tango-Human Brain Organoids. Accessed October 17, 2021. https://www.nasa.gov/mission_pages/station/research/experiments/explorer/Investigation.html?#id=8024</w:t>
      </w:r>
    </w:p>
    <w:p w14:paraId="1F5A3524"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1. </w:t>
      </w:r>
      <w:r w:rsidRPr="008F6183">
        <w:rPr>
          <w:rFonts w:ascii="Times New Roman" w:hAnsi="Times New Roman" w:cs="Times New Roman"/>
        </w:rPr>
        <w:tab/>
        <w:t xml:space="preserve">Gordon A, Yoon S-J, Tran SS, et al. Long-term maturation of human cortical organoids matches key early postnatal transitions. </w:t>
      </w:r>
      <w:r w:rsidRPr="008F6183">
        <w:rPr>
          <w:rFonts w:ascii="Times New Roman" w:hAnsi="Times New Roman" w:cs="Times New Roman"/>
          <w:i/>
          <w:iCs/>
        </w:rPr>
        <w:t>Nat Neurosci</w:t>
      </w:r>
      <w:r w:rsidRPr="008F6183">
        <w:rPr>
          <w:rFonts w:ascii="Times New Roman" w:hAnsi="Times New Roman" w:cs="Times New Roman"/>
        </w:rPr>
        <w:t>. 2021;24(3):331-342. doi:10.1038/s41593-021-00802-y</w:t>
      </w:r>
    </w:p>
    <w:p w14:paraId="62B57A72" w14:textId="36F1D49C" w:rsidR="006E2372" w:rsidRDefault="006E2372" w:rsidP="006E2372">
      <w:pPr>
        <w:pStyle w:val="Bibliography"/>
        <w:rPr>
          <w:rFonts w:ascii="Times New Roman" w:hAnsi="Times New Roman" w:cs="Times New Roman"/>
        </w:rPr>
      </w:pPr>
      <w:r w:rsidRPr="008F6183">
        <w:rPr>
          <w:rFonts w:ascii="Times New Roman" w:hAnsi="Times New Roman" w:cs="Times New Roman"/>
        </w:rPr>
        <w:t xml:space="preserve">52. </w:t>
      </w:r>
      <w:r w:rsidRPr="008F6183">
        <w:rPr>
          <w:rFonts w:ascii="Times New Roman" w:hAnsi="Times New Roman" w:cs="Times New Roman"/>
        </w:rPr>
        <w:tab/>
        <w:t xml:space="preserve">Bircsak KM, DeBiasio R, Miedel M, et al. A 3D microfluidic liver model for high throughput compound toxicity screening in the OrganoPlate®. </w:t>
      </w:r>
      <w:r w:rsidRPr="008F6183">
        <w:rPr>
          <w:rFonts w:ascii="Times New Roman" w:hAnsi="Times New Roman" w:cs="Times New Roman"/>
          <w:i/>
          <w:iCs/>
        </w:rPr>
        <w:t>Toxicology</w:t>
      </w:r>
      <w:r w:rsidRPr="008F6183">
        <w:rPr>
          <w:rFonts w:ascii="Times New Roman" w:hAnsi="Times New Roman" w:cs="Times New Roman"/>
        </w:rPr>
        <w:t xml:space="preserve">. 2021;450:152667. </w:t>
      </w:r>
      <w:proofErr w:type="gramStart"/>
      <w:r w:rsidRPr="008F6183">
        <w:rPr>
          <w:rFonts w:ascii="Times New Roman" w:hAnsi="Times New Roman" w:cs="Times New Roman"/>
        </w:rPr>
        <w:t>doi:10.1016/j.tox</w:t>
      </w:r>
      <w:proofErr w:type="gramEnd"/>
      <w:r w:rsidRPr="008F6183">
        <w:rPr>
          <w:rFonts w:ascii="Times New Roman" w:hAnsi="Times New Roman" w:cs="Times New Roman"/>
        </w:rPr>
        <w:t>.2020.152667</w:t>
      </w:r>
    </w:p>
    <w:p w14:paraId="08419FC1" w14:textId="77777777" w:rsidR="00C57184" w:rsidRDefault="00C57184" w:rsidP="00C57184">
      <w:pPr>
        <w:rPr>
          <w:color w:val="203864"/>
        </w:rPr>
      </w:pPr>
      <w:r>
        <w:rPr>
          <w:i/>
          <w:iCs/>
          <w:color w:val="203864"/>
        </w:rPr>
        <w:t>Trade</w:t>
      </w:r>
      <w:r>
        <w:rPr>
          <w:i/>
          <w:iCs/>
          <w:color w:val="203864"/>
          <w:spacing w:val="-5"/>
        </w:rPr>
        <w:t xml:space="preserve"> </w:t>
      </w:r>
      <w:r>
        <w:rPr>
          <w:i/>
          <w:iCs/>
          <w:color w:val="203864"/>
        </w:rPr>
        <w:t>names</w:t>
      </w:r>
      <w:r>
        <w:rPr>
          <w:i/>
          <w:iCs/>
          <w:color w:val="203864"/>
          <w:spacing w:val="-5"/>
        </w:rPr>
        <w:t xml:space="preserve"> </w:t>
      </w:r>
      <w:r>
        <w:rPr>
          <w:i/>
          <w:iCs/>
          <w:color w:val="203864"/>
        </w:rPr>
        <w:t>and</w:t>
      </w:r>
      <w:r>
        <w:rPr>
          <w:i/>
          <w:iCs/>
          <w:color w:val="203864"/>
          <w:spacing w:val="-5"/>
        </w:rPr>
        <w:t xml:space="preserve"> </w:t>
      </w:r>
      <w:r>
        <w:rPr>
          <w:i/>
          <w:iCs/>
          <w:color w:val="203864"/>
        </w:rPr>
        <w:t>trademarks</w:t>
      </w:r>
      <w:r>
        <w:rPr>
          <w:i/>
          <w:iCs/>
          <w:color w:val="203864"/>
          <w:spacing w:val="-5"/>
        </w:rPr>
        <w:t xml:space="preserve"> </w:t>
      </w:r>
      <w:r>
        <w:rPr>
          <w:i/>
          <w:iCs/>
          <w:color w:val="203864"/>
        </w:rPr>
        <w:t>are</w:t>
      </w:r>
      <w:r>
        <w:rPr>
          <w:i/>
          <w:iCs/>
          <w:color w:val="203864"/>
          <w:spacing w:val="-5"/>
        </w:rPr>
        <w:t xml:space="preserve"> </w:t>
      </w:r>
      <w:r>
        <w:rPr>
          <w:i/>
          <w:iCs/>
          <w:color w:val="203864"/>
        </w:rPr>
        <w:t>used</w:t>
      </w:r>
      <w:r>
        <w:rPr>
          <w:i/>
          <w:iCs/>
          <w:color w:val="203864"/>
          <w:spacing w:val="-5"/>
        </w:rPr>
        <w:t xml:space="preserve"> </w:t>
      </w:r>
      <w:r>
        <w:rPr>
          <w:i/>
          <w:iCs/>
          <w:color w:val="203864"/>
        </w:rPr>
        <w:t>in</w:t>
      </w:r>
      <w:r>
        <w:rPr>
          <w:i/>
          <w:iCs/>
          <w:color w:val="203864"/>
          <w:spacing w:val="-5"/>
        </w:rPr>
        <w:t xml:space="preserve"> </w:t>
      </w:r>
      <w:r>
        <w:rPr>
          <w:i/>
          <w:iCs/>
          <w:color w:val="203864"/>
        </w:rPr>
        <w:t>this</w:t>
      </w:r>
      <w:r>
        <w:rPr>
          <w:i/>
          <w:iCs/>
          <w:color w:val="203864"/>
          <w:spacing w:val="-6"/>
        </w:rPr>
        <w:t xml:space="preserve"> </w:t>
      </w:r>
      <w:r>
        <w:rPr>
          <w:i/>
          <w:iCs/>
          <w:color w:val="203864"/>
        </w:rPr>
        <w:t>report</w:t>
      </w:r>
      <w:r>
        <w:rPr>
          <w:i/>
          <w:iCs/>
          <w:color w:val="203864"/>
          <w:spacing w:val="-5"/>
        </w:rPr>
        <w:t xml:space="preserve"> </w:t>
      </w:r>
      <w:r>
        <w:rPr>
          <w:i/>
          <w:iCs/>
          <w:color w:val="203864"/>
        </w:rPr>
        <w:t>for</w:t>
      </w:r>
      <w:r>
        <w:rPr>
          <w:i/>
          <w:iCs/>
          <w:color w:val="203864"/>
          <w:spacing w:val="-5"/>
        </w:rPr>
        <w:t xml:space="preserve"> </w:t>
      </w:r>
      <w:r>
        <w:rPr>
          <w:i/>
          <w:iCs/>
          <w:color w:val="203864"/>
        </w:rPr>
        <w:t>identification</w:t>
      </w:r>
      <w:r>
        <w:rPr>
          <w:i/>
          <w:iCs/>
          <w:color w:val="203864"/>
          <w:spacing w:val="-5"/>
        </w:rPr>
        <w:t xml:space="preserve"> </w:t>
      </w:r>
      <w:r>
        <w:rPr>
          <w:i/>
          <w:iCs/>
          <w:color w:val="203864"/>
        </w:rPr>
        <w:t>only.</w:t>
      </w:r>
      <w:r>
        <w:rPr>
          <w:i/>
          <w:iCs/>
          <w:color w:val="203864"/>
          <w:spacing w:val="-5"/>
        </w:rPr>
        <w:t xml:space="preserve"> </w:t>
      </w:r>
      <w:r>
        <w:rPr>
          <w:i/>
          <w:iCs/>
          <w:color w:val="203864"/>
        </w:rPr>
        <w:t>Their</w:t>
      </w:r>
      <w:r>
        <w:rPr>
          <w:i/>
          <w:iCs/>
          <w:color w:val="203864"/>
          <w:spacing w:val="-5"/>
        </w:rPr>
        <w:t xml:space="preserve"> </w:t>
      </w:r>
      <w:r>
        <w:rPr>
          <w:i/>
          <w:iCs/>
          <w:color w:val="203864"/>
        </w:rPr>
        <w:t>usage</w:t>
      </w:r>
      <w:r>
        <w:rPr>
          <w:i/>
          <w:iCs/>
          <w:color w:val="203864"/>
          <w:spacing w:val="-5"/>
        </w:rPr>
        <w:t xml:space="preserve"> </w:t>
      </w:r>
      <w:r>
        <w:rPr>
          <w:i/>
          <w:iCs/>
          <w:color w:val="203864"/>
        </w:rPr>
        <w:t>does not</w:t>
      </w:r>
      <w:r>
        <w:rPr>
          <w:i/>
          <w:iCs/>
          <w:color w:val="203864"/>
          <w:spacing w:val="-7"/>
        </w:rPr>
        <w:t xml:space="preserve"> </w:t>
      </w:r>
      <w:r>
        <w:rPr>
          <w:i/>
          <w:iCs/>
          <w:color w:val="203864"/>
        </w:rPr>
        <w:t>constitute</w:t>
      </w:r>
      <w:r>
        <w:rPr>
          <w:i/>
          <w:iCs/>
          <w:color w:val="203864"/>
          <w:spacing w:val="-6"/>
        </w:rPr>
        <w:t xml:space="preserve"> </w:t>
      </w:r>
      <w:r>
        <w:rPr>
          <w:i/>
          <w:iCs/>
          <w:color w:val="203864"/>
        </w:rPr>
        <w:t>an</w:t>
      </w:r>
      <w:r>
        <w:rPr>
          <w:i/>
          <w:iCs/>
          <w:color w:val="203864"/>
          <w:spacing w:val="-6"/>
        </w:rPr>
        <w:t xml:space="preserve"> </w:t>
      </w:r>
      <w:r>
        <w:rPr>
          <w:i/>
          <w:iCs/>
          <w:color w:val="203864"/>
        </w:rPr>
        <w:t>official</w:t>
      </w:r>
      <w:r>
        <w:rPr>
          <w:i/>
          <w:iCs/>
          <w:color w:val="203864"/>
          <w:spacing w:val="-6"/>
        </w:rPr>
        <w:t xml:space="preserve"> </w:t>
      </w:r>
      <w:r>
        <w:rPr>
          <w:i/>
          <w:iCs/>
          <w:color w:val="203864"/>
        </w:rPr>
        <w:t>endorsement,</w:t>
      </w:r>
      <w:r>
        <w:rPr>
          <w:i/>
          <w:iCs/>
          <w:color w:val="203864"/>
          <w:spacing w:val="-6"/>
        </w:rPr>
        <w:t xml:space="preserve"> </w:t>
      </w:r>
      <w:r>
        <w:rPr>
          <w:i/>
          <w:iCs/>
          <w:color w:val="203864"/>
        </w:rPr>
        <w:t>either</w:t>
      </w:r>
      <w:r>
        <w:rPr>
          <w:i/>
          <w:iCs/>
          <w:color w:val="203864"/>
          <w:spacing w:val="-7"/>
        </w:rPr>
        <w:t xml:space="preserve"> </w:t>
      </w:r>
      <w:r>
        <w:rPr>
          <w:i/>
          <w:iCs/>
          <w:color w:val="203864"/>
        </w:rPr>
        <w:t>expressed</w:t>
      </w:r>
      <w:r>
        <w:rPr>
          <w:i/>
          <w:iCs/>
          <w:color w:val="203864"/>
          <w:spacing w:val="-6"/>
        </w:rPr>
        <w:t xml:space="preserve"> </w:t>
      </w:r>
      <w:r>
        <w:rPr>
          <w:i/>
          <w:iCs/>
          <w:color w:val="203864"/>
        </w:rPr>
        <w:t>or</w:t>
      </w:r>
      <w:r>
        <w:rPr>
          <w:i/>
          <w:iCs/>
          <w:color w:val="203864"/>
          <w:spacing w:val="-6"/>
        </w:rPr>
        <w:t xml:space="preserve"> </w:t>
      </w:r>
      <w:r>
        <w:rPr>
          <w:i/>
          <w:iCs/>
          <w:color w:val="203864"/>
        </w:rPr>
        <w:t>implied,</w:t>
      </w:r>
      <w:r>
        <w:rPr>
          <w:i/>
          <w:iCs/>
          <w:color w:val="203864"/>
          <w:spacing w:val="-6"/>
        </w:rPr>
        <w:t xml:space="preserve"> </w:t>
      </w:r>
      <w:r>
        <w:rPr>
          <w:i/>
          <w:iCs/>
          <w:color w:val="203864"/>
        </w:rPr>
        <w:t>by</w:t>
      </w:r>
      <w:r>
        <w:rPr>
          <w:i/>
          <w:iCs/>
          <w:color w:val="203864"/>
          <w:spacing w:val="-7"/>
        </w:rPr>
        <w:t xml:space="preserve"> </w:t>
      </w:r>
      <w:r>
        <w:rPr>
          <w:i/>
          <w:iCs/>
          <w:color w:val="203864"/>
        </w:rPr>
        <w:t>the</w:t>
      </w:r>
      <w:r>
        <w:rPr>
          <w:i/>
          <w:iCs/>
          <w:color w:val="203864"/>
          <w:spacing w:val="-6"/>
        </w:rPr>
        <w:t xml:space="preserve"> </w:t>
      </w:r>
      <w:r>
        <w:rPr>
          <w:i/>
          <w:iCs/>
          <w:color w:val="203864"/>
        </w:rPr>
        <w:t>National</w:t>
      </w:r>
      <w:r>
        <w:rPr>
          <w:i/>
          <w:iCs/>
          <w:color w:val="203864"/>
          <w:spacing w:val="-6"/>
        </w:rPr>
        <w:t xml:space="preserve"> </w:t>
      </w:r>
      <w:r>
        <w:rPr>
          <w:i/>
          <w:iCs/>
          <w:color w:val="203864"/>
        </w:rPr>
        <w:t>Aeronautics</w:t>
      </w:r>
      <w:r>
        <w:rPr>
          <w:i/>
          <w:iCs/>
          <w:color w:val="203864"/>
          <w:spacing w:val="-6"/>
        </w:rPr>
        <w:t xml:space="preserve"> </w:t>
      </w:r>
      <w:r>
        <w:rPr>
          <w:i/>
          <w:iCs/>
          <w:color w:val="203864"/>
        </w:rPr>
        <w:t>and Space</w:t>
      </w:r>
      <w:r>
        <w:rPr>
          <w:i/>
          <w:iCs/>
          <w:color w:val="203864"/>
          <w:spacing w:val="-23"/>
        </w:rPr>
        <w:t xml:space="preserve"> </w:t>
      </w:r>
      <w:r>
        <w:rPr>
          <w:i/>
          <w:iCs/>
          <w:color w:val="203864"/>
        </w:rPr>
        <w:t>Administration</w:t>
      </w:r>
    </w:p>
    <w:p w14:paraId="2352B4E1" w14:textId="77777777" w:rsidR="00C57184" w:rsidRPr="00C57184" w:rsidRDefault="00C57184" w:rsidP="00C57184"/>
    <w:p w14:paraId="6727557B"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3. </w:t>
      </w:r>
      <w:r w:rsidRPr="008F6183">
        <w:rPr>
          <w:rFonts w:ascii="Times New Roman" w:hAnsi="Times New Roman" w:cs="Times New Roman"/>
        </w:rPr>
        <w:tab/>
        <w:t xml:space="preserve">Bondar RL. The Neurolab Spacelab Mission: Neuroscience Research in Space: Results From the STS-90, Neurolab Spacelab Mission. </w:t>
      </w:r>
      <w:r w:rsidRPr="008F6183">
        <w:rPr>
          <w:rFonts w:ascii="Times New Roman" w:hAnsi="Times New Roman" w:cs="Times New Roman"/>
          <w:i/>
          <w:iCs/>
        </w:rPr>
        <w:t>Arch Neurol</w:t>
      </w:r>
      <w:r w:rsidRPr="008F6183">
        <w:rPr>
          <w:rFonts w:ascii="Times New Roman" w:hAnsi="Times New Roman" w:cs="Times New Roman"/>
        </w:rPr>
        <w:t>. 2005;62(8):1314. doi:10.1001/archneur.62.8.1314-b</w:t>
      </w:r>
    </w:p>
    <w:p w14:paraId="6B07495D"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4. </w:t>
      </w:r>
      <w:r w:rsidRPr="008F6183">
        <w:rPr>
          <w:rFonts w:ascii="Times New Roman" w:hAnsi="Times New Roman" w:cs="Times New Roman"/>
        </w:rPr>
        <w:tab/>
        <w:t>Tabor A. Rodent Research for Human Health, in Space and on Earth. NASA. Published December 8, 2017. Accessed October 17, 2021. http://www.nasa.gov/ames/rodent-research</w:t>
      </w:r>
    </w:p>
    <w:p w14:paraId="11967464"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5. </w:t>
      </w:r>
      <w:r w:rsidRPr="008F6183">
        <w:rPr>
          <w:rFonts w:ascii="Times New Roman" w:hAnsi="Times New Roman" w:cs="Times New Roman"/>
        </w:rPr>
        <w:tab/>
        <w:t xml:space="preserve">Simonsen LC, Slaba TC, Guida P, Rusek A. NASA’s first ground-based Galactic Cosmic Ray Simulator: Enabling a new era in space radiobiology research. </w:t>
      </w:r>
      <w:r w:rsidRPr="008F6183">
        <w:rPr>
          <w:rFonts w:ascii="Times New Roman" w:hAnsi="Times New Roman" w:cs="Times New Roman"/>
          <w:i/>
          <w:iCs/>
        </w:rPr>
        <w:t>PLOS Biol</w:t>
      </w:r>
      <w:r w:rsidRPr="008F6183">
        <w:rPr>
          <w:rFonts w:ascii="Times New Roman" w:hAnsi="Times New Roman" w:cs="Times New Roman"/>
        </w:rPr>
        <w:t>. 2020;18(5):e3000669. doi:10.1371/journal.pbio.3000669</w:t>
      </w:r>
    </w:p>
    <w:p w14:paraId="53FBE0B1"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6. </w:t>
      </w:r>
      <w:r w:rsidRPr="008F6183">
        <w:rPr>
          <w:rFonts w:ascii="Times New Roman" w:hAnsi="Times New Roman" w:cs="Times New Roman"/>
        </w:rPr>
        <w:tab/>
        <w:t xml:space="preserve">Choi SY, Saravia-Butler A, Shirazi-Fard Y, et al. Validation of a New Rodent Experimental System to Investigate Consequences of Long Duration Space Habitation. </w:t>
      </w:r>
      <w:r w:rsidRPr="008F6183">
        <w:rPr>
          <w:rFonts w:ascii="Times New Roman" w:hAnsi="Times New Roman" w:cs="Times New Roman"/>
          <w:i/>
          <w:iCs/>
        </w:rPr>
        <w:t>Sci Rep</w:t>
      </w:r>
      <w:r w:rsidRPr="008F6183">
        <w:rPr>
          <w:rFonts w:ascii="Times New Roman" w:hAnsi="Times New Roman" w:cs="Times New Roman"/>
        </w:rPr>
        <w:t>. 2020;10(1):2336. doi:10.1038/s41598-020-58898-4</w:t>
      </w:r>
    </w:p>
    <w:p w14:paraId="00E7C145"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7. </w:t>
      </w:r>
      <w:r w:rsidRPr="008F6183">
        <w:rPr>
          <w:rFonts w:ascii="Times New Roman" w:hAnsi="Times New Roman" w:cs="Times New Roman"/>
        </w:rPr>
        <w:tab/>
        <w:t xml:space="preserve">Schuman CD, Potok TE, Patton RM, et al. A Survey of Neuromorphic Computing and Neural Networks in Hardware. </w:t>
      </w:r>
      <w:r w:rsidRPr="008F6183">
        <w:rPr>
          <w:rFonts w:ascii="Times New Roman" w:hAnsi="Times New Roman" w:cs="Times New Roman"/>
          <w:i/>
          <w:iCs/>
        </w:rPr>
        <w:t>ArXiv170506963 Cs</w:t>
      </w:r>
      <w:r w:rsidRPr="008F6183">
        <w:rPr>
          <w:rFonts w:ascii="Times New Roman" w:hAnsi="Times New Roman" w:cs="Times New Roman"/>
        </w:rPr>
        <w:t>. Published online May 19, 2017. Accessed October 12, 2021. http://arxiv.org/abs/1705.06963</w:t>
      </w:r>
    </w:p>
    <w:p w14:paraId="55EE14CF"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8. </w:t>
      </w:r>
      <w:r w:rsidRPr="008F6183">
        <w:rPr>
          <w:rFonts w:ascii="Times New Roman" w:hAnsi="Times New Roman" w:cs="Times New Roman"/>
        </w:rPr>
        <w:tab/>
        <w:t xml:space="preserve">Amunts K, Knoll AC, Lippert T, et al. The Human Brain Project-Synergy between neuroscience, computing, informatics, and brain-inspired technologies. </w:t>
      </w:r>
      <w:r w:rsidRPr="008F6183">
        <w:rPr>
          <w:rFonts w:ascii="Times New Roman" w:hAnsi="Times New Roman" w:cs="Times New Roman"/>
          <w:i/>
          <w:iCs/>
        </w:rPr>
        <w:t>PLoS Biol</w:t>
      </w:r>
      <w:r w:rsidRPr="008F6183">
        <w:rPr>
          <w:rFonts w:ascii="Times New Roman" w:hAnsi="Times New Roman" w:cs="Times New Roman"/>
        </w:rPr>
        <w:t>. 2019;17(7):e3000344. doi:10.1371/journal.pbio.3000344</w:t>
      </w:r>
    </w:p>
    <w:p w14:paraId="29A13181"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59. </w:t>
      </w:r>
      <w:r w:rsidRPr="008F6183">
        <w:rPr>
          <w:rFonts w:ascii="Times New Roman" w:hAnsi="Times New Roman" w:cs="Times New Roman"/>
        </w:rPr>
        <w:tab/>
        <w:t xml:space="preserve">Calimera A, Macii E, Poncino M. The Human Brain Project and neuromorphic computing. </w:t>
      </w:r>
      <w:r w:rsidRPr="008F6183">
        <w:rPr>
          <w:rFonts w:ascii="Times New Roman" w:hAnsi="Times New Roman" w:cs="Times New Roman"/>
          <w:i/>
          <w:iCs/>
        </w:rPr>
        <w:t>Funct Neurol</w:t>
      </w:r>
      <w:r w:rsidRPr="008F6183">
        <w:rPr>
          <w:rFonts w:ascii="Times New Roman" w:hAnsi="Times New Roman" w:cs="Times New Roman"/>
        </w:rPr>
        <w:t>. 2013;28(3):191-196.</w:t>
      </w:r>
    </w:p>
    <w:p w14:paraId="27F4DAD0"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lastRenderedPageBreak/>
        <w:t xml:space="preserve">60. </w:t>
      </w:r>
      <w:r w:rsidRPr="008F6183">
        <w:rPr>
          <w:rFonts w:ascii="Times New Roman" w:hAnsi="Times New Roman" w:cs="Times New Roman"/>
        </w:rPr>
        <w:tab/>
        <w:t xml:space="preserve">Roy-O’Reilly M, Mulavara A, Williams T. A review of alterations to the brain during spaceflight and the potential relevance to crew in long-duration space exploration. </w:t>
      </w:r>
      <w:r w:rsidRPr="008F6183">
        <w:rPr>
          <w:rFonts w:ascii="Times New Roman" w:hAnsi="Times New Roman" w:cs="Times New Roman"/>
          <w:i/>
          <w:iCs/>
        </w:rPr>
        <w:t>Npj Microgravity</w:t>
      </w:r>
      <w:r w:rsidRPr="008F6183">
        <w:rPr>
          <w:rFonts w:ascii="Times New Roman" w:hAnsi="Times New Roman" w:cs="Times New Roman"/>
        </w:rPr>
        <w:t>. 2021;7(1):1-9. doi:10.1038/s41526-021-00133-z</w:t>
      </w:r>
    </w:p>
    <w:p w14:paraId="777B12D5"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61. </w:t>
      </w:r>
      <w:r w:rsidRPr="008F6183">
        <w:rPr>
          <w:rFonts w:ascii="Times New Roman" w:hAnsi="Times New Roman" w:cs="Times New Roman"/>
        </w:rPr>
        <w:tab/>
        <w:t xml:space="preserve">Matar M, Gokoglu SA, Prelich MT, et al. Machine Learning Models to Predict Cognitive Impairment of Rodents Subjected to Space Radiation. </w:t>
      </w:r>
      <w:r w:rsidRPr="008F6183">
        <w:rPr>
          <w:rFonts w:ascii="Times New Roman" w:hAnsi="Times New Roman" w:cs="Times New Roman"/>
          <w:i/>
          <w:iCs/>
        </w:rPr>
        <w:t>Front Syst Neurosci</w:t>
      </w:r>
      <w:r w:rsidRPr="008F6183">
        <w:rPr>
          <w:rFonts w:ascii="Times New Roman" w:hAnsi="Times New Roman" w:cs="Times New Roman"/>
        </w:rPr>
        <w:t>. 2021;15:713131. doi:10.3389/fnsys.2021.713131</w:t>
      </w:r>
    </w:p>
    <w:p w14:paraId="478E7B33"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62. </w:t>
      </w:r>
      <w:r w:rsidRPr="008F6183">
        <w:rPr>
          <w:rFonts w:ascii="Times New Roman" w:hAnsi="Times New Roman" w:cs="Times New Roman"/>
        </w:rPr>
        <w:tab/>
        <w:t xml:space="preserve">Markowitz JE, Gillis WF, Beron CC, et al. The striatum organizes 3D behavior via moment-to-moment action selection. </w:t>
      </w:r>
      <w:r w:rsidRPr="008F6183">
        <w:rPr>
          <w:rFonts w:ascii="Times New Roman" w:hAnsi="Times New Roman" w:cs="Times New Roman"/>
          <w:i/>
          <w:iCs/>
        </w:rPr>
        <w:t>Cell</w:t>
      </w:r>
      <w:r w:rsidRPr="008F6183">
        <w:rPr>
          <w:rFonts w:ascii="Times New Roman" w:hAnsi="Times New Roman" w:cs="Times New Roman"/>
        </w:rPr>
        <w:t>. 2018;174(1):44-58.e17. doi:10.1016/j.cell.2018.04.019</w:t>
      </w:r>
    </w:p>
    <w:p w14:paraId="40193D40"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63. </w:t>
      </w:r>
      <w:r w:rsidRPr="008F6183">
        <w:rPr>
          <w:rFonts w:ascii="Times New Roman" w:hAnsi="Times New Roman" w:cs="Times New Roman"/>
        </w:rPr>
        <w:tab/>
        <w:t xml:space="preserve">Gillies RJ, Kinahan PE, Hricak H. Radiomics: Images Are More than Pictures, They Are Data. </w:t>
      </w:r>
      <w:r w:rsidRPr="008F6183">
        <w:rPr>
          <w:rFonts w:ascii="Times New Roman" w:hAnsi="Times New Roman" w:cs="Times New Roman"/>
          <w:i/>
          <w:iCs/>
        </w:rPr>
        <w:t>Radiology</w:t>
      </w:r>
      <w:r w:rsidRPr="008F6183">
        <w:rPr>
          <w:rFonts w:ascii="Times New Roman" w:hAnsi="Times New Roman" w:cs="Times New Roman"/>
        </w:rPr>
        <w:t>. 2016;278(2):563-577. doi:10.1148/radiol.2015151169</w:t>
      </w:r>
    </w:p>
    <w:p w14:paraId="234FA568"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64. </w:t>
      </w:r>
      <w:r w:rsidRPr="008F6183">
        <w:rPr>
          <w:rFonts w:ascii="Times New Roman" w:hAnsi="Times New Roman" w:cs="Times New Roman"/>
        </w:rPr>
        <w:tab/>
        <w:t xml:space="preserve">Becker AS, Schneider MA, Wurnig MC, Wagner M, Clavien PA, Boss A. Radiomics of liver MRI predict metastases in mice. </w:t>
      </w:r>
      <w:r w:rsidRPr="008F6183">
        <w:rPr>
          <w:rFonts w:ascii="Times New Roman" w:hAnsi="Times New Roman" w:cs="Times New Roman"/>
          <w:i/>
          <w:iCs/>
        </w:rPr>
        <w:t>Eur Radiol Exp</w:t>
      </w:r>
      <w:r w:rsidRPr="008F6183">
        <w:rPr>
          <w:rFonts w:ascii="Times New Roman" w:hAnsi="Times New Roman" w:cs="Times New Roman"/>
        </w:rPr>
        <w:t>. 2018;2:11. doi:10.1186/s41747-018-0044-7</w:t>
      </w:r>
    </w:p>
    <w:p w14:paraId="41894280" w14:textId="77777777" w:rsidR="006E2372" w:rsidRPr="008F6183" w:rsidRDefault="006E2372" w:rsidP="006E2372">
      <w:pPr>
        <w:pStyle w:val="Bibliography"/>
        <w:rPr>
          <w:rFonts w:ascii="Times New Roman" w:hAnsi="Times New Roman" w:cs="Times New Roman"/>
        </w:rPr>
      </w:pPr>
      <w:r w:rsidRPr="008F6183">
        <w:rPr>
          <w:rFonts w:ascii="Times New Roman" w:hAnsi="Times New Roman" w:cs="Times New Roman"/>
        </w:rPr>
        <w:t xml:space="preserve">65. </w:t>
      </w:r>
      <w:r w:rsidRPr="008F6183">
        <w:rPr>
          <w:rFonts w:ascii="Times New Roman" w:hAnsi="Times New Roman" w:cs="Times New Roman"/>
        </w:rPr>
        <w:tab/>
        <w:t xml:space="preserve">Salvatore C, Castiglioni I, Cerasa A. Radiomics approach in the neurodegenerative brain. </w:t>
      </w:r>
      <w:r w:rsidRPr="008F6183">
        <w:rPr>
          <w:rFonts w:ascii="Times New Roman" w:hAnsi="Times New Roman" w:cs="Times New Roman"/>
          <w:i/>
          <w:iCs/>
        </w:rPr>
        <w:t>Aging Clin Exp Res</w:t>
      </w:r>
      <w:r w:rsidRPr="008F6183">
        <w:rPr>
          <w:rFonts w:ascii="Times New Roman" w:hAnsi="Times New Roman" w:cs="Times New Roman"/>
        </w:rPr>
        <w:t>. 2021;33(6):1709-1711. doi:10.1007/s40520-019-01299-z</w:t>
      </w:r>
    </w:p>
    <w:p w14:paraId="79923040" w14:textId="5A8F6531" w:rsidR="00BB6C10" w:rsidRPr="008F6183" w:rsidRDefault="00EA446F">
      <w:pPr>
        <w:rPr>
          <w:rFonts w:ascii="Times New Roman" w:hAnsi="Times New Roman" w:cs="Times New Roman"/>
        </w:rPr>
      </w:pPr>
      <w:r w:rsidRPr="008F6183">
        <w:rPr>
          <w:rFonts w:ascii="Times New Roman" w:hAnsi="Times New Roman" w:cs="Times New Roman"/>
          <w:b/>
          <w:bCs/>
        </w:rPr>
        <w:fldChar w:fldCharType="end"/>
      </w:r>
    </w:p>
    <w:sectPr w:rsidR="00BB6C10" w:rsidRPr="008F6183" w:rsidSect="00FB40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79B4C4" w14:textId="77777777" w:rsidR="006664C4" w:rsidRDefault="006664C4" w:rsidP="008A3B22">
      <w:r>
        <w:separator/>
      </w:r>
    </w:p>
  </w:endnote>
  <w:endnote w:type="continuationSeparator" w:id="0">
    <w:p w14:paraId="26996DE1" w14:textId="77777777" w:rsidR="006664C4" w:rsidRDefault="006664C4" w:rsidP="008A3B22">
      <w:r>
        <w:continuationSeparator/>
      </w:r>
    </w:p>
  </w:endnote>
  <w:endnote w:type="continuationNotice" w:id="1">
    <w:p w14:paraId="4672DBC3" w14:textId="77777777" w:rsidR="006664C4" w:rsidRDefault="006664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2A2F70" w14:textId="77777777" w:rsidR="006664C4" w:rsidRDefault="006664C4" w:rsidP="008A3B22">
      <w:r>
        <w:separator/>
      </w:r>
    </w:p>
  </w:footnote>
  <w:footnote w:type="continuationSeparator" w:id="0">
    <w:p w14:paraId="5AD63EEB" w14:textId="77777777" w:rsidR="006664C4" w:rsidRDefault="006664C4" w:rsidP="008A3B22">
      <w:r>
        <w:continuationSeparator/>
      </w:r>
    </w:p>
  </w:footnote>
  <w:footnote w:type="continuationNotice" w:id="1">
    <w:p w14:paraId="601BCC9F" w14:textId="77777777" w:rsidR="006664C4" w:rsidRDefault="006664C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ED7CE5"/>
    <w:multiLevelType w:val="multilevel"/>
    <w:tmpl w:val="5F50FE38"/>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DB34A3F"/>
    <w:multiLevelType w:val="hybridMultilevel"/>
    <w:tmpl w:val="BA524E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F2221E"/>
    <w:multiLevelType w:val="hybridMultilevel"/>
    <w:tmpl w:val="43EE8588"/>
    <w:lvl w:ilvl="0" w:tplc="F0A80C30">
      <w:start w:val="2"/>
      <w:numFmt w:val="decimal"/>
      <w:lvlText w:val="%1."/>
      <w:lvlJc w:val="left"/>
      <w:pPr>
        <w:ind w:left="5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7C72E9"/>
    <w:multiLevelType w:val="multilevel"/>
    <w:tmpl w:val="40B6F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E6954F9"/>
    <w:multiLevelType w:val="multilevel"/>
    <w:tmpl w:val="543868B0"/>
    <w:lvl w:ilvl="0">
      <w:start w:val="1"/>
      <w:numFmt w:val="bullet"/>
      <w:lvlText w:val=""/>
      <w:lvlJc w:val="left"/>
      <w:pPr>
        <w:tabs>
          <w:tab w:val="num" w:pos="3600"/>
        </w:tabs>
        <w:ind w:left="3600" w:hanging="360"/>
      </w:pPr>
      <w:rPr>
        <w:rFonts w:ascii="Symbol" w:hAnsi="Symbol" w:hint="default"/>
        <w:sz w:val="20"/>
      </w:rPr>
    </w:lvl>
    <w:lvl w:ilvl="1" w:tentative="1">
      <w:start w:val="1"/>
      <w:numFmt w:val="bullet"/>
      <w:lvlText w:val="o"/>
      <w:lvlJc w:val="left"/>
      <w:pPr>
        <w:tabs>
          <w:tab w:val="num" w:pos="4320"/>
        </w:tabs>
        <w:ind w:left="4320" w:hanging="360"/>
      </w:pPr>
      <w:rPr>
        <w:rFonts w:ascii="Courier New" w:hAnsi="Courier New" w:hint="default"/>
        <w:sz w:val="20"/>
      </w:rPr>
    </w:lvl>
    <w:lvl w:ilvl="2" w:tentative="1">
      <w:start w:val="1"/>
      <w:numFmt w:val="bullet"/>
      <w:lvlText w:val=""/>
      <w:lvlJc w:val="left"/>
      <w:pPr>
        <w:tabs>
          <w:tab w:val="num" w:pos="5040"/>
        </w:tabs>
        <w:ind w:left="5040" w:hanging="360"/>
      </w:pPr>
      <w:rPr>
        <w:rFonts w:ascii="Wingdings" w:hAnsi="Wingdings" w:hint="default"/>
        <w:sz w:val="20"/>
      </w:rPr>
    </w:lvl>
    <w:lvl w:ilvl="3" w:tentative="1">
      <w:start w:val="1"/>
      <w:numFmt w:val="bullet"/>
      <w:lvlText w:val=""/>
      <w:lvlJc w:val="left"/>
      <w:pPr>
        <w:tabs>
          <w:tab w:val="num" w:pos="5760"/>
        </w:tabs>
        <w:ind w:left="5760" w:hanging="360"/>
      </w:pPr>
      <w:rPr>
        <w:rFonts w:ascii="Wingdings" w:hAnsi="Wingdings" w:hint="default"/>
        <w:sz w:val="20"/>
      </w:rPr>
    </w:lvl>
    <w:lvl w:ilvl="4" w:tentative="1">
      <w:start w:val="1"/>
      <w:numFmt w:val="bullet"/>
      <w:lvlText w:val=""/>
      <w:lvlJc w:val="left"/>
      <w:pPr>
        <w:tabs>
          <w:tab w:val="num" w:pos="6480"/>
        </w:tabs>
        <w:ind w:left="6480" w:hanging="360"/>
      </w:pPr>
      <w:rPr>
        <w:rFonts w:ascii="Wingdings" w:hAnsi="Wingdings" w:hint="default"/>
        <w:sz w:val="20"/>
      </w:rPr>
    </w:lvl>
    <w:lvl w:ilvl="5" w:tentative="1">
      <w:start w:val="1"/>
      <w:numFmt w:val="bullet"/>
      <w:lvlText w:val=""/>
      <w:lvlJc w:val="left"/>
      <w:pPr>
        <w:tabs>
          <w:tab w:val="num" w:pos="7200"/>
        </w:tabs>
        <w:ind w:left="7200" w:hanging="360"/>
      </w:pPr>
      <w:rPr>
        <w:rFonts w:ascii="Wingdings" w:hAnsi="Wingdings" w:hint="default"/>
        <w:sz w:val="20"/>
      </w:rPr>
    </w:lvl>
    <w:lvl w:ilvl="6" w:tentative="1">
      <w:start w:val="1"/>
      <w:numFmt w:val="bullet"/>
      <w:lvlText w:val=""/>
      <w:lvlJc w:val="left"/>
      <w:pPr>
        <w:tabs>
          <w:tab w:val="num" w:pos="7920"/>
        </w:tabs>
        <w:ind w:left="7920" w:hanging="360"/>
      </w:pPr>
      <w:rPr>
        <w:rFonts w:ascii="Wingdings" w:hAnsi="Wingdings" w:hint="default"/>
        <w:sz w:val="20"/>
      </w:rPr>
    </w:lvl>
    <w:lvl w:ilvl="7" w:tentative="1">
      <w:start w:val="1"/>
      <w:numFmt w:val="bullet"/>
      <w:lvlText w:val=""/>
      <w:lvlJc w:val="left"/>
      <w:pPr>
        <w:tabs>
          <w:tab w:val="num" w:pos="8640"/>
        </w:tabs>
        <w:ind w:left="8640" w:hanging="360"/>
      </w:pPr>
      <w:rPr>
        <w:rFonts w:ascii="Wingdings" w:hAnsi="Wingdings" w:hint="default"/>
        <w:sz w:val="20"/>
      </w:rPr>
    </w:lvl>
    <w:lvl w:ilvl="8" w:tentative="1">
      <w:start w:val="1"/>
      <w:numFmt w:val="bullet"/>
      <w:lvlText w:val=""/>
      <w:lvlJc w:val="left"/>
      <w:pPr>
        <w:tabs>
          <w:tab w:val="num" w:pos="9360"/>
        </w:tabs>
        <w:ind w:left="9360" w:hanging="360"/>
      </w:pPr>
      <w:rPr>
        <w:rFonts w:ascii="Wingdings" w:hAnsi="Wingdings" w:hint="default"/>
        <w:sz w:val="20"/>
      </w:rPr>
    </w:lvl>
  </w:abstractNum>
  <w:abstractNum w:abstractNumId="5" w15:restartNumberingAfterBreak="0">
    <w:nsid w:val="21765820"/>
    <w:multiLevelType w:val="hybridMultilevel"/>
    <w:tmpl w:val="6F4A02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4CC5733"/>
    <w:multiLevelType w:val="multilevel"/>
    <w:tmpl w:val="E7EAA50A"/>
    <w:lvl w:ilvl="0">
      <w:start w:val="1"/>
      <w:numFmt w:val="bullet"/>
      <w:lvlText w:val="o"/>
      <w:lvlJc w:val="left"/>
      <w:pPr>
        <w:tabs>
          <w:tab w:val="num" w:pos="720"/>
        </w:tabs>
        <w:ind w:left="720" w:hanging="360"/>
      </w:pPr>
      <w:rPr>
        <w:rFonts w:ascii="Courier New" w:hAnsi="Courier New" w:hint="default"/>
        <w:sz w:val="20"/>
      </w:rPr>
    </w:lvl>
    <w:lvl w:ilvl="1">
      <w:start w:val="3"/>
      <w:numFmt w:val="bullet"/>
      <w:lvlText w:val="-"/>
      <w:lvlJc w:val="left"/>
      <w:pPr>
        <w:ind w:left="1440" w:hanging="360"/>
      </w:pPr>
      <w:rPr>
        <w:rFonts w:ascii="Arial Narrow" w:eastAsiaTheme="minorHAnsi" w:hAnsi="Arial Narrow" w:cs="Arial" w:hint="default"/>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280F06D8"/>
    <w:multiLevelType w:val="multilevel"/>
    <w:tmpl w:val="61DA6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6F63BF"/>
    <w:multiLevelType w:val="multilevel"/>
    <w:tmpl w:val="E452D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4642FA"/>
    <w:multiLevelType w:val="hybridMultilevel"/>
    <w:tmpl w:val="E0F6D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0680D2E"/>
    <w:multiLevelType w:val="multilevel"/>
    <w:tmpl w:val="B8CAC39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B776556"/>
    <w:multiLevelType w:val="hybridMultilevel"/>
    <w:tmpl w:val="CB786AB0"/>
    <w:lvl w:ilvl="0" w:tplc="4B3A5C48">
      <w:start w:val="1"/>
      <w:numFmt w:val="decimal"/>
      <w:lvlText w:val="%1."/>
      <w:lvlJc w:val="left"/>
      <w:pPr>
        <w:ind w:left="5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947ADE"/>
    <w:multiLevelType w:val="multilevel"/>
    <w:tmpl w:val="C658D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DF460AD"/>
    <w:multiLevelType w:val="multilevel"/>
    <w:tmpl w:val="2F46F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9A182F"/>
    <w:multiLevelType w:val="hybridMultilevel"/>
    <w:tmpl w:val="DD8E27E2"/>
    <w:lvl w:ilvl="0" w:tplc="B70CE6F4">
      <w:start w:val="5"/>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5" w15:restartNumberingAfterBreak="0">
    <w:nsid w:val="5B2F511E"/>
    <w:multiLevelType w:val="hybridMultilevel"/>
    <w:tmpl w:val="57D29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165DA4"/>
    <w:multiLevelType w:val="hybridMultilevel"/>
    <w:tmpl w:val="630ACF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6364E3"/>
    <w:multiLevelType w:val="multilevel"/>
    <w:tmpl w:val="400EC5F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15:restartNumberingAfterBreak="0">
    <w:nsid w:val="6B810BC2"/>
    <w:multiLevelType w:val="multilevel"/>
    <w:tmpl w:val="AA560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72247E"/>
    <w:multiLevelType w:val="hybridMultilevel"/>
    <w:tmpl w:val="2A86D06A"/>
    <w:lvl w:ilvl="0" w:tplc="F0A80C30">
      <w:start w:val="2"/>
      <w:numFmt w:val="decimal"/>
      <w:lvlText w:val="%1."/>
      <w:lvlJc w:val="left"/>
      <w:pPr>
        <w:ind w:left="5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0C5E4F"/>
    <w:multiLevelType w:val="hybridMultilevel"/>
    <w:tmpl w:val="630ACFD2"/>
    <w:lvl w:ilvl="0" w:tplc="FFFFFFFF">
      <w:start w:val="1"/>
      <w:numFmt w:val="decimal"/>
      <w:lvlText w:val="%1."/>
      <w:lvlJc w:val="left"/>
      <w:pPr>
        <w:ind w:left="540" w:hanging="360"/>
      </w:pPr>
      <w:rPr>
        <w:rFonts w:hint="default"/>
      </w:rPr>
    </w:lvl>
    <w:lvl w:ilvl="1" w:tplc="FFFFFFFF">
      <w:start w:val="1"/>
      <w:numFmt w:val="lowerLetter"/>
      <w:lvlText w:val="%2."/>
      <w:lvlJc w:val="left"/>
      <w:pPr>
        <w:ind w:left="1260" w:hanging="360"/>
      </w:pPr>
    </w:lvl>
    <w:lvl w:ilvl="2" w:tplc="FFFFFFFF">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21" w15:restartNumberingAfterBreak="0">
    <w:nsid w:val="7A392839"/>
    <w:multiLevelType w:val="hybridMultilevel"/>
    <w:tmpl w:val="931297B6"/>
    <w:lvl w:ilvl="0" w:tplc="54CA336A">
      <w:start w:val="3"/>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0"/>
  </w:num>
  <w:num w:numId="3">
    <w:abstractNumId w:val="10"/>
  </w:num>
  <w:num w:numId="4">
    <w:abstractNumId w:val="17"/>
  </w:num>
  <w:num w:numId="5">
    <w:abstractNumId w:val="0"/>
  </w:num>
  <w:num w:numId="6">
    <w:abstractNumId w:val="3"/>
  </w:num>
  <w:num w:numId="7">
    <w:abstractNumId w:val="6"/>
  </w:num>
  <w:num w:numId="8">
    <w:abstractNumId w:val="19"/>
  </w:num>
  <w:num w:numId="9">
    <w:abstractNumId w:val="2"/>
  </w:num>
  <w:num w:numId="10">
    <w:abstractNumId w:val="11"/>
  </w:num>
  <w:num w:numId="11">
    <w:abstractNumId w:val="13"/>
  </w:num>
  <w:num w:numId="12">
    <w:abstractNumId w:val="7"/>
  </w:num>
  <w:num w:numId="13">
    <w:abstractNumId w:val="12"/>
  </w:num>
  <w:num w:numId="14">
    <w:abstractNumId w:val="8"/>
  </w:num>
  <w:num w:numId="15">
    <w:abstractNumId w:val="18"/>
  </w:num>
  <w:num w:numId="16">
    <w:abstractNumId w:val="21"/>
  </w:num>
  <w:num w:numId="17">
    <w:abstractNumId w:val="14"/>
  </w:num>
  <w:num w:numId="18">
    <w:abstractNumId w:val="4"/>
  </w:num>
  <w:num w:numId="19">
    <w:abstractNumId w:val="15"/>
  </w:num>
  <w:num w:numId="20">
    <w:abstractNumId w:val="9"/>
  </w:num>
  <w:num w:numId="21">
    <w:abstractNumId w:val="5"/>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0D8"/>
    <w:rsid w:val="000069D5"/>
    <w:rsid w:val="00010CB3"/>
    <w:rsid w:val="000141EB"/>
    <w:rsid w:val="000263A7"/>
    <w:rsid w:val="00031BB2"/>
    <w:rsid w:val="00032609"/>
    <w:rsid w:val="00035FEA"/>
    <w:rsid w:val="00041AF2"/>
    <w:rsid w:val="00043319"/>
    <w:rsid w:val="0004422C"/>
    <w:rsid w:val="000472C3"/>
    <w:rsid w:val="00053E75"/>
    <w:rsid w:val="00060ACF"/>
    <w:rsid w:val="0006269E"/>
    <w:rsid w:val="00062C1D"/>
    <w:rsid w:val="0007067A"/>
    <w:rsid w:val="00077191"/>
    <w:rsid w:val="00082CBA"/>
    <w:rsid w:val="00086519"/>
    <w:rsid w:val="000A393C"/>
    <w:rsid w:val="000B2437"/>
    <w:rsid w:val="000B48D5"/>
    <w:rsid w:val="000C216A"/>
    <w:rsid w:val="000C24E9"/>
    <w:rsid w:val="000C265B"/>
    <w:rsid w:val="000C2824"/>
    <w:rsid w:val="000C337C"/>
    <w:rsid w:val="000C3FFD"/>
    <w:rsid w:val="000C56B4"/>
    <w:rsid w:val="000D1F40"/>
    <w:rsid w:val="000E3357"/>
    <w:rsid w:val="000E361F"/>
    <w:rsid w:val="000F377C"/>
    <w:rsid w:val="001157D5"/>
    <w:rsid w:val="0011723E"/>
    <w:rsid w:val="00122126"/>
    <w:rsid w:val="00136C87"/>
    <w:rsid w:val="00137CD3"/>
    <w:rsid w:val="00143621"/>
    <w:rsid w:val="00153AEF"/>
    <w:rsid w:val="00154EFC"/>
    <w:rsid w:val="00166F0E"/>
    <w:rsid w:val="001834D0"/>
    <w:rsid w:val="00185A79"/>
    <w:rsid w:val="0018621D"/>
    <w:rsid w:val="0019056D"/>
    <w:rsid w:val="00191CE3"/>
    <w:rsid w:val="001A08C5"/>
    <w:rsid w:val="001A1B56"/>
    <w:rsid w:val="001A20C9"/>
    <w:rsid w:val="001A345E"/>
    <w:rsid w:val="001A6C5E"/>
    <w:rsid w:val="001B1ADB"/>
    <w:rsid w:val="001D21B2"/>
    <w:rsid w:val="001E4C7E"/>
    <w:rsid w:val="001E5734"/>
    <w:rsid w:val="001E66F4"/>
    <w:rsid w:val="001F4250"/>
    <w:rsid w:val="001F58F4"/>
    <w:rsid w:val="0020705F"/>
    <w:rsid w:val="00207E3A"/>
    <w:rsid w:val="002167D7"/>
    <w:rsid w:val="00224911"/>
    <w:rsid w:val="0022637D"/>
    <w:rsid w:val="00227E9B"/>
    <w:rsid w:val="00237C4C"/>
    <w:rsid w:val="0024228F"/>
    <w:rsid w:val="00253411"/>
    <w:rsid w:val="002602AC"/>
    <w:rsid w:val="002627F3"/>
    <w:rsid w:val="0026729C"/>
    <w:rsid w:val="00271918"/>
    <w:rsid w:val="00271E75"/>
    <w:rsid w:val="0027620A"/>
    <w:rsid w:val="002779D6"/>
    <w:rsid w:val="00286A2C"/>
    <w:rsid w:val="00294F90"/>
    <w:rsid w:val="00295730"/>
    <w:rsid w:val="002960DB"/>
    <w:rsid w:val="002A211F"/>
    <w:rsid w:val="002A633E"/>
    <w:rsid w:val="002B1710"/>
    <w:rsid w:val="002C1E4C"/>
    <w:rsid w:val="002C31FF"/>
    <w:rsid w:val="002C339A"/>
    <w:rsid w:val="002D12FE"/>
    <w:rsid w:val="002D4FD8"/>
    <w:rsid w:val="002E04C7"/>
    <w:rsid w:val="002E08A4"/>
    <w:rsid w:val="002F5509"/>
    <w:rsid w:val="003006FE"/>
    <w:rsid w:val="0030627F"/>
    <w:rsid w:val="003157F8"/>
    <w:rsid w:val="0032163C"/>
    <w:rsid w:val="00322354"/>
    <w:rsid w:val="00331A7B"/>
    <w:rsid w:val="00334184"/>
    <w:rsid w:val="00340143"/>
    <w:rsid w:val="00341339"/>
    <w:rsid w:val="003434C2"/>
    <w:rsid w:val="00343576"/>
    <w:rsid w:val="0035411A"/>
    <w:rsid w:val="00354B26"/>
    <w:rsid w:val="003613C3"/>
    <w:rsid w:val="00362747"/>
    <w:rsid w:val="003637BB"/>
    <w:rsid w:val="00374930"/>
    <w:rsid w:val="00374F02"/>
    <w:rsid w:val="00375BBE"/>
    <w:rsid w:val="00384881"/>
    <w:rsid w:val="00385BFE"/>
    <w:rsid w:val="00386C12"/>
    <w:rsid w:val="003870FE"/>
    <w:rsid w:val="00392431"/>
    <w:rsid w:val="0039702D"/>
    <w:rsid w:val="003A5383"/>
    <w:rsid w:val="003B15AD"/>
    <w:rsid w:val="003B194C"/>
    <w:rsid w:val="003B2BE5"/>
    <w:rsid w:val="003B6728"/>
    <w:rsid w:val="003C0283"/>
    <w:rsid w:val="003D235C"/>
    <w:rsid w:val="003D2385"/>
    <w:rsid w:val="003D6353"/>
    <w:rsid w:val="003D76FE"/>
    <w:rsid w:val="003E1A5A"/>
    <w:rsid w:val="003E3BC0"/>
    <w:rsid w:val="003E555F"/>
    <w:rsid w:val="003F034E"/>
    <w:rsid w:val="003F33B6"/>
    <w:rsid w:val="003F4160"/>
    <w:rsid w:val="003F6C59"/>
    <w:rsid w:val="004053F3"/>
    <w:rsid w:val="00412740"/>
    <w:rsid w:val="00413670"/>
    <w:rsid w:val="004164B9"/>
    <w:rsid w:val="0042306F"/>
    <w:rsid w:val="00430138"/>
    <w:rsid w:val="00434506"/>
    <w:rsid w:val="0043632B"/>
    <w:rsid w:val="004412CF"/>
    <w:rsid w:val="0044428B"/>
    <w:rsid w:val="00445964"/>
    <w:rsid w:val="00451CF4"/>
    <w:rsid w:val="0045429B"/>
    <w:rsid w:val="0045717D"/>
    <w:rsid w:val="00462F29"/>
    <w:rsid w:val="00483213"/>
    <w:rsid w:val="0048322F"/>
    <w:rsid w:val="00492E53"/>
    <w:rsid w:val="004961CB"/>
    <w:rsid w:val="0049631B"/>
    <w:rsid w:val="004B0AA8"/>
    <w:rsid w:val="004B2401"/>
    <w:rsid w:val="004B3DB0"/>
    <w:rsid w:val="004B44F6"/>
    <w:rsid w:val="004B50E7"/>
    <w:rsid w:val="004C218A"/>
    <w:rsid w:val="004C22A8"/>
    <w:rsid w:val="004C2860"/>
    <w:rsid w:val="004C642F"/>
    <w:rsid w:val="004D4A15"/>
    <w:rsid w:val="004E24A7"/>
    <w:rsid w:val="004E7F51"/>
    <w:rsid w:val="004F3C11"/>
    <w:rsid w:val="004F615D"/>
    <w:rsid w:val="00506F25"/>
    <w:rsid w:val="00526012"/>
    <w:rsid w:val="00531B69"/>
    <w:rsid w:val="00535B22"/>
    <w:rsid w:val="005366F2"/>
    <w:rsid w:val="005429AD"/>
    <w:rsid w:val="005529ED"/>
    <w:rsid w:val="00560554"/>
    <w:rsid w:val="00573E71"/>
    <w:rsid w:val="005746A3"/>
    <w:rsid w:val="00576080"/>
    <w:rsid w:val="005800DD"/>
    <w:rsid w:val="005810C4"/>
    <w:rsid w:val="0058551D"/>
    <w:rsid w:val="00585BEE"/>
    <w:rsid w:val="00587803"/>
    <w:rsid w:val="0059048E"/>
    <w:rsid w:val="005930D8"/>
    <w:rsid w:val="005A4690"/>
    <w:rsid w:val="005B1069"/>
    <w:rsid w:val="005B4057"/>
    <w:rsid w:val="005C0453"/>
    <w:rsid w:val="005C14CE"/>
    <w:rsid w:val="005D1ACD"/>
    <w:rsid w:val="005D3178"/>
    <w:rsid w:val="005D44CF"/>
    <w:rsid w:val="005D57E3"/>
    <w:rsid w:val="005E042E"/>
    <w:rsid w:val="005F1F32"/>
    <w:rsid w:val="005F2773"/>
    <w:rsid w:val="00600544"/>
    <w:rsid w:val="00617E7A"/>
    <w:rsid w:val="006232F4"/>
    <w:rsid w:val="0062785B"/>
    <w:rsid w:val="00634AA2"/>
    <w:rsid w:val="00636C4F"/>
    <w:rsid w:val="00646FD7"/>
    <w:rsid w:val="00652A2B"/>
    <w:rsid w:val="006534DC"/>
    <w:rsid w:val="00660DF3"/>
    <w:rsid w:val="006619FE"/>
    <w:rsid w:val="006664C4"/>
    <w:rsid w:val="0068194B"/>
    <w:rsid w:val="006930B9"/>
    <w:rsid w:val="006957A1"/>
    <w:rsid w:val="00696E82"/>
    <w:rsid w:val="006A05F9"/>
    <w:rsid w:val="006B0C22"/>
    <w:rsid w:val="006B62EB"/>
    <w:rsid w:val="006E2372"/>
    <w:rsid w:val="006E76D7"/>
    <w:rsid w:val="006F3EB9"/>
    <w:rsid w:val="00705D7C"/>
    <w:rsid w:val="007169E6"/>
    <w:rsid w:val="00726390"/>
    <w:rsid w:val="00736CBA"/>
    <w:rsid w:val="0074179B"/>
    <w:rsid w:val="00745E38"/>
    <w:rsid w:val="00760271"/>
    <w:rsid w:val="00772822"/>
    <w:rsid w:val="00772B1F"/>
    <w:rsid w:val="00782C10"/>
    <w:rsid w:val="00790E5C"/>
    <w:rsid w:val="007A02F4"/>
    <w:rsid w:val="007C2A14"/>
    <w:rsid w:val="007C67B0"/>
    <w:rsid w:val="007D010D"/>
    <w:rsid w:val="007D428B"/>
    <w:rsid w:val="007D6770"/>
    <w:rsid w:val="007E0963"/>
    <w:rsid w:val="007E34B3"/>
    <w:rsid w:val="007E3542"/>
    <w:rsid w:val="007E6D84"/>
    <w:rsid w:val="00804CFA"/>
    <w:rsid w:val="00807010"/>
    <w:rsid w:val="00816E45"/>
    <w:rsid w:val="00821BB3"/>
    <w:rsid w:val="00825A0E"/>
    <w:rsid w:val="008263B1"/>
    <w:rsid w:val="00826FE0"/>
    <w:rsid w:val="008275C4"/>
    <w:rsid w:val="00830D34"/>
    <w:rsid w:val="008355A7"/>
    <w:rsid w:val="00840BC7"/>
    <w:rsid w:val="00841246"/>
    <w:rsid w:val="008428D5"/>
    <w:rsid w:val="00847E09"/>
    <w:rsid w:val="00850E07"/>
    <w:rsid w:val="00851E0C"/>
    <w:rsid w:val="0085574F"/>
    <w:rsid w:val="008561A6"/>
    <w:rsid w:val="008567CE"/>
    <w:rsid w:val="00857EE8"/>
    <w:rsid w:val="00865EB8"/>
    <w:rsid w:val="00867489"/>
    <w:rsid w:val="00876036"/>
    <w:rsid w:val="00877134"/>
    <w:rsid w:val="008846F7"/>
    <w:rsid w:val="008908A8"/>
    <w:rsid w:val="00897457"/>
    <w:rsid w:val="008A3B22"/>
    <w:rsid w:val="008A55B4"/>
    <w:rsid w:val="008A697C"/>
    <w:rsid w:val="008A7C2E"/>
    <w:rsid w:val="008B0C09"/>
    <w:rsid w:val="008B2C8F"/>
    <w:rsid w:val="008B5C1B"/>
    <w:rsid w:val="008C116A"/>
    <w:rsid w:val="008C187A"/>
    <w:rsid w:val="008C4B8B"/>
    <w:rsid w:val="008D0361"/>
    <w:rsid w:val="008E42B7"/>
    <w:rsid w:val="008F044D"/>
    <w:rsid w:val="008F111C"/>
    <w:rsid w:val="008F31CC"/>
    <w:rsid w:val="008F6183"/>
    <w:rsid w:val="008F7DF2"/>
    <w:rsid w:val="00900619"/>
    <w:rsid w:val="00906042"/>
    <w:rsid w:val="00920C0E"/>
    <w:rsid w:val="00920FEF"/>
    <w:rsid w:val="009227AC"/>
    <w:rsid w:val="00924A5A"/>
    <w:rsid w:val="009253A1"/>
    <w:rsid w:val="0092613E"/>
    <w:rsid w:val="009262E6"/>
    <w:rsid w:val="00926B4B"/>
    <w:rsid w:val="00932E6B"/>
    <w:rsid w:val="00960298"/>
    <w:rsid w:val="00972880"/>
    <w:rsid w:val="0097352E"/>
    <w:rsid w:val="0097386E"/>
    <w:rsid w:val="00977213"/>
    <w:rsid w:val="0097780A"/>
    <w:rsid w:val="00981ED0"/>
    <w:rsid w:val="00982A42"/>
    <w:rsid w:val="00984D5A"/>
    <w:rsid w:val="00984F00"/>
    <w:rsid w:val="00990C30"/>
    <w:rsid w:val="009938DD"/>
    <w:rsid w:val="00994651"/>
    <w:rsid w:val="009A191C"/>
    <w:rsid w:val="009A2604"/>
    <w:rsid w:val="009A290F"/>
    <w:rsid w:val="009A7FD4"/>
    <w:rsid w:val="009B251F"/>
    <w:rsid w:val="009B3AA2"/>
    <w:rsid w:val="009C19F7"/>
    <w:rsid w:val="009C2F51"/>
    <w:rsid w:val="009C5641"/>
    <w:rsid w:val="009D6A0B"/>
    <w:rsid w:val="009F75B2"/>
    <w:rsid w:val="00A06250"/>
    <w:rsid w:val="00A07308"/>
    <w:rsid w:val="00A10CFB"/>
    <w:rsid w:val="00A11F6F"/>
    <w:rsid w:val="00A16719"/>
    <w:rsid w:val="00A17467"/>
    <w:rsid w:val="00A17783"/>
    <w:rsid w:val="00A3067F"/>
    <w:rsid w:val="00A31822"/>
    <w:rsid w:val="00A52C82"/>
    <w:rsid w:val="00A6261A"/>
    <w:rsid w:val="00A64DA6"/>
    <w:rsid w:val="00A728B8"/>
    <w:rsid w:val="00A80000"/>
    <w:rsid w:val="00A80F0A"/>
    <w:rsid w:val="00A81CA4"/>
    <w:rsid w:val="00A8297A"/>
    <w:rsid w:val="00A872C0"/>
    <w:rsid w:val="00A87D84"/>
    <w:rsid w:val="00A87F4D"/>
    <w:rsid w:val="00A92F34"/>
    <w:rsid w:val="00A951C7"/>
    <w:rsid w:val="00A972F0"/>
    <w:rsid w:val="00AA6FD0"/>
    <w:rsid w:val="00AB77E5"/>
    <w:rsid w:val="00AC0EF5"/>
    <w:rsid w:val="00AC44D4"/>
    <w:rsid w:val="00AD0839"/>
    <w:rsid w:val="00AD4232"/>
    <w:rsid w:val="00AE7157"/>
    <w:rsid w:val="00AE76DC"/>
    <w:rsid w:val="00AF6789"/>
    <w:rsid w:val="00B25438"/>
    <w:rsid w:val="00B261CA"/>
    <w:rsid w:val="00B277E9"/>
    <w:rsid w:val="00B31152"/>
    <w:rsid w:val="00B33907"/>
    <w:rsid w:val="00B33B9F"/>
    <w:rsid w:val="00B42163"/>
    <w:rsid w:val="00B475A6"/>
    <w:rsid w:val="00B510CB"/>
    <w:rsid w:val="00B5707B"/>
    <w:rsid w:val="00B5757C"/>
    <w:rsid w:val="00B60320"/>
    <w:rsid w:val="00B61086"/>
    <w:rsid w:val="00B70544"/>
    <w:rsid w:val="00B7467E"/>
    <w:rsid w:val="00B80958"/>
    <w:rsid w:val="00B82645"/>
    <w:rsid w:val="00B85A9A"/>
    <w:rsid w:val="00B91FE8"/>
    <w:rsid w:val="00BA0E46"/>
    <w:rsid w:val="00BB6C10"/>
    <w:rsid w:val="00BC41BA"/>
    <w:rsid w:val="00BD24C6"/>
    <w:rsid w:val="00BD2870"/>
    <w:rsid w:val="00BD5B64"/>
    <w:rsid w:val="00BE1BCA"/>
    <w:rsid w:val="00BE6BE6"/>
    <w:rsid w:val="00BF2F5A"/>
    <w:rsid w:val="00BF6795"/>
    <w:rsid w:val="00C01B82"/>
    <w:rsid w:val="00C03C17"/>
    <w:rsid w:val="00C057EB"/>
    <w:rsid w:val="00C05EC0"/>
    <w:rsid w:val="00C10E18"/>
    <w:rsid w:val="00C126CC"/>
    <w:rsid w:val="00C149FA"/>
    <w:rsid w:val="00C21F0F"/>
    <w:rsid w:val="00C27452"/>
    <w:rsid w:val="00C36C21"/>
    <w:rsid w:val="00C418C4"/>
    <w:rsid w:val="00C43A41"/>
    <w:rsid w:val="00C43CA1"/>
    <w:rsid w:val="00C43CFC"/>
    <w:rsid w:val="00C463BF"/>
    <w:rsid w:val="00C5075A"/>
    <w:rsid w:val="00C5270B"/>
    <w:rsid w:val="00C560E1"/>
    <w:rsid w:val="00C57184"/>
    <w:rsid w:val="00C60005"/>
    <w:rsid w:val="00C60E4F"/>
    <w:rsid w:val="00C63E4C"/>
    <w:rsid w:val="00C663DF"/>
    <w:rsid w:val="00C679C3"/>
    <w:rsid w:val="00C70DFD"/>
    <w:rsid w:val="00C72285"/>
    <w:rsid w:val="00C753DB"/>
    <w:rsid w:val="00C837DD"/>
    <w:rsid w:val="00C853BF"/>
    <w:rsid w:val="00C85B1F"/>
    <w:rsid w:val="00C8728E"/>
    <w:rsid w:val="00C92413"/>
    <w:rsid w:val="00CA7985"/>
    <w:rsid w:val="00CB4AB2"/>
    <w:rsid w:val="00CB7A50"/>
    <w:rsid w:val="00CB7A66"/>
    <w:rsid w:val="00CC1155"/>
    <w:rsid w:val="00CC1BFF"/>
    <w:rsid w:val="00CC5D19"/>
    <w:rsid w:val="00CD1E2B"/>
    <w:rsid w:val="00CD321B"/>
    <w:rsid w:val="00CD5C3E"/>
    <w:rsid w:val="00CE01BF"/>
    <w:rsid w:val="00CE4D5E"/>
    <w:rsid w:val="00CE6E1E"/>
    <w:rsid w:val="00CF19FF"/>
    <w:rsid w:val="00CF42E8"/>
    <w:rsid w:val="00CF7501"/>
    <w:rsid w:val="00D00190"/>
    <w:rsid w:val="00D012D1"/>
    <w:rsid w:val="00D02489"/>
    <w:rsid w:val="00D12913"/>
    <w:rsid w:val="00D12C6D"/>
    <w:rsid w:val="00D13B96"/>
    <w:rsid w:val="00D14851"/>
    <w:rsid w:val="00D16E8E"/>
    <w:rsid w:val="00D22FFF"/>
    <w:rsid w:val="00D23D04"/>
    <w:rsid w:val="00D25260"/>
    <w:rsid w:val="00D331DF"/>
    <w:rsid w:val="00D356B8"/>
    <w:rsid w:val="00D35972"/>
    <w:rsid w:val="00D42C75"/>
    <w:rsid w:val="00D43411"/>
    <w:rsid w:val="00D46E4B"/>
    <w:rsid w:val="00D56905"/>
    <w:rsid w:val="00D60D38"/>
    <w:rsid w:val="00D64BE1"/>
    <w:rsid w:val="00D657E0"/>
    <w:rsid w:val="00D668FE"/>
    <w:rsid w:val="00D67E82"/>
    <w:rsid w:val="00D70E8D"/>
    <w:rsid w:val="00D720B5"/>
    <w:rsid w:val="00D7423F"/>
    <w:rsid w:val="00D82B55"/>
    <w:rsid w:val="00D92B65"/>
    <w:rsid w:val="00D96CE5"/>
    <w:rsid w:val="00DA5962"/>
    <w:rsid w:val="00DB411B"/>
    <w:rsid w:val="00DB6A53"/>
    <w:rsid w:val="00DD0652"/>
    <w:rsid w:val="00DD674B"/>
    <w:rsid w:val="00DE185B"/>
    <w:rsid w:val="00DE4B84"/>
    <w:rsid w:val="00DE6AA8"/>
    <w:rsid w:val="00DF0B9D"/>
    <w:rsid w:val="00DF0F17"/>
    <w:rsid w:val="00DF3E60"/>
    <w:rsid w:val="00DF7B1B"/>
    <w:rsid w:val="00E006A4"/>
    <w:rsid w:val="00E07ACC"/>
    <w:rsid w:val="00E23058"/>
    <w:rsid w:val="00E366DB"/>
    <w:rsid w:val="00E369D4"/>
    <w:rsid w:val="00E37A72"/>
    <w:rsid w:val="00E526F9"/>
    <w:rsid w:val="00E54301"/>
    <w:rsid w:val="00E54628"/>
    <w:rsid w:val="00E60539"/>
    <w:rsid w:val="00E65345"/>
    <w:rsid w:val="00E65D09"/>
    <w:rsid w:val="00E71D42"/>
    <w:rsid w:val="00E7262D"/>
    <w:rsid w:val="00E73F2A"/>
    <w:rsid w:val="00E751C9"/>
    <w:rsid w:val="00E92C42"/>
    <w:rsid w:val="00E94076"/>
    <w:rsid w:val="00EA30D1"/>
    <w:rsid w:val="00EA3CF8"/>
    <w:rsid w:val="00EA446F"/>
    <w:rsid w:val="00EA6DDC"/>
    <w:rsid w:val="00EB3749"/>
    <w:rsid w:val="00EB771B"/>
    <w:rsid w:val="00EB7BA8"/>
    <w:rsid w:val="00EB7E4D"/>
    <w:rsid w:val="00EBA2F6"/>
    <w:rsid w:val="00EC51EE"/>
    <w:rsid w:val="00EC6936"/>
    <w:rsid w:val="00ED2AA4"/>
    <w:rsid w:val="00ED3EBF"/>
    <w:rsid w:val="00EE7904"/>
    <w:rsid w:val="00EF05D0"/>
    <w:rsid w:val="00EF3AB9"/>
    <w:rsid w:val="00EF3E1C"/>
    <w:rsid w:val="00EF7BE3"/>
    <w:rsid w:val="00EF7FB2"/>
    <w:rsid w:val="00EF7FE3"/>
    <w:rsid w:val="00F137F0"/>
    <w:rsid w:val="00F23048"/>
    <w:rsid w:val="00F25FFB"/>
    <w:rsid w:val="00F312D9"/>
    <w:rsid w:val="00F342DE"/>
    <w:rsid w:val="00F34588"/>
    <w:rsid w:val="00F37C77"/>
    <w:rsid w:val="00F37F98"/>
    <w:rsid w:val="00F43B07"/>
    <w:rsid w:val="00F4451B"/>
    <w:rsid w:val="00F537DD"/>
    <w:rsid w:val="00F54A59"/>
    <w:rsid w:val="00F618A1"/>
    <w:rsid w:val="00F71A73"/>
    <w:rsid w:val="00F72B84"/>
    <w:rsid w:val="00F7595B"/>
    <w:rsid w:val="00F81406"/>
    <w:rsid w:val="00F817DC"/>
    <w:rsid w:val="00F865C3"/>
    <w:rsid w:val="00F9343E"/>
    <w:rsid w:val="00F934A2"/>
    <w:rsid w:val="00F93790"/>
    <w:rsid w:val="00F94858"/>
    <w:rsid w:val="00FA2EDA"/>
    <w:rsid w:val="00FB4082"/>
    <w:rsid w:val="00FD00B5"/>
    <w:rsid w:val="00FD2E24"/>
    <w:rsid w:val="00FD5E01"/>
    <w:rsid w:val="00FD61C8"/>
    <w:rsid w:val="00FD61CD"/>
    <w:rsid w:val="00FE08FD"/>
    <w:rsid w:val="00FE6883"/>
    <w:rsid w:val="00FF3874"/>
    <w:rsid w:val="0202E24E"/>
    <w:rsid w:val="039EB2AF"/>
    <w:rsid w:val="042343B8"/>
    <w:rsid w:val="05AEF3C6"/>
    <w:rsid w:val="05F0D8E4"/>
    <w:rsid w:val="063CA0A2"/>
    <w:rsid w:val="0720DA06"/>
    <w:rsid w:val="0727AC69"/>
    <w:rsid w:val="074AC427"/>
    <w:rsid w:val="081820D7"/>
    <w:rsid w:val="08757BAB"/>
    <w:rsid w:val="0ACBF9C4"/>
    <w:rsid w:val="0AF892B9"/>
    <w:rsid w:val="0B03F5D1"/>
    <w:rsid w:val="0BEBA822"/>
    <w:rsid w:val="0C56A57B"/>
    <w:rsid w:val="0C9FD0FB"/>
    <w:rsid w:val="0CE81A2E"/>
    <w:rsid w:val="0D901B8A"/>
    <w:rsid w:val="0D96EDED"/>
    <w:rsid w:val="0DA943E7"/>
    <w:rsid w:val="0E3DCC6B"/>
    <w:rsid w:val="0EADC89E"/>
    <w:rsid w:val="0FAE1257"/>
    <w:rsid w:val="10056B5E"/>
    <w:rsid w:val="100A0A5F"/>
    <w:rsid w:val="101FAEDE"/>
    <w:rsid w:val="11A5DAC0"/>
    <w:rsid w:val="12563EFC"/>
    <w:rsid w:val="150C66C3"/>
    <w:rsid w:val="150C7499"/>
    <w:rsid w:val="159B2D6F"/>
    <w:rsid w:val="15FF6AE7"/>
    <w:rsid w:val="1638D269"/>
    <w:rsid w:val="163F97D2"/>
    <w:rsid w:val="1736FDD0"/>
    <w:rsid w:val="180891FA"/>
    <w:rsid w:val="1D0EF3AA"/>
    <w:rsid w:val="1E05AB30"/>
    <w:rsid w:val="1E0E47E5"/>
    <w:rsid w:val="204C197A"/>
    <w:rsid w:val="20ADA7B3"/>
    <w:rsid w:val="21009969"/>
    <w:rsid w:val="216754E1"/>
    <w:rsid w:val="21F28520"/>
    <w:rsid w:val="227410CB"/>
    <w:rsid w:val="22A36FD9"/>
    <w:rsid w:val="232C8ECB"/>
    <w:rsid w:val="2400EC02"/>
    <w:rsid w:val="2433F86C"/>
    <w:rsid w:val="24C8F430"/>
    <w:rsid w:val="25066240"/>
    <w:rsid w:val="267995D5"/>
    <w:rsid w:val="26EA2E09"/>
    <w:rsid w:val="2789B5CA"/>
    <w:rsid w:val="283E0302"/>
    <w:rsid w:val="29CBB196"/>
    <w:rsid w:val="2B1F0D57"/>
    <w:rsid w:val="2B51FF26"/>
    <w:rsid w:val="2BB71855"/>
    <w:rsid w:val="2C828F14"/>
    <w:rsid w:val="2CFB2D53"/>
    <w:rsid w:val="2D2A88E4"/>
    <w:rsid w:val="2E892A46"/>
    <w:rsid w:val="2F815FAB"/>
    <w:rsid w:val="2FA40769"/>
    <w:rsid w:val="3064A5BC"/>
    <w:rsid w:val="306FB29E"/>
    <w:rsid w:val="316EE2E9"/>
    <w:rsid w:val="3181DE24"/>
    <w:rsid w:val="322EE898"/>
    <w:rsid w:val="336A6ED7"/>
    <w:rsid w:val="33725C5D"/>
    <w:rsid w:val="3568C838"/>
    <w:rsid w:val="358FA9F6"/>
    <w:rsid w:val="35AC2EDE"/>
    <w:rsid w:val="35FEA97F"/>
    <w:rsid w:val="3744ACC1"/>
    <w:rsid w:val="37662A10"/>
    <w:rsid w:val="38135905"/>
    <w:rsid w:val="38D5C27D"/>
    <w:rsid w:val="38F37E61"/>
    <w:rsid w:val="3A314E7A"/>
    <w:rsid w:val="3BFEF587"/>
    <w:rsid w:val="3C584466"/>
    <w:rsid w:val="3D80B548"/>
    <w:rsid w:val="3F369649"/>
    <w:rsid w:val="401B4636"/>
    <w:rsid w:val="41DA59CC"/>
    <w:rsid w:val="4230F0B5"/>
    <w:rsid w:val="4281384A"/>
    <w:rsid w:val="43762A2D"/>
    <w:rsid w:val="43AA2B3B"/>
    <w:rsid w:val="43D53EC1"/>
    <w:rsid w:val="4448B8D8"/>
    <w:rsid w:val="446F8EC8"/>
    <w:rsid w:val="448763BF"/>
    <w:rsid w:val="44E185D3"/>
    <w:rsid w:val="451C5B0B"/>
    <w:rsid w:val="453D6465"/>
    <w:rsid w:val="45D7D3CF"/>
    <w:rsid w:val="45E48939"/>
    <w:rsid w:val="45F1B684"/>
    <w:rsid w:val="4797BB70"/>
    <w:rsid w:val="4846061B"/>
    <w:rsid w:val="49561CD3"/>
    <w:rsid w:val="49A26D00"/>
    <w:rsid w:val="4A8C4A2F"/>
    <w:rsid w:val="4AD25C41"/>
    <w:rsid w:val="4CA83716"/>
    <w:rsid w:val="4D8A08B6"/>
    <w:rsid w:val="4DB8D738"/>
    <w:rsid w:val="4DCF2B9F"/>
    <w:rsid w:val="4E04CA0D"/>
    <w:rsid w:val="4E5E3536"/>
    <w:rsid w:val="4E744ADC"/>
    <w:rsid w:val="5224ABA3"/>
    <w:rsid w:val="5397ECDD"/>
    <w:rsid w:val="564C96B2"/>
    <w:rsid w:val="5771AAD1"/>
    <w:rsid w:val="579E894F"/>
    <w:rsid w:val="58814049"/>
    <w:rsid w:val="58FB6D7C"/>
    <w:rsid w:val="594CAFAA"/>
    <w:rsid w:val="597028A2"/>
    <w:rsid w:val="59850742"/>
    <w:rsid w:val="59D3E679"/>
    <w:rsid w:val="5C554C54"/>
    <w:rsid w:val="5C816EE1"/>
    <w:rsid w:val="5CAA9061"/>
    <w:rsid w:val="5CCE25CB"/>
    <w:rsid w:val="5D596308"/>
    <w:rsid w:val="5E310726"/>
    <w:rsid w:val="5EB4A951"/>
    <w:rsid w:val="5F6962B3"/>
    <w:rsid w:val="6261CB54"/>
    <w:rsid w:val="62965B52"/>
    <w:rsid w:val="634AF977"/>
    <w:rsid w:val="63908B20"/>
    <w:rsid w:val="642D1E2E"/>
    <w:rsid w:val="645C9B25"/>
    <w:rsid w:val="6518D71C"/>
    <w:rsid w:val="6B416A5A"/>
    <w:rsid w:val="6D675F10"/>
    <w:rsid w:val="6D90D028"/>
    <w:rsid w:val="6D95F0E3"/>
    <w:rsid w:val="6DEA7DAB"/>
    <w:rsid w:val="6E1D1C3A"/>
    <w:rsid w:val="6E1E4B2A"/>
    <w:rsid w:val="6E27AD19"/>
    <w:rsid w:val="6E6D8879"/>
    <w:rsid w:val="6E7C82EF"/>
    <w:rsid w:val="6EBFB962"/>
    <w:rsid w:val="6F0BC29D"/>
    <w:rsid w:val="6F209273"/>
    <w:rsid w:val="6F40E5D4"/>
    <w:rsid w:val="6FB8EC9B"/>
    <w:rsid w:val="6FC0DA21"/>
    <w:rsid w:val="701392E4"/>
    <w:rsid w:val="70472C49"/>
    <w:rsid w:val="715CAA82"/>
    <w:rsid w:val="71D80DE0"/>
    <w:rsid w:val="71EE83A1"/>
    <w:rsid w:val="72696206"/>
    <w:rsid w:val="72D2390A"/>
    <w:rsid w:val="72F87AE3"/>
    <w:rsid w:val="748CDB40"/>
    <w:rsid w:val="748E437D"/>
    <w:rsid w:val="75043C85"/>
    <w:rsid w:val="753FD116"/>
    <w:rsid w:val="760420BD"/>
    <w:rsid w:val="76301BA5"/>
    <w:rsid w:val="7631FFE9"/>
    <w:rsid w:val="76DDCC86"/>
    <w:rsid w:val="7790D484"/>
    <w:rsid w:val="77CBEC06"/>
    <w:rsid w:val="77FC6B18"/>
    <w:rsid w:val="78B49D4C"/>
    <w:rsid w:val="79F08DE5"/>
    <w:rsid w:val="7ABB04EB"/>
    <w:rsid w:val="7CD52988"/>
    <w:rsid w:val="7D3673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3DC97B"/>
  <w14:defaultImageDpi w14:val="32767"/>
  <w15:chartTrackingRefBased/>
  <w15:docId w15:val="{621169D7-3357-0141-BB3D-F45E59902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5438"/>
    <w:pPr>
      <w:ind w:left="720"/>
      <w:contextualSpacing/>
    </w:pPr>
  </w:style>
  <w:style w:type="character" w:customStyle="1" w:styleId="normaltextrun">
    <w:name w:val="normaltextrun"/>
    <w:basedOn w:val="DefaultParagraphFont"/>
    <w:rsid w:val="00F37F98"/>
  </w:style>
  <w:style w:type="character" w:customStyle="1" w:styleId="spellingerror">
    <w:name w:val="spellingerror"/>
    <w:basedOn w:val="DefaultParagraphFont"/>
    <w:rsid w:val="00F37F98"/>
  </w:style>
  <w:style w:type="paragraph" w:styleId="BalloonText">
    <w:name w:val="Balloon Text"/>
    <w:basedOn w:val="Normal"/>
    <w:link w:val="BalloonTextChar"/>
    <w:uiPriority w:val="99"/>
    <w:semiHidden/>
    <w:unhideWhenUsed/>
    <w:rsid w:val="008B2C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C8F"/>
    <w:rPr>
      <w:rFonts w:ascii="Segoe UI" w:hAnsi="Segoe UI" w:cs="Segoe UI"/>
      <w:sz w:val="18"/>
      <w:szCs w:val="18"/>
    </w:rPr>
  </w:style>
  <w:style w:type="paragraph" w:styleId="NormalWeb">
    <w:name w:val="Normal (Web)"/>
    <w:basedOn w:val="Normal"/>
    <w:uiPriority w:val="99"/>
    <w:unhideWhenUsed/>
    <w:rsid w:val="000E361F"/>
    <w:pPr>
      <w:spacing w:before="100" w:beforeAutospacing="1" w:after="100" w:afterAutospacing="1"/>
    </w:pPr>
    <w:rPr>
      <w:rFonts w:ascii="Times New Roman" w:eastAsia="Times New Roman" w:hAnsi="Times New Roman" w:cs="Times New Roman"/>
    </w:rPr>
  </w:style>
  <w:style w:type="paragraph" w:customStyle="1" w:styleId="paragraph">
    <w:name w:val="paragraph"/>
    <w:basedOn w:val="Normal"/>
    <w:rsid w:val="00B277E9"/>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B277E9"/>
  </w:style>
  <w:style w:type="character" w:styleId="CommentReference">
    <w:name w:val="annotation reference"/>
    <w:basedOn w:val="DefaultParagraphFont"/>
    <w:uiPriority w:val="99"/>
    <w:semiHidden/>
    <w:unhideWhenUsed/>
    <w:rsid w:val="00271E75"/>
    <w:rPr>
      <w:sz w:val="16"/>
      <w:szCs w:val="16"/>
    </w:rPr>
  </w:style>
  <w:style w:type="paragraph" w:styleId="CommentText">
    <w:name w:val="annotation text"/>
    <w:basedOn w:val="Normal"/>
    <w:link w:val="CommentTextChar"/>
    <w:uiPriority w:val="99"/>
    <w:unhideWhenUsed/>
    <w:rsid w:val="00271E75"/>
    <w:rPr>
      <w:sz w:val="20"/>
      <w:szCs w:val="20"/>
    </w:rPr>
  </w:style>
  <w:style w:type="character" w:customStyle="1" w:styleId="CommentTextChar">
    <w:name w:val="Comment Text Char"/>
    <w:basedOn w:val="DefaultParagraphFont"/>
    <w:link w:val="CommentText"/>
    <w:uiPriority w:val="99"/>
    <w:rsid w:val="00271E75"/>
    <w:rPr>
      <w:sz w:val="20"/>
      <w:szCs w:val="20"/>
    </w:rPr>
  </w:style>
  <w:style w:type="paragraph" w:styleId="CommentSubject">
    <w:name w:val="annotation subject"/>
    <w:basedOn w:val="CommentText"/>
    <w:next w:val="CommentText"/>
    <w:link w:val="CommentSubjectChar"/>
    <w:uiPriority w:val="99"/>
    <w:semiHidden/>
    <w:unhideWhenUsed/>
    <w:rsid w:val="00D60D38"/>
    <w:rPr>
      <w:b/>
      <w:bCs/>
    </w:rPr>
  </w:style>
  <w:style w:type="character" w:customStyle="1" w:styleId="CommentSubjectChar">
    <w:name w:val="Comment Subject Char"/>
    <w:basedOn w:val="CommentTextChar"/>
    <w:link w:val="CommentSubject"/>
    <w:uiPriority w:val="99"/>
    <w:semiHidden/>
    <w:rsid w:val="00D60D38"/>
    <w:rPr>
      <w:b/>
      <w:bCs/>
      <w:sz w:val="20"/>
      <w:szCs w:val="20"/>
    </w:rPr>
  </w:style>
  <w:style w:type="paragraph" w:styleId="Revision">
    <w:name w:val="Revision"/>
    <w:hidden/>
    <w:uiPriority w:val="99"/>
    <w:semiHidden/>
    <w:rsid w:val="00D60D38"/>
  </w:style>
  <w:style w:type="character" w:styleId="Hyperlink">
    <w:name w:val="Hyperlink"/>
    <w:basedOn w:val="DefaultParagraphFont"/>
    <w:uiPriority w:val="99"/>
    <w:unhideWhenUsed/>
    <w:rsid w:val="00D96CE5"/>
    <w:rPr>
      <w:color w:val="0563C1" w:themeColor="hyperlink"/>
      <w:u w:val="single"/>
    </w:rPr>
  </w:style>
  <w:style w:type="paragraph" w:styleId="Header">
    <w:name w:val="header"/>
    <w:basedOn w:val="Normal"/>
    <w:link w:val="HeaderChar"/>
    <w:uiPriority w:val="99"/>
    <w:unhideWhenUsed/>
    <w:rsid w:val="008A3B22"/>
    <w:pPr>
      <w:tabs>
        <w:tab w:val="center" w:pos="4680"/>
        <w:tab w:val="right" w:pos="9360"/>
      </w:tabs>
    </w:pPr>
  </w:style>
  <w:style w:type="character" w:customStyle="1" w:styleId="HeaderChar">
    <w:name w:val="Header Char"/>
    <w:basedOn w:val="DefaultParagraphFont"/>
    <w:link w:val="Header"/>
    <w:uiPriority w:val="99"/>
    <w:rsid w:val="008A3B22"/>
  </w:style>
  <w:style w:type="paragraph" w:styleId="Footer">
    <w:name w:val="footer"/>
    <w:basedOn w:val="Normal"/>
    <w:link w:val="FooterChar"/>
    <w:uiPriority w:val="99"/>
    <w:unhideWhenUsed/>
    <w:rsid w:val="008A3B22"/>
    <w:pPr>
      <w:tabs>
        <w:tab w:val="center" w:pos="4680"/>
        <w:tab w:val="right" w:pos="9360"/>
      </w:tabs>
    </w:pPr>
  </w:style>
  <w:style w:type="character" w:customStyle="1" w:styleId="FooterChar">
    <w:name w:val="Footer Char"/>
    <w:basedOn w:val="DefaultParagraphFont"/>
    <w:link w:val="Footer"/>
    <w:uiPriority w:val="99"/>
    <w:rsid w:val="008A3B22"/>
  </w:style>
  <w:style w:type="character" w:styleId="LineNumber">
    <w:name w:val="line number"/>
    <w:basedOn w:val="DefaultParagraphFont"/>
    <w:uiPriority w:val="99"/>
    <w:semiHidden/>
    <w:unhideWhenUsed/>
    <w:rsid w:val="008A3B22"/>
  </w:style>
  <w:style w:type="paragraph" w:customStyle="1" w:styleId="EndNoteBibliography">
    <w:name w:val="EndNote Bibliography"/>
    <w:basedOn w:val="Normal"/>
    <w:link w:val="EndNoteBibliographyChar"/>
    <w:rsid w:val="00F81406"/>
    <w:pPr>
      <w:jc w:val="both"/>
    </w:pPr>
    <w:rPr>
      <w:rFonts w:ascii="Arial" w:eastAsia="Arial" w:hAnsi="Arial" w:cs="Arial"/>
      <w:noProof/>
      <w:sz w:val="22"/>
      <w:szCs w:val="22"/>
    </w:rPr>
  </w:style>
  <w:style w:type="character" w:customStyle="1" w:styleId="EndNoteBibliographyChar">
    <w:name w:val="EndNote Bibliography Char"/>
    <w:basedOn w:val="DefaultParagraphFont"/>
    <w:link w:val="EndNoteBibliography"/>
    <w:rsid w:val="00F81406"/>
    <w:rPr>
      <w:rFonts w:ascii="Arial" w:eastAsia="Arial" w:hAnsi="Arial" w:cs="Arial"/>
      <w:noProof/>
      <w:sz w:val="22"/>
      <w:szCs w:val="22"/>
    </w:rPr>
  </w:style>
  <w:style w:type="paragraph" w:customStyle="1" w:styleId="dx-doi">
    <w:name w:val="dx-doi"/>
    <w:basedOn w:val="Normal"/>
    <w:rsid w:val="003B15AD"/>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3B15AD"/>
    <w:rPr>
      <w:color w:val="605E5C"/>
      <w:shd w:val="clear" w:color="auto" w:fill="E1DFDD"/>
    </w:rPr>
  </w:style>
  <w:style w:type="character" w:styleId="FollowedHyperlink">
    <w:name w:val="FollowedHyperlink"/>
    <w:basedOn w:val="DefaultParagraphFont"/>
    <w:uiPriority w:val="99"/>
    <w:semiHidden/>
    <w:unhideWhenUsed/>
    <w:rsid w:val="00F618A1"/>
    <w:rPr>
      <w:color w:val="954F72" w:themeColor="followedHyperlink"/>
      <w:u w:val="single"/>
    </w:rPr>
  </w:style>
  <w:style w:type="paragraph" w:styleId="Bibliography">
    <w:name w:val="Bibliography"/>
    <w:basedOn w:val="Normal"/>
    <w:next w:val="Normal"/>
    <w:uiPriority w:val="37"/>
    <w:unhideWhenUsed/>
    <w:rsid w:val="00EA446F"/>
    <w:pPr>
      <w:tabs>
        <w:tab w:val="left" w:pos="504"/>
      </w:tabs>
      <w:spacing w:after="240"/>
      <w:ind w:left="504" w:hanging="504"/>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404372">
      <w:bodyDiv w:val="1"/>
      <w:marLeft w:val="0"/>
      <w:marRight w:val="0"/>
      <w:marTop w:val="0"/>
      <w:marBottom w:val="0"/>
      <w:divBdr>
        <w:top w:val="none" w:sz="0" w:space="0" w:color="auto"/>
        <w:left w:val="none" w:sz="0" w:space="0" w:color="auto"/>
        <w:bottom w:val="none" w:sz="0" w:space="0" w:color="auto"/>
        <w:right w:val="none" w:sz="0" w:space="0" w:color="auto"/>
      </w:divBdr>
    </w:div>
    <w:div w:id="403843364">
      <w:bodyDiv w:val="1"/>
      <w:marLeft w:val="0"/>
      <w:marRight w:val="0"/>
      <w:marTop w:val="0"/>
      <w:marBottom w:val="0"/>
      <w:divBdr>
        <w:top w:val="none" w:sz="0" w:space="0" w:color="auto"/>
        <w:left w:val="none" w:sz="0" w:space="0" w:color="auto"/>
        <w:bottom w:val="none" w:sz="0" w:space="0" w:color="auto"/>
        <w:right w:val="none" w:sz="0" w:space="0" w:color="auto"/>
      </w:divBdr>
    </w:div>
    <w:div w:id="422263376">
      <w:bodyDiv w:val="1"/>
      <w:marLeft w:val="0"/>
      <w:marRight w:val="0"/>
      <w:marTop w:val="0"/>
      <w:marBottom w:val="0"/>
      <w:divBdr>
        <w:top w:val="none" w:sz="0" w:space="0" w:color="auto"/>
        <w:left w:val="none" w:sz="0" w:space="0" w:color="auto"/>
        <w:bottom w:val="none" w:sz="0" w:space="0" w:color="auto"/>
        <w:right w:val="none" w:sz="0" w:space="0" w:color="auto"/>
      </w:divBdr>
    </w:div>
    <w:div w:id="671490679">
      <w:bodyDiv w:val="1"/>
      <w:marLeft w:val="0"/>
      <w:marRight w:val="0"/>
      <w:marTop w:val="0"/>
      <w:marBottom w:val="0"/>
      <w:divBdr>
        <w:top w:val="none" w:sz="0" w:space="0" w:color="auto"/>
        <w:left w:val="none" w:sz="0" w:space="0" w:color="auto"/>
        <w:bottom w:val="none" w:sz="0" w:space="0" w:color="auto"/>
        <w:right w:val="none" w:sz="0" w:space="0" w:color="auto"/>
      </w:divBdr>
      <w:divsChild>
        <w:div w:id="362168315">
          <w:marLeft w:val="480"/>
          <w:marRight w:val="0"/>
          <w:marTop w:val="0"/>
          <w:marBottom w:val="0"/>
          <w:divBdr>
            <w:top w:val="none" w:sz="0" w:space="0" w:color="auto"/>
            <w:left w:val="none" w:sz="0" w:space="0" w:color="auto"/>
            <w:bottom w:val="none" w:sz="0" w:space="0" w:color="auto"/>
            <w:right w:val="none" w:sz="0" w:space="0" w:color="auto"/>
          </w:divBdr>
          <w:divsChild>
            <w:div w:id="156436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828291">
      <w:bodyDiv w:val="1"/>
      <w:marLeft w:val="0"/>
      <w:marRight w:val="0"/>
      <w:marTop w:val="0"/>
      <w:marBottom w:val="0"/>
      <w:divBdr>
        <w:top w:val="none" w:sz="0" w:space="0" w:color="auto"/>
        <w:left w:val="none" w:sz="0" w:space="0" w:color="auto"/>
        <w:bottom w:val="none" w:sz="0" w:space="0" w:color="auto"/>
        <w:right w:val="none" w:sz="0" w:space="0" w:color="auto"/>
      </w:divBdr>
    </w:div>
    <w:div w:id="800878635">
      <w:bodyDiv w:val="1"/>
      <w:marLeft w:val="0"/>
      <w:marRight w:val="0"/>
      <w:marTop w:val="0"/>
      <w:marBottom w:val="0"/>
      <w:divBdr>
        <w:top w:val="none" w:sz="0" w:space="0" w:color="auto"/>
        <w:left w:val="none" w:sz="0" w:space="0" w:color="auto"/>
        <w:bottom w:val="none" w:sz="0" w:space="0" w:color="auto"/>
        <w:right w:val="none" w:sz="0" w:space="0" w:color="auto"/>
      </w:divBdr>
    </w:div>
    <w:div w:id="828132791">
      <w:bodyDiv w:val="1"/>
      <w:marLeft w:val="0"/>
      <w:marRight w:val="0"/>
      <w:marTop w:val="0"/>
      <w:marBottom w:val="0"/>
      <w:divBdr>
        <w:top w:val="none" w:sz="0" w:space="0" w:color="auto"/>
        <w:left w:val="none" w:sz="0" w:space="0" w:color="auto"/>
        <w:bottom w:val="none" w:sz="0" w:space="0" w:color="auto"/>
        <w:right w:val="none" w:sz="0" w:space="0" w:color="auto"/>
      </w:divBdr>
    </w:div>
    <w:div w:id="854538311">
      <w:bodyDiv w:val="1"/>
      <w:marLeft w:val="0"/>
      <w:marRight w:val="0"/>
      <w:marTop w:val="0"/>
      <w:marBottom w:val="0"/>
      <w:divBdr>
        <w:top w:val="none" w:sz="0" w:space="0" w:color="auto"/>
        <w:left w:val="none" w:sz="0" w:space="0" w:color="auto"/>
        <w:bottom w:val="none" w:sz="0" w:space="0" w:color="auto"/>
        <w:right w:val="none" w:sz="0" w:space="0" w:color="auto"/>
      </w:divBdr>
    </w:div>
    <w:div w:id="963465684">
      <w:bodyDiv w:val="1"/>
      <w:marLeft w:val="0"/>
      <w:marRight w:val="0"/>
      <w:marTop w:val="0"/>
      <w:marBottom w:val="0"/>
      <w:divBdr>
        <w:top w:val="none" w:sz="0" w:space="0" w:color="auto"/>
        <w:left w:val="none" w:sz="0" w:space="0" w:color="auto"/>
        <w:bottom w:val="none" w:sz="0" w:space="0" w:color="auto"/>
        <w:right w:val="none" w:sz="0" w:space="0" w:color="auto"/>
      </w:divBdr>
      <w:divsChild>
        <w:div w:id="1603686347">
          <w:marLeft w:val="480"/>
          <w:marRight w:val="0"/>
          <w:marTop w:val="0"/>
          <w:marBottom w:val="0"/>
          <w:divBdr>
            <w:top w:val="none" w:sz="0" w:space="0" w:color="auto"/>
            <w:left w:val="none" w:sz="0" w:space="0" w:color="auto"/>
            <w:bottom w:val="none" w:sz="0" w:space="0" w:color="auto"/>
            <w:right w:val="none" w:sz="0" w:space="0" w:color="auto"/>
          </w:divBdr>
          <w:divsChild>
            <w:div w:id="871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18867">
      <w:bodyDiv w:val="1"/>
      <w:marLeft w:val="0"/>
      <w:marRight w:val="0"/>
      <w:marTop w:val="0"/>
      <w:marBottom w:val="0"/>
      <w:divBdr>
        <w:top w:val="none" w:sz="0" w:space="0" w:color="auto"/>
        <w:left w:val="none" w:sz="0" w:space="0" w:color="auto"/>
        <w:bottom w:val="none" w:sz="0" w:space="0" w:color="auto"/>
        <w:right w:val="none" w:sz="0" w:space="0" w:color="auto"/>
      </w:divBdr>
    </w:div>
    <w:div w:id="1105223620">
      <w:bodyDiv w:val="1"/>
      <w:marLeft w:val="0"/>
      <w:marRight w:val="0"/>
      <w:marTop w:val="0"/>
      <w:marBottom w:val="0"/>
      <w:divBdr>
        <w:top w:val="none" w:sz="0" w:space="0" w:color="auto"/>
        <w:left w:val="none" w:sz="0" w:space="0" w:color="auto"/>
        <w:bottom w:val="none" w:sz="0" w:space="0" w:color="auto"/>
        <w:right w:val="none" w:sz="0" w:space="0" w:color="auto"/>
      </w:divBdr>
      <w:divsChild>
        <w:div w:id="1577327049">
          <w:marLeft w:val="0"/>
          <w:marRight w:val="0"/>
          <w:marTop w:val="0"/>
          <w:marBottom w:val="0"/>
          <w:divBdr>
            <w:top w:val="none" w:sz="0" w:space="0" w:color="auto"/>
            <w:left w:val="none" w:sz="0" w:space="0" w:color="auto"/>
            <w:bottom w:val="none" w:sz="0" w:space="0" w:color="auto"/>
            <w:right w:val="none" w:sz="0" w:space="0" w:color="auto"/>
          </w:divBdr>
        </w:div>
      </w:divsChild>
    </w:div>
    <w:div w:id="1190216882">
      <w:bodyDiv w:val="1"/>
      <w:marLeft w:val="0"/>
      <w:marRight w:val="0"/>
      <w:marTop w:val="0"/>
      <w:marBottom w:val="0"/>
      <w:divBdr>
        <w:top w:val="none" w:sz="0" w:space="0" w:color="auto"/>
        <w:left w:val="none" w:sz="0" w:space="0" w:color="auto"/>
        <w:bottom w:val="none" w:sz="0" w:space="0" w:color="auto"/>
        <w:right w:val="none" w:sz="0" w:space="0" w:color="auto"/>
      </w:divBdr>
    </w:div>
    <w:div w:id="1275016983">
      <w:bodyDiv w:val="1"/>
      <w:marLeft w:val="0"/>
      <w:marRight w:val="0"/>
      <w:marTop w:val="0"/>
      <w:marBottom w:val="0"/>
      <w:divBdr>
        <w:top w:val="none" w:sz="0" w:space="0" w:color="auto"/>
        <w:left w:val="none" w:sz="0" w:space="0" w:color="auto"/>
        <w:bottom w:val="none" w:sz="0" w:space="0" w:color="auto"/>
        <w:right w:val="none" w:sz="0" w:space="0" w:color="auto"/>
      </w:divBdr>
    </w:div>
    <w:div w:id="1304193232">
      <w:bodyDiv w:val="1"/>
      <w:marLeft w:val="0"/>
      <w:marRight w:val="0"/>
      <w:marTop w:val="0"/>
      <w:marBottom w:val="0"/>
      <w:divBdr>
        <w:top w:val="none" w:sz="0" w:space="0" w:color="auto"/>
        <w:left w:val="none" w:sz="0" w:space="0" w:color="auto"/>
        <w:bottom w:val="none" w:sz="0" w:space="0" w:color="auto"/>
        <w:right w:val="none" w:sz="0" w:space="0" w:color="auto"/>
      </w:divBdr>
    </w:div>
    <w:div w:id="1310744910">
      <w:bodyDiv w:val="1"/>
      <w:marLeft w:val="0"/>
      <w:marRight w:val="0"/>
      <w:marTop w:val="0"/>
      <w:marBottom w:val="0"/>
      <w:divBdr>
        <w:top w:val="none" w:sz="0" w:space="0" w:color="auto"/>
        <w:left w:val="none" w:sz="0" w:space="0" w:color="auto"/>
        <w:bottom w:val="none" w:sz="0" w:space="0" w:color="auto"/>
        <w:right w:val="none" w:sz="0" w:space="0" w:color="auto"/>
      </w:divBdr>
    </w:div>
    <w:div w:id="1782216110">
      <w:bodyDiv w:val="1"/>
      <w:marLeft w:val="0"/>
      <w:marRight w:val="0"/>
      <w:marTop w:val="0"/>
      <w:marBottom w:val="0"/>
      <w:divBdr>
        <w:top w:val="none" w:sz="0" w:space="0" w:color="auto"/>
        <w:left w:val="none" w:sz="0" w:space="0" w:color="auto"/>
        <w:bottom w:val="none" w:sz="0" w:space="0" w:color="auto"/>
        <w:right w:val="none" w:sz="0" w:space="0" w:color="auto"/>
      </w:divBdr>
    </w:div>
    <w:div w:id="2042320047">
      <w:bodyDiv w:val="1"/>
      <w:marLeft w:val="0"/>
      <w:marRight w:val="0"/>
      <w:marTop w:val="0"/>
      <w:marBottom w:val="0"/>
      <w:divBdr>
        <w:top w:val="none" w:sz="0" w:space="0" w:color="auto"/>
        <w:left w:val="none" w:sz="0" w:space="0" w:color="auto"/>
        <w:bottom w:val="none" w:sz="0" w:space="0" w:color="auto"/>
        <w:right w:val="none" w:sz="0" w:space="0" w:color="auto"/>
      </w:divBdr>
      <w:divsChild>
        <w:div w:id="1213083454">
          <w:marLeft w:val="0"/>
          <w:marRight w:val="0"/>
          <w:marTop w:val="0"/>
          <w:marBottom w:val="0"/>
          <w:divBdr>
            <w:top w:val="none" w:sz="0" w:space="0" w:color="auto"/>
            <w:left w:val="none" w:sz="0" w:space="0" w:color="auto"/>
            <w:bottom w:val="none" w:sz="0" w:space="0" w:color="auto"/>
            <w:right w:val="none" w:sz="0" w:space="0" w:color="auto"/>
          </w:divBdr>
        </w:div>
      </w:divsChild>
    </w:div>
    <w:div w:id="2081900955">
      <w:bodyDiv w:val="1"/>
      <w:marLeft w:val="0"/>
      <w:marRight w:val="0"/>
      <w:marTop w:val="0"/>
      <w:marBottom w:val="0"/>
      <w:divBdr>
        <w:top w:val="none" w:sz="0" w:space="0" w:color="auto"/>
        <w:left w:val="none" w:sz="0" w:space="0" w:color="auto"/>
        <w:bottom w:val="none" w:sz="0" w:space="0" w:color="auto"/>
        <w:right w:val="none" w:sz="0" w:space="0" w:color="auto"/>
      </w:divBdr>
      <w:divsChild>
        <w:div w:id="19039052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BA5B5DC95B97047A2F4B21713F329D2" ma:contentTypeVersion="4" ma:contentTypeDescription="Create a new document." ma:contentTypeScope="" ma:versionID="200d2628e863ba946303822fabcd51e1">
  <xsd:schema xmlns:xsd="http://www.w3.org/2001/XMLSchema" xmlns:xs="http://www.w3.org/2001/XMLSchema" xmlns:p="http://schemas.microsoft.com/office/2006/metadata/properties" xmlns:ns2="541f59d7-946f-4e86-a6a8-2b79d7d227a1" targetNamespace="http://schemas.microsoft.com/office/2006/metadata/properties" ma:root="true" ma:fieldsID="125301339ab4af3ab8a854e3ea71c3b2" ns2:_="">
    <xsd:import namespace="541f59d7-946f-4e86-a6a8-2b79d7d227a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1f59d7-946f-4e86-a6a8-2b79d7d227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CE7E3-B79C-4543-BD42-4FE2EA5058F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E118E07-58AF-41A2-BE08-A61517369257}">
  <ds:schemaRefs>
    <ds:schemaRef ds:uri="http://schemas.microsoft.com/sharepoint/v3/contenttype/forms"/>
  </ds:schemaRefs>
</ds:datastoreItem>
</file>

<file path=customXml/itemProps3.xml><?xml version="1.0" encoding="utf-8"?>
<ds:datastoreItem xmlns:ds="http://schemas.openxmlformats.org/officeDocument/2006/customXml" ds:itemID="{27D685AE-14E7-4C16-8A51-AB9CBFAFAA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1f59d7-946f-4e86-a6a8-2b79d7d227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DE4484-F5EE-4E68-AFBE-454DD9BE1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26513</Words>
  <Characters>151130</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en Kimball</dc:creator>
  <cp:keywords/>
  <dc:description/>
  <cp:lastModifiedBy>Zawaski, Janice A. (JSC-SD211)</cp:lastModifiedBy>
  <cp:revision>3</cp:revision>
  <cp:lastPrinted>2021-10-20T21:54:00Z</cp:lastPrinted>
  <dcterms:created xsi:type="dcterms:W3CDTF">2021-10-28T14:58:00Z</dcterms:created>
  <dcterms:modified xsi:type="dcterms:W3CDTF">2021-10-2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BA5B5DC95B97047A2F4B21713F329D2</vt:lpwstr>
  </property>
  <property fmtid="{D5CDD505-2E9C-101B-9397-08002B2CF9AE}" pid="3" name="ZOTERO_PREF_1">
    <vt:lpwstr>&lt;data data-version="3" zotero-version="5.0.96.3"&gt;&lt;session id="xEgwe3rJ"/&gt;&lt;style id="http://www.zotero.org/styles/american-medical-association"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